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1C788797" w:rsidR="00546D0C" w:rsidRPr="006E592D" w:rsidRDefault="00F837A0" w:rsidP="00B836B8">
      <w:pPr>
        <w:spacing w:line="480" w:lineRule="auto"/>
        <w:ind w:firstLine="720"/>
        <w:rPr>
          <w:rFonts w:ascii="Times New Roman" w:hAnsi="Times New Roman" w:cs="Times New Roman"/>
          <w:sz w:val="24"/>
          <w:szCs w:val="24"/>
        </w:rPr>
      </w:pPr>
      <w:ins w:id="1" w:author="Caitlin Jeffrey" w:date="2023-10-18T13:40:00Z">
        <w:r>
          <w:rPr>
            <w:rFonts w:ascii="Times New Roman" w:hAnsi="Times New Roman" w:cs="Times New Roman"/>
            <w:sz w:val="24"/>
            <w:szCs w:val="24"/>
          </w:rPr>
          <w:t xml:space="preserve">Previous studies have reported bedded pack systems can improve cow welfare and comfort, and have advantages for manure management, soil health, and water quality. </w:t>
        </w:r>
      </w:ins>
      <w:r w:rsidR="00DE079B">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sidR="00DE079B">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ins w:id="2" w:author="Sandra Godden" w:date="2023-10-13T15:19:00Z">
        <w:r w:rsidR="009A4CA8">
          <w:rPr>
            <w:rFonts w:ascii="Times New Roman" w:hAnsi="Times New Roman" w:cs="Times New Roman"/>
            <w:sz w:val="24"/>
            <w:szCs w:val="24"/>
          </w:rPr>
          <w:t xml:space="preserve">whether facility type was associated with </w:t>
        </w:r>
      </w:ins>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udder health</w:t>
      </w:r>
      <w:r w:rsidR="009A4CA8">
        <w:rPr>
          <w:rFonts w:ascii="Times New Roman" w:hAnsi="Times New Roman" w:cs="Times New Roman"/>
          <w:sz w:val="24"/>
          <w:szCs w:val="24"/>
        </w:rPr>
        <w:t>,</w:t>
      </w:r>
      <w:r w:rsidR="00546D0C" w:rsidRPr="006E3AEC">
        <w:rPr>
          <w:rFonts w:ascii="Times New Roman" w:hAnsi="Times New Roman" w:cs="Times New Roman"/>
          <w:sz w:val="24"/>
          <w:szCs w:val="24"/>
        </w:rPr>
        <w:t xml:space="preserve"> </w:t>
      </w:r>
      <w:del w:id="3" w:author="Sandra Godden" w:date="2023-10-13T15:19:00Z">
        <w:r w:rsidR="00546D0C" w:rsidRPr="006E3AEC" w:rsidDel="009A4CA8">
          <w:rPr>
            <w:rFonts w:ascii="Times New Roman" w:hAnsi="Times New Roman" w:cs="Times New Roman"/>
            <w:sz w:val="24"/>
            <w:szCs w:val="24"/>
          </w:rPr>
          <w:delText>and</w:delText>
        </w:r>
      </w:del>
      <w:ins w:id="4" w:author="Sandra Godden" w:date="2023-10-13T15:19:00Z">
        <w:r w:rsidR="009A4CA8">
          <w:rPr>
            <w:rFonts w:ascii="Times New Roman" w:hAnsi="Times New Roman" w:cs="Times New Roman"/>
            <w:sz w:val="24"/>
            <w:szCs w:val="24"/>
          </w:rPr>
          <w:t>udder</w:t>
        </w:r>
      </w:ins>
      <w:r w:rsidR="00546D0C" w:rsidRPr="006E3AEC">
        <w:rPr>
          <w:rFonts w:ascii="Times New Roman" w:hAnsi="Times New Roman" w:cs="Times New Roman"/>
          <w:sz w:val="24"/>
          <w:szCs w:val="24"/>
        </w:rPr>
        <w:t xml:space="preserve"> hygiene</w:t>
      </w:r>
      <w:ins w:id="5" w:author="Sandra Godden" w:date="2023-10-13T15:19:00Z">
        <w:r w:rsidR="009A4CA8">
          <w:rPr>
            <w:rFonts w:ascii="Times New Roman" w:hAnsi="Times New Roman" w:cs="Times New Roman"/>
            <w:sz w:val="24"/>
            <w:szCs w:val="24"/>
          </w:rPr>
          <w:t xml:space="preserve"> and milk production</w:t>
        </w:r>
      </w:ins>
      <w:r w:rsidR="00546D0C" w:rsidRPr="006E3AEC">
        <w:rPr>
          <w:rFonts w:ascii="Times New Roman" w:hAnsi="Times New Roman" w:cs="Times New Roman"/>
          <w:sz w:val="24"/>
          <w:szCs w:val="24"/>
        </w:rPr>
        <w:t xml:space="preserve"> </w:t>
      </w:r>
      <w:commentRangeStart w:id="6"/>
      <w:ins w:id="7" w:author="Sandra Godden" w:date="2023-10-13T07:47:00Z">
        <w:r w:rsidR="004C7A16">
          <w:rPr>
            <w:rFonts w:ascii="Times New Roman" w:hAnsi="Times New Roman" w:cs="Times New Roman"/>
            <w:sz w:val="24"/>
            <w:szCs w:val="24"/>
          </w:rPr>
          <w:t xml:space="preserve">during winter </w:t>
        </w:r>
        <w:commentRangeEnd w:id="6"/>
        <w:r w:rsidR="004C7A16">
          <w:rPr>
            <w:rStyle w:val="CommentReference"/>
            <w:rFonts w:eastAsiaTheme="minorEastAsia"/>
          </w:rPr>
          <w:commentReference w:id="6"/>
        </w:r>
      </w:ins>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w:t>
      </w:r>
      <w:del w:id="8" w:author="Sandra Godden" w:date="2023-10-13T15:19:00Z">
        <w:r w:rsidR="00546D0C" w:rsidDel="009A4CA8">
          <w:rPr>
            <w:rFonts w:ascii="Times New Roman" w:hAnsi="Times New Roman" w:cs="Times New Roman"/>
            <w:sz w:val="24"/>
            <w:szCs w:val="24"/>
          </w:rPr>
          <w:delText xml:space="preserve"> The objective was to </w:delText>
        </w:r>
        <w:r w:rsidR="00546D0C" w:rsidRPr="00604EDE" w:rsidDel="009A4CA8">
          <w:rPr>
            <w:rFonts w:ascii="Times New Roman" w:hAnsi="Times New Roman" w:cs="Times New Roman"/>
            <w:sz w:val="24"/>
            <w:szCs w:val="24"/>
          </w:rPr>
          <w:delText>identify</w:delText>
        </w:r>
        <w:r w:rsidR="00546D0C" w:rsidDel="009A4CA8">
          <w:rPr>
            <w:rFonts w:ascii="Times New Roman" w:hAnsi="Times New Roman" w:cs="Times New Roman"/>
            <w:sz w:val="24"/>
            <w:szCs w:val="24"/>
          </w:rPr>
          <w:delText xml:space="preserve"> </w:delText>
        </w:r>
        <w:r w:rsidR="00546D0C" w:rsidRPr="00604EDE" w:rsidDel="009A4CA8">
          <w:rPr>
            <w:rFonts w:ascii="Times New Roman" w:hAnsi="Times New Roman" w:cs="Times New Roman"/>
            <w:sz w:val="24"/>
            <w:szCs w:val="24"/>
          </w:rPr>
          <w:delText>whether</w:delText>
        </w:r>
        <w:r w:rsidR="00546D0C" w:rsidDel="009A4CA8">
          <w:rPr>
            <w:rFonts w:ascii="Times New Roman" w:hAnsi="Times New Roman" w:cs="Times New Roman"/>
            <w:sz w:val="24"/>
            <w:szCs w:val="24"/>
          </w:rPr>
          <w:delText xml:space="preserve"> these </w:delText>
        </w:r>
        <w:r w:rsidR="00546D0C" w:rsidRPr="00604EDE" w:rsidDel="009A4CA8">
          <w:rPr>
            <w:rFonts w:ascii="Times New Roman" w:hAnsi="Times New Roman" w:cs="Times New Roman"/>
            <w:sz w:val="24"/>
            <w:szCs w:val="24"/>
          </w:rPr>
          <w:delText>outcomes were associated with facility type</w:delText>
        </w:r>
      </w:del>
      <w:del w:id="9" w:author="Sandra Godden" w:date="2023-10-13T15:20:00Z">
        <w:r w:rsidR="00546D0C" w:rsidRPr="00604EDE" w:rsidDel="009A4CA8">
          <w:rPr>
            <w:rFonts w:ascii="Times New Roman" w:hAnsi="Times New Roman" w:cs="Times New Roman"/>
            <w:sz w:val="24"/>
            <w:szCs w:val="24"/>
          </w:rPr>
          <w:delText>.</w:delText>
        </w:r>
      </w:del>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w:t>
      </w:r>
      <w:ins w:id="10" w:author="Sandra Godden" w:date="2023-10-13T15:20:00Z">
        <w:del w:id="11" w:author="Caitlin Jeffrey" w:date="2023-10-18T13:43:00Z">
          <w:r w:rsidR="009A4CA8" w:rsidDel="00F138CE">
            <w:rPr>
              <w:rFonts w:ascii="Times New Roman" w:hAnsi="Times New Roman" w:cs="Times New Roman"/>
              <w:sz w:val="24"/>
              <w:szCs w:val="24"/>
            </w:rPr>
            <w:delText xml:space="preserve">composted </w:delText>
          </w:r>
        </w:del>
      </w:ins>
      <w:r w:rsidR="00546D0C" w:rsidRPr="00604EDE">
        <w:rPr>
          <w:rFonts w:ascii="Times New Roman" w:hAnsi="Times New Roman" w:cs="Times New Roman"/>
          <w:sz w:val="24"/>
          <w:szCs w:val="24"/>
        </w:rPr>
        <w:t>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currently the most commonly-used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feel that bedded pack systems can be considered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inter in the Northeast</w:t>
      </w:r>
      <w:r w:rsidR="00FF7F85">
        <w:rPr>
          <w:rFonts w:ascii="Times New Roman" w:hAnsi="Times New Roman" w:cs="Times New Roman"/>
          <w:sz w:val="24"/>
          <w:szCs w:val="24"/>
        </w:rPr>
        <w:t xml:space="preserve">. </w:t>
      </w:r>
      <w:commentRangeStart w:id="12"/>
      <w:del w:id="13" w:author="Caitlin Jeffrey" w:date="2023-10-18T13:40:00Z">
        <w:r w:rsidR="004A0761" w:rsidDel="00F3251B">
          <w:rPr>
            <w:rFonts w:ascii="Times New Roman" w:hAnsi="Times New Roman" w:cs="Times New Roman"/>
            <w:sz w:val="24"/>
            <w:szCs w:val="24"/>
          </w:rPr>
          <w:delText xml:space="preserve">These systems can improve cow welfare and comfort, </w:delText>
        </w:r>
        <w:r w:rsidR="00205920" w:rsidDel="00F3251B">
          <w:rPr>
            <w:rFonts w:ascii="Times New Roman" w:hAnsi="Times New Roman" w:cs="Times New Roman"/>
            <w:sz w:val="24"/>
            <w:szCs w:val="24"/>
          </w:rPr>
          <w:delText>and have advantages for manure management</w:delText>
        </w:r>
        <w:r w:rsidR="00C868BF" w:rsidDel="00F3251B">
          <w:rPr>
            <w:rFonts w:ascii="Times New Roman" w:hAnsi="Times New Roman" w:cs="Times New Roman"/>
            <w:sz w:val="24"/>
            <w:szCs w:val="24"/>
          </w:rPr>
          <w:delText>, soil health, and water quality.</w:delText>
        </w:r>
        <w:commentRangeEnd w:id="12"/>
        <w:r w:rsidR="004C7A16" w:rsidDel="00F3251B">
          <w:rPr>
            <w:rStyle w:val="CommentReference"/>
            <w:rFonts w:eastAsiaTheme="minorEastAsia"/>
          </w:rPr>
          <w:commentReference w:id="12"/>
        </w:r>
      </w:del>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4"/>
      <w:r w:rsidRPr="00604EDE">
        <w:rPr>
          <w:rFonts w:ascii="Times New Roman" w:hAnsi="Times New Roman" w:cs="Times New Roman"/>
          <w:b/>
          <w:sz w:val="24"/>
          <w:szCs w:val="24"/>
        </w:rPr>
        <w:t>Running head:</w:t>
      </w:r>
      <w:commentRangeEnd w:id="14"/>
      <w:r w:rsidRPr="00604EDE">
        <w:rPr>
          <w:rStyle w:val="CommentReference"/>
          <w:rFonts w:eastAsiaTheme="minorEastAsia"/>
        </w:rPr>
        <w:commentReference w:id="14"/>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ins w:id="15" w:author="Caitlin Jeffrey" w:date="2023-10-18T13:41:00Z"/>
          <w:rFonts w:ascii="Times New Roman" w:hAnsi="Times New Roman" w:cs="Times New Roman"/>
          <w:b/>
          <w:sz w:val="24"/>
          <w:szCs w:val="24"/>
        </w:rPr>
      </w:pPr>
      <w:ins w:id="16" w:author="Caitlin Jeffrey" w:date="2023-10-18T13:41:00Z">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ins>
    </w:p>
    <w:p w14:paraId="7CBB6C23" w14:textId="0F16647B" w:rsidR="00DA5237" w:rsidDel="00F3251B" w:rsidRDefault="00DA5237" w:rsidP="00DA5237">
      <w:pPr>
        <w:spacing w:after="0" w:line="480" w:lineRule="auto"/>
        <w:jc w:val="both"/>
        <w:rPr>
          <w:del w:id="17" w:author="Caitlin Jeffrey" w:date="2023-10-18T13:41:00Z"/>
          <w:rFonts w:ascii="Times New Roman" w:hAnsi="Times New Roman" w:cs="Times New Roman"/>
          <w:b/>
          <w:sz w:val="24"/>
          <w:szCs w:val="24"/>
        </w:rPr>
      </w:pPr>
      <w:commentRangeStart w:id="18"/>
      <w:commentRangeStart w:id="19"/>
      <w:del w:id="20" w:author="Caitlin Jeffrey" w:date="2023-10-18T13:41:00Z">
        <w:r w:rsidRPr="00DA5237" w:rsidDel="00F3251B">
          <w:rPr>
            <w:rFonts w:ascii="Times New Roman" w:hAnsi="Times New Roman" w:cs="Times New Roman"/>
            <w:b/>
            <w:sz w:val="24"/>
            <w:szCs w:val="24"/>
          </w:rPr>
          <w:delText>Survey</w:delText>
        </w:r>
        <w:commentRangeEnd w:id="18"/>
        <w:r w:rsidR="004C7A16" w:rsidDel="00F3251B">
          <w:rPr>
            <w:rStyle w:val="CommentReference"/>
            <w:rFonts w:eastAsiaTheme="minorEastAsia"/>
          </w:rPr>
          <w:commentReference w:id="18"/>
        </w:r>
        <w:r w:rsidRPr="00DA5237" w:rsidDel="00F3251B">
          <w:rPr>
            <w:rFonts w:ascii="Times New Roman" w:hAnsi="Times New Roman" w:cs="Times New Roman"/>
            <w:b/>
            <w:sz w:val="24"/>
            <w:szCs w:val="24"/>
          </w:rPr>
          <w:delText xml:space="preserve"> of Management Practices, Bulk Tank Milk Bacteriology, Udder Health and Hygiene Metrics on </w:delText>
        </w:r>
        <w:r w:rsidR="009B6006" w:rsidDel="00F3251B">
          <w:rPr>
            <w:rFonts w:ascii="Times New Roman" w:hAnsi="Times New Roman" w:cs="Times New Roman"/>
            <w:b/>
            <w:sz w:val="24"/>
            <w:szCs w:val="24"/>
          </w:rPr>
          <w:delText xml:space="preserve">Vermont </w:delText>
        </w:r>
        <w:r w:rsidRPr="00DA5237" w:rsidDel="00F3251B">
          <w:rPr>
            <w:rFonts w:ascii="Times New Roman" w:hAnsi="Times New Roman" w:cs="Times New Roman"/>
            <w:b/>
            <w:sz w:val="24"/>
            <w:szCs w:val="24"/>
          </w:rPr>
          <w:delText xml:space="preserve">Organic Dairy Farms </w:delText>
        </w:r>
        <w:r w:rsidR="009B6006" w:rsidDel="00F3251B">
          <w:rPr>
            <w:rFonts w:ascii="Times New Roman" w:hAnsi="Times New Roman" w:cs="Times New Roman"/>
            <w:b/>
            <w:sz w:val="24"/>
            <w:szCs w:val="24"/>
          </w:rPr>
          <w:delText>Using Different Facility Types</w:delText>
        </w:r>
        <w:commentRangeEnd w:id="19"/>
        <w:r w:rsidR="009B6006" w:rsidDel="00F3251B">
          <w:rPr>
            <w:rStyle w:val="CommentReference"/>
            <w:rFonts w:eastAsiaTheme="minorEastAsia"/>
          </w:rPr>
          <w:commentReference w:id="19"/>
        </w:r>
      </w:del>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643474CF" w:rsidR="00B91228" w:rsidRPr="00604EDE" w:rsidRDefault="0000478B" w:rsidP="00B91228">
      <w:pPr>
        <w:spacing w:after="0" w:line="480" w:lineRule="auto"/>
        <w:jc w:val="both"/>
        <w:rPr>
          <w:rFonts w:ascii="Times New Roman" w:hAnsi="Times New Roman" w:cs="Times New Roman"/>
          <w:bCs/>
          <w:sz w:val="24"/>
          <w:szCs w:val="24"/>
        </w:rPr>
      </w:pPr>
      <w:commentRangeStart w:id="21"/>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F15510">
        <w:rPr>
          <w:rFonts w:ascii="Times New Roman" w:hAnsi="Times New Roman" w:cs="Times New Roman"/>
          <w:bCs/>
          <w:sz w:val="24"/>
          <w:szCs w:val="24"/>
        </w:rPr>
        <w:t>,</w:t>
      </w:r>
      <w:r w:rsidR="00D3068A">
        <w:rPr>
          <w:rFonts w:ascii="Times New Roman" w:hAnsi="Times New Roman" w:cs="Times New Roman"/>
          <w:bCs/>
          <w:sz w:val="24"/>
          <w:szCs w:val="24"/>
        </w:rPr>
        <w:t xml:space="preserve"> J. Timmerman</w:t>
      </w:r>
      <w:r w:rsidR="006E1097">
        <w:rPr>
          <w:rFonts w:ascii="Times New Roman" w:hAnsi="Times New Roman" w:cs="Times New Roman"/>
          <w:bCs/>
          <w:sz w:val="24"/>
          <w:szCs w:val="24"/>
          <w:vertAlign w:val="superscript"/>
        </w:rPr>
        <w:t>3</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21"/>
      <w:r w:rsidR="007566F7" w:rsidRPr="00604EDE">
        <w:rPr>
          <w:rStyle w:val="CommentReference"/>
          <w:rFonts w:eastAsiaTheme="minorEastAsia"/>
        </w:rPr>
        <w:commentReference w:id="21"/>
      </w:r>
    </w:p>
    <w:p w14:paraId="3C7CF9A3" w14:textId="2D2E7B82"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 05405</w:t>
      </w:r>
    </w:p>
    <w:p w14:paraId="54AFAA00" w14:textId="3B10CCCB"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673C74" w:rsidRPr="00024CE6">
        <w:rPr>
          <w:rFonts w:ascii="Times New Roman" w:hAnsi="Times New Roman" w:cs="Times New Roman"/>
          <w:sz w:val="24"/>
          <w:szCs w:val="24"/>
        </w:rPr>
        <w:t>College of Veterinary Medicine, University of Minnesota, St. Paul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22"/>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22"/>
      <w:r w:rsidRPr="00604EDE">
        <w:rPr>
          <w:rStyle w:val="CommentReference"/>
          <w:rFonts w:eastAsiaTheme="minorEastAsia"/>
        </w:rPr>
        <w:commentReference w:id="22"/>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23"/>
      <w:r w:rsidRPr="00604EDE">
        <w:rPr>
          <w:rStyle w:val="Emphasis"/>
          <w:b/>
          <w:bCs/>
          <w:i w:val="0"/>
          <w:iCs w:val="0"/>
          <w:color w:val="0E101A"/>
        </w:rPr>
        <w:t>Abstract</w:t>
      </w:r>
      <w:commentRangeEnd w:id="23"/>
      <w:r w:rsidR="007A7A5F" w:rsidRPr="00604EDE">
        <w:rPr>
          <w:rStyle w:val="CommentReference"/>
          <w:rFonts w:asciiTheme="minorHAnsi" w:eastAsiaTheme="minorEastAsia" w:hAnsiTheme="minorHAnsi" w:cstheme="minorBidi"/>
        </w:rPr>
        <w:commentReference w:id="23"/>
      </w:r>
    </w:p>
    <w:p w14:paraId="7FE6D4AB" w14:textId="32192E55"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24"/>
      <w:r>
        <w:rPr>
          <w:rFonts w:ascii="Times New Roman" w:hAnsi="Times New Roman" w:cs="Times New Roman"/>
          <w:sz w:val="24"/>
          <w:szCs w:val="24"/>
        </w:rPr>
        <w:t>Th</w:t>
      </w:r>
      <w:ins w:id="25" w:author="Sandra Godden" w:date="2023-10-13T07:54:00Z">
        <w:r w:rsidR="004C7A16">
          <w:rPr>
            <w:rFonts w:ascii="Times New Roman" w:hAnsi="Times New Roman" w:cs="Times New Roman"/>
            <w:sz w:val="24"/>
            <w:szCs w:val="24"/>
          </w:rPr>
          <w:t xml:space="preserve">e </w:t>
        </w:r>
      </w:ins>
      <w:ins w:id="26" w:author="Sandra Godden" w:date="2023-10-13T15:22:00Z">
        <w:r w:rsidR="009A4CA8">
          <w:rPr>
            <w:rFonts w:ascii="Times New Roman" w:hAnsi="Times New Roman" w:cs="Times New Roman"/>
            <w:sz w:val="24"/>
            <w:szCs w:val="24"/>
          </w:rPr>
          <w:t xml:space="preserve">primary </w:t>
        </w:r>
      </w:ins>
      <w:ins w:id="27" w:author="Sandra Godden" w:date="2023-10-13T07:54:00Z">
        <w:r w:rsidR="004C7A16">
          <w:rPr>
            <w:rFonts w:ascii="Times New Roman" w:hAnsi="Times New Roman" w:cs="Times New Roman"/>
            <w:sz w:val="24"/>
            <w:szCs w:val="24"/>
          </w:rPr>
          <w:t>objective of th</w:t>
        </w:r>
      </w:ins>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del w:id="28" w:author="Sandra Godden" w:date="2023-10-13T07:54:00Z">
        <w:r w:rsidR="00185A8E" w:rsidRPr="00604EDE" w:rsidDel="004C7A16">
          <w:rPr>
            <w:rFonts w:ascii="Times New Roman" w:hAnsi="Times New Roman" w:cs="Times New Roman"/>
            <w:sz w:val="24"/>
            <w:szCs w:val="24"/>
          </w:rPr>
          <w:delText>had the objective of identifying</w:delText>
        </w:r>
      </w:del>
      <w:ins w:id="29" w:author="Sandra Godden" w:date="2023-10-13T07:54:00Z">
        <w:r w:rsidR="004C7A16">
          <w:rPr>
            <w:rFonts w:ascii="Times New Roman" w:hAnsi="Times New Roman" w:cs="Times New Roman"/>
            <w:sz w:val="24"/>
            <w:szCs w:val="24"/>
          </w:rPr>
          <w:t>was to describe</w:t>
        </w:r>
      </w:ins>
      <w:r w:rsidR="00185A8E" w:rsidRPr="00604EDE">
        <w:rPr>
          <w:rFonts w:ascii="Times New Roman" w:hAnsi="Times New Roman" w:cs="Times New Roman"/>
          <w:sz w:val="24"/>
          <w:szCs w:val="24"/>
        </w:rPr>
        <w:t xml:space="preserve"> whether bulk tank milk quality, udder health</w:t>
      </w:r>
      <w:ins w:id="30" w:author="Sandra Godden" w:date="2023-10-13T15:22:00Z">
        <w:r w:rsidR="009A4CA8">
          <w:rPr>
            <w:rFonts w:ascii="Times New Roman" w:hAnsi="Times New Roman" w:cs="Times New Roman"/>
            <w:sz w:val="24"/>
            <w:szCs w:val="24"/>
          </w:rPr>
          <w:t>,</w:t>
        </w:r>
      </w:ins>
      <w:del w:id="31" w:author="Sandra Godden" w:date="2023-10-13T15:22:00Z">
        <w:r w:rsidR="00185A8E" w:rsidRPr="00604EDE" w:rsidDel="009A4CA8">
          <w:rPr>
            <w:rFonts w:ascii="Times New Roman" w:hAnsi="Times New Roman" w:cs="Times New Roman"/>
            <w:sz w:val="24"/>
            <w:szCs w:val="24"/>
          </w:rPr>
          <w:delText xml:space="preserve"> and</w:delText>
        </w:r>
      </w:del>
      <w:r w:rsidR="00185A8E" w:rsidRPr="00604EDE">
        <w:rPr>
          <w:rFonts w:ascii="Times New Roman" w:hAnsi="Times New Roman" w:cs="Times New Roman"/>
          <w:sz w:val="24"/>
          <w:szCs w:val="24"/>
        </w:rPr>
        <w:t xml:space="preserve"> </w:t>
      </w:r>
      <w:ins w:id="32" w:author="Sandra Godden" w:date="2023-10-13T07:54:00Z">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ins>
      <w:r w:rsidR="00185A8E" w:rsidRPr="00604EDE">
        <w:rPr>
          <w:rFonts w:ascii="Times New Roman" w:hAnsi="Times New Roman" w:cs="Times New Roman"/>
          <w:sz w:val="24"/>
          <w:szCs w:val="24"/>
        </w:rPr>
        <w:t>hygiene</w:t>
      </w:r>
      <w:ins w:id="33" w:author="Sandra Godden" w:date="2023-10-13T15:23:00Z">
        <w:r w:rsidR="009A4CA8">
          <w:rPr>
            <w:rFonts w:ascii="Times New Roman" w:hAnsi="Times New Roman" w:cs="Times New Roman"/>
            <w:sz w:val="24"/>
            <w:szCs w:val="24"/>
          </w:rPr>
          <w:t xml:space="preserve"> and milk production</w:t>
        </w:r>
      </w:ins>
      <w:r w:rsidR="00185A8E" w:rsidRPr="00604EDE">
        <w:rPr>
          <w:rFonts w:ascii="Times New Roman" w:hAnsi="Times New Roman" w:cs="Times New Roman"/>
          <w:sz w:val="24"/>
          <w:szCs w:val="24"/>
        </w:rPr>
        <w:t xml:space="preserve"> outcomes were associated with facility type</w:t>
      </w:r>
      <w:del w:id="34" w:author="Sandra Godden" w:date="2023-10-13T15:23:00Z">
        <w:r w:rsidR="00185A8E" w:rsidRPr="00604EDE" w:rsidDel="009A4CA8">
          <w:rPr>
            <w:rFonts w:ascii="Times New Roman" w:hAnsi="Times New Roman" w:cs="Times New Roman"/>
            <w:sz w:val="24"/>
            <w:szCs w:val="24"/>
          </w:rPr>
          <w:delText>, and whether bedded pack systems are a viable option for winter housing in V</w:delText>
        </w:r>
        <w:r w:rsidR="00F448C4" w:rsidDel="009A4CA8">
          <w:rPr>
            <w:rFonts w:ascii="Times New Roman" w:hAnsi="Times New Roman" w:cs="Times New Roman"/>
            <w:sz w:val="24"/>
            <w:szCs w:val="24"/>
          </w:rPr>
          <w:delText>ermont</w:delText>
        </w:r>
      </w:del>
      <w:r w:rsidR="00185A8E" w:rsidRPr="00604EDE">
        <w:rPr>
          <w:rFonts w:ascii="Times New Roman" w:hAnsi="Times New Roman" w:cs="Times New Roman"/>
          <w:sz w:val="24"/>
          <w:szCs w:val="24"/>
        </w:rPr>
        <w:t xml:space="preserve">. </w:t>
      </w:r>
      <w:commentRangeStart w:id="35"/>
      <w:ins w:id="36" w:author="Sandra Godden" w:date="2023-10-13T15:29:00Z">
        <w:r w:rsidR="0073047F">
          <w:rPr>
            <w:rFonts w:ascii="Times New Roman" w:hAnsi="Times New Roman" w:cs="Times New Roman"/>
            <w:sz w:val="24"/>
            <w:szCs w:val="24"/>
          </w:rPr>
          <w:t xml:space="preserve">A secondary objective was to identify </w:t>
        </w:r>
      </w:ins>
      <w:ins w:id="37" w:author="Sandra Godden" w:date="2023-10-13T15:30:00Z">
        <w:r w:rsidR="0073047F">
          <w:rPr>
            <w:rFonts w:ascii="Times New Roman" w:hAnsi="Times New Roman" w:cs="Times New Roman"/>
            <w:sz w:val="24"/>
            <w:szCs w:val="24"/>
          </w:rPr>
          <w:t xml:space="preserve">other </w:t>
        </w:r>
      </w:ins>
      <w:ins w:id="38" w:author="Sandra Godden" w:date="2023-10-13T15:29:00Z">
        <w:r w:rsidR="0073047F">
          <w:rPr>
            <w:rFonts w:ascii="Times New Roman" w:hAnsi="Times New Roman" w:cs="Times New Roman"/>
            <w:sz w:val="24"/>
            <w:szCs w:val="24"/>
          </w:rPr>
          <w:t xml:space="preserve">management-related risk factors </w:t>
        </w:r>
      </w:ins>
      <w:ins w:id="39" w:author="Sandra Godden" w:date="2023-10-13T15:30:00Z">
        <w:r w:rsidR="0073047F">
          <w:rPr>
            <w:rFonts w:ascii="Times New Roman" w:hAnsi="Times New Roman" w:cs="Times New Roman"/>
            <w:sz w:val="24"/>
            <w:szCs w:val="24"/>
          </w:rPr>
          <w:t>associated with bulk tank milk quality, udder health,</w:t>
        </w:r>
      </w:ins>
      <w:ins w:id="40" w:author="Caitlin Jeffrey" w:date="2023-10-18T14:24:00Z">
        <w:r w:rsidR="00485C2E">
          <w:rPr>
            <w:rFonts w:ascii="Times New Roman" w:hAnsi="Times New Roman" w:cs="Times New Roman"/>
            <w:sz w:val="24"/>
            <w:szCs w:val="24"/>
          </w:rPr>
          <w:t xml:space="preserve"> udder hygiene,</w:t>
        </w:r>
      </w:ins>
      <w:ins w:id="41" w:author="Sandra Godden" w:date="2023-10-13T15:30:00Z">
        <w:r w:rsidR="0073047F">
          <w:rPr>
            <w:rFonts w:ascii="Times New Roman" w:hAnsi="Times New Roman" w:cs="Times New Roman"/>
            <w:sz w:val="24"/>
            <w:szCs w:val="24"/>
          </w:rPr>
          <w:t xml:space="preserve"> and milk production </w:t>
        </w:r>
      </w:ins>
      <w:ins w:id="42" w:author="Caitlin Jeffrey" w:date="2023-10-27T09:37:00Z">
        <w:r w:rsidR="00C350AE">
          <w:rPr>
            <w:rFonts w:ascii="Times New Roman" w:hAnsi="Times New Roman" w:cs="Times New Roman"/>
            <w:sz w:val="24"/>
            <w:szCs w:val="24"/>
          </w:rPr>
          <w:t>o</w:t>
        </w:r>
      </w:ins>
      <w:ins w:id="43" w:author="Sandra Godden" w:date="2023-10-13T15:30:00Z">
        <w:del w:id="44" w:author="Caitlin Jeffrey" w:date="2023-10-27T09:37:00Z">
          <w:r w:rsidR="0073047F" w:rsidDel="00C350AE">
            <w:rPr>
              <w:rFonts w:ascii="Times New Roman" w:hAnsi="Times New Roman" w:cs="Times New Roman"/>
              <w:sz w:val="24"/>
              <w:szCs w:val="24"/>
            </w:rPr>
            <w:delText>i</w:delText>
          </w:r>
        </w:del>
        <w:r w:rsidR="0073047F">
          <w:rPr>
            <w:rFonts w:ascii="Times New Roman" w:hAnsi="Times New Roman" w:cs="Times New Roman"/>
            <w:sz w:val="24"/>
            <w:szCs w:val="24"/>
          </w:rPr>
          <w:t>n organic dairy herds</w:t>
        </w:r>
      </w:ins>
      <w:commentRangeEnd w:id="35"/>
      <w:ins w:id="45" w:author="Caitlin Jeffrey" w:date="2023-10-18T14:12:00Z">
        <w:r w:rsidR="00EC7456">
          <w:rPr>
            <w:rFonts w:ascii="Times New Roman" w:hAnsi="Times New Roman" w:cs="Times New Roman"/>
            <w:sz w:val="24"/>
            <w:szCs w:val="24"/>
          </w:rPr>
          <w:t xml:space="preserve"> in Vermont</w:t>
        </w:r>
      </w:ins>
      <w:ins w:id="46" w:author="Sandra Godden" w:date="2023-10-13T15:31:00Z">
        <w:r w:rsidR="0073047F">
          <w:rPr>
            <w:rStyle w:val="CommentReference"/>
            <w:rFonts w:eastAsiaTheme="minorEastAsia"/>
          </w:rPr>
          <w:commentReference w:id="35"/>
        </w:r>
      </w:ins>
      <w:commentRangeEnd w:id="24"/>
      <w:r w:rsidR="008B4A1E">
        <w:rPr>
          <w:rStyle w:val="CommentReference"/>
          <w:rFonts w:eastAsiaTheme="minorEastAsia"/>
        </w:rPr>
        <w:commentReference w:id="24"/>
      </w:r>
      <w:ins w:id="47" w:author="Sandra Godden" w:date="2023-10-13T15:30:00Z">
        <w:r w:rsidR="0073047F">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We aimed to collect bulk tank milk samples, udder hygiene scores, and complete a survey on mastitis risk and bedding management </w:t>
      </w:r>
      <w:ins w:id="48" w:author="Sandra Godden" w:date="2023-10-13T07:55:00Z">
        <w:r w:rsidR="003A51F3">
          <w:rPr>
            <w:rFonts w:ascii="Times New Roman" w:hAnsi="Times New Roman" w:cs="Times New Roman"/>
            <w:sz w:val="24"/>
            <w:szCs w:val="24"/>
          </w:rPr>
          <w:t xml:space="preserve">practices </w:t>
        </w:r>
      </w:ins>
      <w:r w:rsidR="00185A8E" w:rsidRPr="00604EDE">
        <w:rPr>
          <w:rFonts w:ascii="Times New Roman" w:hAnsi="Times New Roman" w:cs="Times New Roman"/>
          <w:sz w:val="24"/>
          <w:szCs w:val="24"/>
        </w:rPr>
        <w:t xml:space="preserve">on 40 farms, </w:t>
      </w:r>
      <w:proofErr w:type="gramStart"/>
      <w:r w:rsidR="00185A8E" w:rsidRPr="00604EDE">
        <w:rPr>
          <w:rFonts w:ascii="Times New Roman" w:hAnsi="Times New Roman" w:cs="Times New Roman"/>
          <w:sz w:val="24"/>
          <w:szCs w:val="24"/>
        </w:rPr>
        <w:t>in order to</w:t>
      </w:r>
      <w:proofErr w:type="gramEnd"/>
      <w:r w:rsidR="00185A8E" w:rsidRPr="00604EDE">
        <w:rPr>
          <w:rFonts w:ascii="Times New Roman" w:hAnsi="Times New Roman" w:cs="Times New Roman"/>
          <w:sz w:val="24"/>
          <w:szCs w:val="24"/>
        </w:rPr>
        <w:t xml:space="preserve"> compare the two most common winter housing systems</w:t>
      </w:r>
      <w:r w:rsidR="004578D5">
        <w:rPr>
          <w:rFonts w:ascii="Times New Roman" w:hAnsi="Times New Roman" w:cs="Times New Roman"/>
          <w:sz w:val="24"/>
          <w:szCs w:val="24"/>
        </w:rPr>
        <w:t xml:space="preserve"> for dairy cattle</w:t>
      </w:r>
      <w:r w:rsidR="00185A8E" w:rsidRPr="00604EDE">
        <w:rPr>
          <w:rFonts w:ascii="Times New Roman" w:hAnsi="Times New Roman" w:cs="Times New Roman"/>
          <w:sz w:val="24"/>
          <w:szCs w:val="24"/>
        </w:rPr>
        <w:t xml:space="preserve"> in the state (freestalls, tiestalls) with those using a </w:t>
      </w:r>
      <w:ins w:id="49" w:author="Sandra Godden" w:date="2023-10-13T15:23:00Z">
        <w:del w:id="50" w:author="Caitlin Jeffrey" w:date="2023-10-18T13:55:00Z">
          <w:r w:rsidR="009A4CA8" w:rsidDel="00C82E0F">
            <w:rPr>
              <w:rFonts w:ascii="Times New Roman" w:hAnsi="Times New Roman" w:cs="Times New Roman"/>
              <w:sz w:val="24"/>
              <w:szCs w:val="24"/>
            </w:rPr>
            <w:lastRenderedPageBreak/>
            <w:delText xml:space="preserve">composted </w:delText>
          </w:r>
        </w:del>
      </w:ins>
      <w:r w:rsidR="00185A8E" w:rsidRPr="00604EDE">
        <w:rPr>
          <w:rFonts w:ascii="Times New Roman" w:hAnsi="Times New Roman" w:cs="Times New Roman"/>
          <w:sz w:val="24"/>
          <w:szCs w:val="24"/>
        </w:rPr>
        <w:t>bedded pack. The s</w:t>
      </w:r>
      <w:ins w:id="51" w:author="Sandra Godden" w:date="2023-10-13T15:23:00Z">
        <w:r w:rsidR="009A4CA8">
          <w:rPr>
            <w:rFonts w:ascii="Times New Roman" w:hAnsi="Times New Roman" w:cs="Times New Roman"/>
            <w:sz w:val="24"/>
            <w:szCs w:val="24"/>
          </w:rPr>
          <w:t>tudy</w:t>
        </w:r>
      </w:ins>
      <w:del w:id="52" w:author="Sandra Godden" w:date="2023-10-13T15:23:00Z">
        <w:r w:rsidR="00185A8E" w:rsidRPr="00604EDE" w:rsidDel="009A4CA8">
          <w:rPr>
            <w:rFonts w:ascii="Times New Roman" w:hAnsi="Times New Roman" w:cs="Times New Roman"/>
            <w:sz w:val="24"/>
            <w:szCs w:val="24"/>
          </w:rPr>
          <w:delText>urvey</w:delText>
        </w:r>
      </w:del>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53"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53"/>
      <w:commentRangeStart w:id="54"/>
      <w:ins w:id="55" w:author="Sandra Godden" w:date="2023-10-13T07:56:00Z">
        <w:r w:rsidR="003A51F3">
          <w:rPr>
            <w:rFonts w:ascii="Times New Roman" w:hAnsi="Times New Roman" w:cs="Times New Roman"/>
            <w:sz w:val="24"/>
            <w:szCs w:val="24"/>
          </w:rPr>
          <w:t xml:space="preserve">from the test </w:t>
        </w:r>
        <w:del w:id="56" w:author="Caitlin Jeffrey" w:date="2023-10-18T13:56:00Z">
          <w:r w:rsidR="003A51F3" w:rsidDel="00B64116">
            <w:rPr>
              <w:rFonts w:ascii="Times New Roman" w:hAnsi="Times New Roman" w:cs="Times New Roman"/>
              <w:sz w:val="24"/>
              <w:szCs w:val="24"/>
            </w:rPr>
            <w:delText>preceding</w:delText>
          </w:r>
        </w:del>
      </w:ins>
      <w:ins w:id="57" w:author="Caitlin Jeffrey" w:date="2023-10-18T13:56:00Z">
        <w:r w:rsidR="00B64116">
          <w:rPr>
            <w:rFonts w:ascii="Times New Roman" w:hAnsi="Times New Roman" w:cs="Times New Roman"/>
            <w:sz w:val="24"/>
            <w:szCs w:val="24"/>
          </w:rPr>
          <w:t>closest</w:t>
        </w:r>
      </w:ins>
      <w:ins w:id="58" w:author="Caitlin Jeffrey" w:date="2023-10-18T13:57:00Z">
        <w:r w:rsidR="0000064B">
          <w:rPr>
            <w:rFonts w:ascii="Times New Roman" w:hAnsi="Times New Roman" w:cs="Times New Roman"/>
            <w:sz w:val="24"/>
            <w:szCs w:val="24"/>
          </w:rPr>
          <w:t xml:space="preserve"> to the date of</w:t>
        </w:r>
      </w:ins>
      <w:ins w:id="59" w:author="Sandra Godden" w:date="2023-10-13T07:56:00Z">
        <w:r w:rsidR="003A51F3">
          <w:rPr>
            <w:rFonts w:ascii="Times New Roman" w:hAnsi="Times New Roman" w:cs="Times New Roman"/>
            <w:sz w:val="24"/>
            <w:szCs w:val="24"/>
          </w:rPr>
          <w:t xml:space="preserve"> the </w:t>
        </w:r>
      </w:ins>
      <w:commentRangeEnd w:id="54"/>
      <w:ins w:id="60" w:author="Sandra Godden" w:date="2023-10-13T07:57:00Z">
        <w:r w:rsidR="003A51F3">
          <w:rPr>
            <w:rStyle w:val="CommentReference"/>
            <w:rFonts w:eastAsiaTheme="minorEastAsia"/>
          </w:rPr>
          <w:commentReference w:id="54"/>
        </w:r>
      </w:ins>
      <w:ins w:id="61" w:author="Sandra Godden" w:date="2023-10-13T07:56:00Z">
        <w:r w:rsidR="003A51F3">
          <w:rPr>
            <w:rFonts w:ascii="Times New Roman" w:hAnsi="Times New Roman" w:cs="Times New Roman"/>
            <w:sz w:val="24"/>
            <w:szCs w:val="24"/>
          </w:rPr>
          <w:t xml:space="preserve">farm visit </w:t>
        </w:r>
      </w:ins>
      <w:r w:rsidR="00185A8E" w:rsidRPr="00604EDE">
        <w:rPr>
          <w:rFonts w:ascii="Times New Roman" w:hAnsi="Times New Roman" w:cs="Times New Roman"/>
          <w:sz w:val="24"/>
          <w:szCs w:val="24"/>
        </w:rPr>
        <w:t xml:space="preserve">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ins w:id="62" w:author="Sandra Godden" w:date="2023-10-13T07:56:00Z">
        <w:r w:rsidR="003A51F3">
          <w:rPr>
            <w:rFonts w:ascii="Times New Roman" w:hAnsi="Times New Roman" w:cs="Times New Roman"/>
            <w:sz w:val="24"/>
            <w:szCs w:val="24"/>
          </w:rPr>
          <w:t xml:space="preserve"> </w:t>
        </w:r>
      </w:ins>
      <w:ins w:id="63" w:author="Caitlin Jeffrey" w:date="2023-10-18T13:59:00Z">
        <w:r w:rsidR="005E2F49">
          <w:rPr>
            <w:rFonts w:ascii="Times New Roman" w:hAnsi="Times New Roman" w:cs="Times New Roman"/>
            <w:sz w:val="24"/>
            <w:szCs w:val="24"/>
          </w:rPr>
          <w:t>(</w:t>
        </w:r>
        <w:r w:rsidR="002F300D">
          <w:rPr>
            <w:rFonts w:ascii="Times New Roman" w:hAnsi="Times New Roman" w:cs="Times New Roman"/>
            <w:sz w:val="24"/>
            <w:szCs w:val="24"/>
          </w:rPr>
          <w:t>pounds</w:t>
        </w:r>
      </w:ins>
      <w:commentRangeStart w:id="64"/>
      <w:ins w:id="65" w:author="Sandra Godden" w:date="2023-10-13T07:56:00Z">
        <w:r w:rsidR="003A51F3">
          <w:rPr>
            <w:rFonts w:ascii="Times New Roman" w:hAnsi="Times New Roman" w:cs="Times New Roman"/>
            <w:sz w:val="24"/>
            <w:szCs w:val="24"/>
          </w:rPr>
          <w:t>)</w:t>
        </w:r>
      </w:ins>
      <w:r w:rsidR="00564837" w:rsidRPr="00604EDE">
        <w:rPr>
          <w:rFonts w:ascii="Times New Roman" w:hAnsi="Times New Roman" w:cs="Times New Roman"/>
          <w:sz w:val="24"/>
          <w:szCs w:val="24"/>
        </w:rPr>
        <w:t xml:space="preserve">, </w:t>
      </w:r>
      <w:commentRangeEnd w:id="64"/>
      <w:r w:rsidR="002F300D">
        <w:rPr>
          <w:rStyle w:val="CommentReference"/>
          <w:rFonts w:eastAsiaTheme="minorEastAsia"/>
        </w:rPr>
        <w:commentReference w:id="64"/>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4.0, % cows with </w:t>
      </w:r>
      <w:ins w:id="66" w:author="Caitlin Jeffrey" w:date="2023-10-18T15:20:00Z">
        <w:r w:rsidR="00593C05">
          <w:rPr>
            <w:rFonts w:ascii="Times New Roman" w:hAnsi="Times New Roman" w:cs="Times New Roman"/>
            <w:sz w:val="24"/>
            <w:szCs w:val="24"/>
          </w:rPr>
          <w:t>newly elevated</w:t>
        </w:r>
      </w:ins>
      <w:r w:rsidR="00444F91">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ally</w:t>
      </w:r>
      <w:ins w:id="67" w:author="Caitlin Jeffrey" w:date="2023-10-26T14:56:00Z">
        <w:r w:rsidR="00737613">
          <w:rPr>
            <w:rFonts w:ascii="Times New Roman" w:hAnsi="Times New Roman" w:cs="Times New Roman"/>
            <w:sz w:val="24"/>
            <w:szCs w:val="24"/>
          </w:rPr>
          <w:t xml:space="preserve"> </w:t>
        </w:r>
      </w:ins>
      <w:del w:id="68" w:author="Caitlin Jeffrey" w:date="2023-10-26T14:56:00Z">
        <w:r w:rsidR="003C029F" w:rsidRPr="00604EDE" w:rsidDel="00737613">
          <w:rPr>
            <w:rFonts w:ascii="Times New Roman" w:hAnsi="Times New Roman" w:cs="Times New Roman"/>
            <w:sz w:val="24"/>
            <w:szCs w:val="24"/>
          </w:rPr>
          <w:delText>-</w:delText>
        </w:r>
      </w:del>
      <w:r w:rsidR="003C029F" w:rsidRPr="00604EDE">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w:t>
      </w:r>
      <w:del w:id="69" w:author="Sandra Godden" w:date="2023-10-13T15:25:00Z">
        <w:r w:rsidR="00185A8E" w:rsidRPr="00604EDE" w:rsidDel="009A4CA8">
          <w:rPr>
            <w:rFonts w:ascii="Times New Roman" w:hAnsi="Times New Roman" w:cs="Times New Roman"/>
            <w:sz w:val="24"/>
            <w:szCs w:val="24"/>
          </w:rPr>
          <w:delText xml:space="preserve"> </w:delText>
        </w:r>
      </w:del>
      <w:moveToRangeStart w:id="70" w:author="Sandra Godden" w:date="2023-10-13T15:25:00Z" w:name="move148103160"/>
      <w:moveTo w:id="71" w:author="Sandra Godden" w:date="2023-10-13T15:25:00Z">
        <w:del w:id="72" w:author="Sandra Godden" w:date="2023-10-13T15:25:00Z">
          <w:r w:rsidR="009A4CA8" w:rsidDel="009A4CA8">
            <w:rPr>
              <w:rFonts w:ascii="Times New Roman" w:hAnsi="Times New Roman" w:cs="Times New Roman"/>
              <w:sz w:val="24"/>
              <w:szCs w:val="24"/>
            </w:rPr>
            <w:delText>A</w:delText>
          </w:r>
        </w:del>
        <w:r w:rsidR="009A4CA8" w:rsidRPr="00604EDE">
          <w:rPr>
            <w:rFonts w:ascii="Times New Roman" w:hAnsi="Times New Roman" w:cs="Times New Roman"/>
            <w:sz w:val="24"/>
            <w:szCs w:val="24"/>
          </w:rPr>
          <w:t xml:space="preserve"> </w:t>
        </w:r>
      </w:moveTo>
      <w:ins w:id="73" w:author="Sandra Godden" w:date="2023-10-13T15:25:00Z">
        <w:r w:rsidR="009A4CA8">
          <w:rPr>
            <w:rFonts w:ascii="Times New Roman" w:hAnsi="Times New Roman" w:cs="Times New Roman"/>
            <w:sz w:val="24"/>
            <w:szCs w:val="24"/>
          </w:rPr>
          <w:t>M</w:t>
        </w:r>
      </w:ins>
      <w:moveTo w:id="74" w:author="Sandra Godden" w:date="2023-10-13T15:25:00Z">
        <w:del w:id="75" w:author="Sandra Godden" w:date="2023-10-13T15:25:00Z">
          <w:r w:rsidR="009A4CA8" w:rsidRPr="00604EDE" w:rsidDel="009A4CA8">
            <w:rPr>
              <w:rFonts w:ascii="Times New Roman" w:hAnsi="Times New Roman" w:cs="Times New Roman"/>
              <w:sz w:val="24"/>
              <w:szCs w:val="24"/>
            </w:rPr>
            <w:delText>m</w:delText>
          </w:r>
        </w:del>
        <w:r w:rsidR="009A4CA8" w:rsidRPr="00604EDE">
          <w:rPr>
            <w:rFonts w:ascii="Times New Roman" w:hAnsi="Times New Roman" w:cs="Times New Roman"/>
            <w:sz w:val="24"/>
            <w:szCs w:val="24"/>
          </w:rPr>
          <w:t xml:space="preserve">ultivariable </w:t>
        </w:r>
      </w:moveTo>
      <w:ins w:id="76" w:author="Sandra Godden" w:date="2023-10-13T15:26:00Z">
        <w:r w:rsidR="009A4CA8">
          <w:rPr>
            <w:rFonts w:ascii="Times New Roman" w:hAnsi="Times New Roman" w:cs="Times New Roman"/>
            <w:sz w:val="24"/>
            <w:szCs w:val="24"/>
          </w:rPr>
          <w:t xml:space="preserve">linear </w:t>
        </w:r>
      </w:ins>
      <w:ins w:id="77" w:author="Sandra Godden" w:date="2023-10-13T15:25:00Z">
        <w:r w:rsidR="009A4CA8">
          <w:rPr>
            <w:rFonts w:ascii="Times New Roman" w:hAnsi="Times New Roman" w:cs="Times New Roman"/>
            <w:sz w:val="24"/>
            <w:szCs w:val="24"/>
          </w:rPr>
          <w:t xml:space="preserve">regression </w:t>
        </w:r>
      </w:ins>
      <w:moveTo w:id="78" w:author="Sandra Godden" w:date="2023-10-13T15:25:00Z">
        <w:r w:rsidR="009A4CA8" w:rsidRPr="00604EDE">
          <w:rPr>
            <w:rFonts w:ascii="Times New Roman" w:hAnsi="Times New Roman" w:cs="Times New Roman"/>
            <w:sz w:val="24"/>
            <w:szCs w:val="24"/>
          </w:rPr>
          <w:t>model</w:t>
        </w:r>
      </w:moveTo>
      <w:ins w:id="79" w:author="Sandra Godden" w:date="2023-10-13T15:26:00Z">
        <w:r w:rsidR="009A4CA8">
          <w:rPr>
            <w:rFonts w:ascii="Times New Roman" w:hAnsi="Times New Roman" w:cs="Times New Roman"/>
            <w:sz w:val="24"/>
            <w:szCs w:val="24"/>
          </w:rPr>
          <w:t>s</w:t>
        </w:r>
      </w:ins>
      <w:moveTo w:id="80" w:author="Sandra Godden" w:date="2023-10-13T15:25:00Z">
        <w:r w:rsidR="009A4CA8" w:rsidRPr="00604EDE">
          <w:rPr>
            <w:rFonts w:ascii="Times New Roman" w:hAnsi="Times New Roman" w:cs="Times New Roman"/>
            <w:sz w:val="24"/>
            <w:szCs w:val="24"/>
          </w:rPr>
          <w:t xml:space="preserve"> to describe outcomes by facility type was </w:t>
        </w:r>
        <w:r w:rsidR="009A4CA8">
          <w:rPr>
            <w:rFonts w:ascii="Times New Roman" w:hAnsi="Times New Roman" w:cs="Times New Roman"/>
            <w:sz w:val="24"/>
            <w:szCs w:val="24"/>
          </w:rPr>
          <w:t xml:space="preserve">completed,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moveTo>
      <w:moveToRangeEnd w:id="70"/>
      <w:ins w:id="81" w:author="Sandra Godden" w:date="2023-10-13T15:26:00Z">
        <w:r w:rsidR="009A4CA8">
          <w:rPr>
            <w:rFonts w:ascii="Times New Roman" w:hAnsi="Times New Roman" w:cs="Times New Roman"/>
            <w:sz w:val="24"/>
            <w:szCs w:val="24"/>
          </w:rPr>
          <w:t>Final results</w:t>
        </w:r>
      </w:ins>
      <w:ins w:id="82" w:author="Caitlin Jeffrey" w:date="2023-10-18T14:20:00Z">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ins>
      <w:ins w:id="83" w:author="Sandra Godden" w:date="2023-10-13T15:24:00Z">
        <w:r w:rsidR="009A4CA8">
          <w:rPr>
            <w:rFonts w:ascii="Times New Roman" w:hAnsi="Times New Roman" w:cs="Times New Roman"/>
            <w:sz w:val="24"/>
            <w:szCs w:val="24"/>
          </w:rPr>
          <w:t xml:space="preserve"> showed that f</w:t>
        </w:r>
      </w:ins>
      <w:commentRangeStart w:id="84"/>
      <w:del w:id="85" w:author="Sandra Godden" w:date="2023-10-13T15:24:00Z">
        <w:r w:rsidR="008764DA" w:rsidDel="009A4CA8">
          <w:rPr>
            <w:rFonts w:ascii="Times New Roman" w:hAnsi="Times New Roman" w:cs="Times New Roman"/>
            <w:sz w:val="24"/>
            <w:szCs w:val="24"/>
          </w:rPr>
          <w:delText>F</w:delText>
        </w:r>
      </w:del>
      <w:r w:rsidR="008764DA">
        <w:rPr>
          <w:rFonts w:ascii="Times New Roman" w:hAnsi="Times New Roman" w:cs="Times New Roman"/>
          <w:sz w:val="24"/>
          <w:szCs w:val="24"/>
        </w:rPr>
        <w:t xml:space="preserve">arms using each of the </w:t>
      </w:r>
      <w:ins w:id="86" w:author="Sandra Godden" w:date="2023-10-13T08:01:00Z">
        <w:r w:rsidR="003A51F3">
          <w:rPr>
            <w:rFonts w:ascii="Times New Roman" w:hAnsi="Times New Roman" w:cs="Times New Roman"/>
            <w:sz w:val="24"/>
            <w:szCs w:val="24"/>
          </w:rPr>
          <w:t xml:space="preserve">three </w:t>
        </w:r>
      </w:ins>
      <w:r w:rsidR="008764DA">
        <w:rPr>
          <w:rFonts w:ascii="Times New Roman" w:hAnsi="Times New Roman" w:cs="Times New Roman"/>
          <w:sz w:val="24"/>
          <w:szCs w:val="24"/>
        </w:rPr>
        <w:t xml:space="preserve">facility types did not differ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ins w:id="87" w:author="Sandra Godden" w:date="2023-10-13T15:24:00Z">
        <w:r w:rsidR="009A4CA8">
          <w:rPr>
            <w:rFonts w:ascii="Times New Roman" w:hAnsi="Times New Roman" w:cs="Times New Roman"/>
            <w:sz w:val="24"/>
            <w:szCs w:val="24"/>
          </w:rPr>
          <w:t xml:space="preserve">test day somatic cell count </w:t>
        </w:r>
      </w:ins>
      <w:r w:rsidR="002F19DA" w:rsidRPr="002F19DA">
        <w:rPr>
          <w:rFonts w:ascii="Times New Roman" w:hAnsi="Times New Roman" w:cs="Times New Roman"/>
          <w:sz w:val="24"/>
          <w:szCs w:val="24"/>
        </w:rPr>
        <w:t>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84"/>
      <w:r w:rsidR="003A51F3">
        <w:rPr>
          <w:rStyle w:val="CommentReference"/>
          <w:rFonts w:eastAsiaTheme="minorEastAsia"/>
        </w:rPr>
        <w:commentReference w:id="84"/>
      </w:r>
      <w:moveFromRangeStart w:id="88" w:author="Sandra Godden" w:date="2023-10-13T15:25:00Z" w:name="move148103160"/>
      <w:moveFrom w:id="89" w:author="Sandra Godden" w:date="2023-10-13T15:25:00Z">
        <w:r w:rsidR="002E73E1" w:rsidDel="009A4CA8">
          <w:rPr>
            <w:rFonts w:ascii="Times New Roman" w:hAnsi="Times New Roman" w:cs="Times New Roman"/>
            <w:sz w:val="24"/>
            <w:szCs w:val="24"/>
          </w:rPr>
          <w:t>A</w:t>
        </w:r>
        <w:r w:rsidR="00185A8E" w:rsidRPr="00604EDE" w:rsidDel="009A4CA8">
          <w:rPr>
            <w:rFonts w:ascii="Times New Roman" w:hAnsi="Times New Roman" w:cs="Times New Roman"/>
            <w:sz w:val="24"/>
            <w:szCs w:val="24"/>
          </w:rPr>
          <w:t xml:space="preserve"> multivariable model to describe outcomes by facility type was </w:t>
        </w:r>
        <w:r w:rsidR="00930FAE" w:rsidDel="009A4CA8">
          <w:rPr>
            <w:rFonts w:ascii="Times New Roman" w:hAnsi="Times New Roman" w:cs="Times New Roman"/>
            <w:sz w:val="24"/>
            <w:szCs w:val="24"/>
          </w:rPr>
          <w:t>completed</w:t>
        </w:r>
        <w:r w:rsidR="002E73E1" w:rsidDel="009A4CA8">
          <w:rPr>
            <w:rFonts w:ascii="Times New Roman" w:hAnsi="Times New Roman" w:cs="Times New Roman"/>
            <w:sz w:val="24"/>
            <w:szCs w:val="24"/>
          </w:rPr>
          <w:t>,</w:t>
        </w:r>
        <w:r w:rsidR="00930FAE" w:rsidDel="009A4CA8">
          <w:rPr>
            <w:rFonts w:ascii="Times New Roman" w:hAnsi="Times New Roman" w:cs="Times New Roman"/>
            <w:sz w:val="24"/>
            <w:szCs w:val="24"/>
          </w:rPr>
          <w:t xml:space="preserve"> but </w:t>
        </w:r>
        <w:r w:rsidR="002E73E1" w:rsidRPr="002E73E1" w:rsidDel="009A4CA8">
          <w:rPr>
            <w:rFonts w:ascii="Times New Roman" w:hAnsi="Times New Roman" w:cs="Times New Roman"/>
            <w:sz w:val="24"/>
            <w:szCs w:val="24"/>
          </w:rPr>
          <w:t>suffered from limited statistical power due to small</w:t>
        </w:r>
        <w:r w:rsidR="00763870" w:rsidDel="009A4CA8">
          <w:rPr>
            <w:rFonts w:ascii="Times New Roman" w:hAnsi="Times New Roman" w:cs="Times New Roman"/>
            <w:sz w:val="24"/>
            <w:szCs w:val="24"/>
          </w:rPr>
          <w:t xml:space="preserve"> group</w:t>
        </w:r>
        <w:r w:rsidR="002E73E1" w:rsidRPr="002E73E1" w:rsidDel="009A4CA8">
          <w:rPr>
            <w:rFonts w:ascii="Times New Roman" w:hAnsi="Times New Roman" w:cs="Times New Roman"/>
            <w:sz w:val="24"/>
            <w:szCs w:val="24"/>
          </w:rPr>
          <w:t xml:space="preserve"> sample sizes</w:t>
        </w:r>
        <w:r w:rsidR="002E73E1" w:rsidDel="009A4CA8">
          <w:rPr>
            <w:rFonts w:ascii="Times New Roman" w:hAnsi="Times New Roman" w:cs="Times New Roman"/>
            <w:sz w:val="24"/>
            <w:szCs w:val="24"/>
          </w:rPr>
          <w:t>.</w:t>
        </w:r>
      </w:moveFrom>
      <w:moveFromRangeEnd w:id="88"/>
      <w:r w:rsidR="002E73E1" w:rsidRPr="002E73E1">
        <w:rPr>
          <w:rFonts w:ascii="Times New Roman" w:hAnsi="Times New Roman" w:cs="Times New Roman"/>
          <w:sz w:val="24"/>
          <w:szCs w:val="24"/>
        </w:rPr>
        <w:t xml:space="preserve"> </w:t>
      </w:r>
      <w:commentRangeStart w:id="90"/>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ins w:id="91" w:author="Sandra Godden" w:date="2023-10-13T15:26:00Z">
        <w:r w:rsidR="009A4CA8">
          <w:rPr>
            <w:rFonts w:ascii="Times New Roman" w:hAnsi="Times New Roman" w:cs="Times New Roman"/>
            <w:sz w:val="24"/>
            <w:szCs w:val="24"/>
          </w:rPr>
          <w:t xml:space="preserve">a secondary analysis was conducted </w:t>
        </w:r>
      </w:ins>
      <w:del w:id="92" w:author="Sandra Godden" w:date="2023-10-13T15:26:00Z">
        <w:r w:rsidR="005813FE" w:rsidDel="009A4CA8">
          <w:rPr>
            <w:rFonts w:ascii="Times New Roman" w:hAnsi="Times New Roman" w:cs="Times New Roman"/>
            <w:sz w:val="24"/>
            <w:szCs w:val="24"/>
          </w:rPr>
          <w:delText>we</w:delText>
        </w:r>
        <w:r w:rsidR="005813FE" w:rsidRPr="005813FE" w:rsidDel="009A4CA8">
          <w:rPr>
            <w:rFonts w:ascii="Times New Roman" w:hAnsi="Times New Roman" w:cs="Times New Roman"/>
            <w:sz w:val="24"/>
            <w:szCs w:val="24"/>
          </w:rPr>
          <w:delText xml:space="preserve"> focus</w:delText>
        </w:r>
        <w:r w:rsidR="005813FE" w:rsidDel="009A4CA8">
          <w:rPr>
            <w:rFonts w:ascii="Times New Roman" w:hAnsi="Times New Roman" w:cs="Times New Roman"/>
            <w:sz w:val="24"/>
            <w:szCs w:val="24"/>
          </w:rPr>
          <w:delText>ed our analyses</w:delText>
        </w:r>
        <w:r w:rsidR="005813FE" w:rsidRPr="005813FE" w:rsidDel="009A4CA8">
          <w:rPr>
            <w:rFonts w:ascii="Times New Roman" w:hAnsi="Times New Roman" w:cs="Times New Roman"/>
            <w:sz w:val="24"/>
            <w:szCs w:val="24"/>
          </w:rPr>
          <w:delText xml:space="preserve"> on</w:delText>
        </w:r>
      </w:del>
      <w:ins w:id="93" w:author="Sandra Godden" w:date="2023-10-13T15:27:00Z">
        <w:r w:rsidR="009A4CA8">
          <w:rPr>
            <w:rFonts w:ascii="Times New Roman" w:hAnsi="Times New Roman" w:cs="Times New Roman"/>
            <w:sz w:val="24"/>
            <w:szCs w:val="24"/>
          </w:rPr>
          <w:t>using</w:t>
        </w:r>
      </w:ins>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ins w:id="94" w:author="Sandra Godden" w:date="2023-10-13T15:27:00Z">
        <w:r w:rsidR="009A4CA8">
          <w:rPr>
            <w:rFonts w:ascii="Times New Roman" w:hAnsi="Times New Roman" w:cs="Times New Roman"/>
            <w:sz w:val="24"/>
            <w:szCs w:val="24"/>
          </w:rPr>
          <w:t xml:space="preserve">herd </w:t>
        </w:r>
      </w:ins>
      <w:r w:rsidR="00185A8E" w:rsidRPr="00604EDE">
        <w:rPr>
          <w:rFonts w:ascii="Times New Roman" w:hAnsi="Times New Roman" w:cs="Times New Roman"/>
          <w:sz w:val="24"/>
          <w:szCs w:val="24"/>
        </w:rPr>
        <w:t>management factor</w:t>
      </w:r>
      <w:commentRangeEnd w:id="90"/>
      <w:r w:rsidR="00853A7F">
        <w:rPr>
          <w:rStyle w:val="CommentReference"/>
          <w:rFonts w:eastAsiaTheme="minorEastAsia"/>
        </w:rPr>
        <w:commentReference w:id="90"/>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ins w:id="95" w:author="Caitlin Jeffrey" w:date="2023-10-18T15:12:00Z">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ins>
      <w:ins w:id="96" w:author="Caitlin Jeffrey" w:date="2023-10-18T15:13:00Z">
        <w:r w:rsidR="00EE07B9">
          <w:rPr>
            <w:rFonts w:ascii="Times New Roman" w:hAnsi="Times New Roman" w:cs="Times New Roman"/>
            <w:sz w:val="24"/>
            <w:szCs w:val="24"/>
          </w:rPr>
          <w:t xml:space="preserve">t all differences found were statistically significant, </w:t>
        </w:r>
      </w:ins>
      <w:ins w:id="97" w:author="Caitlin Jeffrey" w:date="2023-10-18T15:16:00Z">
        <w:r w:rsidR="00085515">
          <w:rPr>
            <w:rFonts w:ascii="Times New Roman" w:hAnsi="Times New Roman" w:cs="Times New Roman"/>
            <w:sz w:val="24"/>
            <w:szCs w:val="24"/>
          </w:rPr>
          <w:t>numeric differences</w:t>
        </w:r>
      </w:ins>
      <w:ins w:id="98" w:author="Caitlin Jeffrey" w:date="2023-10-18T15:25:00Z">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w:t>
        </w:r>
      </w:ins>
      <w:ins w:id="99" w:author="Caitlin Jeffrey" w:date="2023-10-18T15:26:00Z">
        <w:r w:rsidR="000C708D">
          <w:rPr>
            <w:rFonts w:ascii="Times New Roman" w:hAnsi="Times New Roman" w:cs="Times New Roman"/>
            <w:sz w:val="24"/>
            <w:szCs w:val="24"/>
          </w:rPr>
          <w:t>mportant</w:t>
        </w:r>
      </w:ins>
      <w:ins w:id="100" w:author="Caitlin Jeffrey" w:date="2023-10-18T15:16:00Z">
        <w:r w:rsidR="00085515">
          <w:rPr>
            <w:rFonts w:ascii="Times New Roman" w:hAnsi="Times New Roman" w:cs="Times New Roman"/>
            <w:sz w:val="24"/>
            <w:szCs w:val="24"/>
          </w:rPr>
          <w:t xml:space="preserve"> </w:t>
        </w:r>
      </w:ins>
      <w:ins w:id="101" w:author="Caitlin Jeffrey" w:date="2023-10-18T15:17:00Z">
        <w:r w:rsidR="00106324">
          <w:rPr>
            <w:rFonts w:ascii="Times New Roman" w:hAnsi="Times New Roman" w:cs="Times New Roman"/>
            <w:sz w:val="24"/>
            <w:szCs w:val="24"/>
          </w:rPr>
          <w:t>are reported</w:t>
        </w:r>
      </w:ins>
      <w:ins w:id="102" w:author="Caitlin Jeffrey" w:date="2023-10-18T15:16:00Z">
        <w:r w:rsidR="00085515">
          <w:rPr>
            <w:rFonts w:ascii="Times New Roman" w:hAnsi="Times New Roman" w:cs="Times New Roman"/>
            <w:sz w:val="24"/>
            <w:szCs w:val="24"/>
          </w:rPr>
          <w:t xml:space="preserve"> showing </w:t>
        </w:r>
      </w:ins>
      <w:del w:id="103" w:author="Caitlin Jeffrey" w:date="2023-10-18T15:16:00Z">
        <w:r w:rsidR="00185A8E" w:rsidRPr="00604EDE" w:rsidDel="00085515">
          <w:rPr>
            <w:rFonts w:ascii="Times New Roman" w:hAnsi="Times New Roman" w:cs="Times New Roman"/>
            <w:sz w:val="24"/>
            <w:szCs w:val="24"/>
          </w:rPr>
          <w:delText>F</w:delText>
        </w:r>
      </w:del>
      <w:ins w:id="104" w:author="Caitlin Jeffrey" w:date="2023-10-18T15:16:00Z">
        <w:r w:rsidR="00085515">
          <w:rPr>
            <w:rFonts w:ascii="Times New Roman" w:hAnsi="Times New Roman" w:cs="Times New Roman"/>
            <w:sz w:val="24"/>
            <w:szCs w:val="24"/>
          </w:rPr>
          <w:t>f</w:t>
        </w:r>
      </w:ins>
      <w:r w:rsidR="00185A8E" w:rsidRPr="00604EDE">
        <w:rPr>
          <w:rFonts w:ascii="Times New Roman" w:hAnsi="Times New Roman" w:cs="Times New Roman"/>
          <w:sz w:val="24"/>
          <w:szCs w:val="24"/>
        </w:rPr>
        <w:t xml:space="preserve">arms with deeper bedding </w:t>
      </w:r>
      <w:del w:id="105" w:author="Caitlin Jeffrey" w:date="2023-10-18T15:16:00Z">
        <w:r w:rsidR="00185A8E" w:rsidRPr="00604EDE" w:rsidDel="00DA46AC">
          <w:rPr>
            <w:rFonts w:ascii="Times New Roman" w:hAnsi="Times New Roman" w:cs="Times New Roman"/>
            <w:sz w:val="24"/>
            <w:szCs w:val="24"/>
          </w:rPr>
          <w:delText xml:space="preserve">showed </w:delText>
        </w:r>
        <w:commentRangeStart w:id="106"/>
        <w:commentRangeStart w:id="107"/>
        <w:r w:rsidR="00185A8E" w:rsidRPr="00604EDE" w:rsidDel="00DA46AC">
          <w:rPr>
            <w:rFonts w:ascii="Times New Roman" w:hAnsi="Times New Roman" w:cs="Times New Roman"/>
            <w:sz w:val="24"/>
            <w:szCs w:val="24"/>
          </w:rPr>
          <w:delText>a tendency toward</w:delText>
        </w:r>
      </w:del>
      <w:ins w:id="108" w:author="Caitlin Jeffrey" w:date="2023-10-18T15:16:00Z">
        <w:r w:rsidR="00DA46AC">
          <w:rPr>
            <w:rFonts w:ascii="Times New Roman" w:hAnsi="Times New Roman" w:cs="Times New Roman"/>
            <w:sz w:val="24"/>
            <w:szCs w:val="24"/>
          </w:rPr>
          <w:t>had</w:t>
        </w:r>
      </w:ins>
      <w:r w:rsidR="00185A8E" w:rsidRPr="00604EDE">
        <w:rPr>
          <w:rFonts w:ascii="Times New Roman" w:hAnsi="Times New Roman" w:cs="Times New Roman"/>
          <w:sz w:val="24"/>
          <w:szCs w:val="24"/>
        </w:rPr>
        <w:t xml:space="preserve"> </w:t>
      </w:r>
      <w:commentRangeEnd w:id="106"/>
      <w:r w:rsidR="003A51F3">
        <w:rPr>
          <w:rStyle w:val="CommentReference"/>
          <w:rFonts w:eastAsiaTheme="minorEastAsia"/>
        </w:rPr>
        <w:commentReference w:id="106"/>
      </w:r>
      <w:commentRangeEnd w:id="107"/>
      <w:r w:rsidR="00F60C6B">
        <w:rPr>
          <w:rStyle w:val="CommentReference"/>
          <w:rFonts w:eastAsiaTheme="minorEastAsia"/>
        </w:rPr>
        <w:commentReference w:id="107"/>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del w:id="109" w:author="Caitlin Jeffrey" w:date="2023-10-18T15:20:00Z">
        <w:r w:rsidR="009B3369" w:rsidDel="008F1371">
          <w:rPr>
            <w:rFonts w:ascii="Times New Roman" w:hAnsi="Times New Roman" w:cs="Times New Roman"/>
            <w:sz w:val="24"/>
            <w:szCs w:val="24"/>
          </w:rPr>
          <w:delText>new</w:delText>
        </w:r>
        <w:r w:rsidR="00A83068" w:rsidDel="008F1371">
          <w:rPr>
            <w:rFonts w:ascii="Times New Roman" w:hAnsi="Times New Roman" w:cs="Times New Roman"/>
            <w:sz w:val="24"/>
            <w:szCs w:val="24"/>
          </w:rPr>
          <w:delText>ly</w:delText>
        </w:r>
      </w:del>
      <w:del w:id="110" w:author="Caitlin Jeffrey" w:date="2023-10-18T15:17:00Z">
        <w:r w:rsidR="00A83068" w:rsidDel="008C5B31">
          <w:rPr>
            <w:rFonts w:ascii="Times New Roman" w:hAnsi="Times New Roman" w:cs="Times New Roman"/>
            <w:sz w:val="24"/>
            <w:szCs w:val="24"/>
          </w:rPr>
          <w:delText xml:space="preserve"> </w:delText>
        </w:r>
      </w:del>
      <w:del w:id="111" w:author="Caitlin Jeffrey" w:date="2023-10-18T15:20:00Z">
        <w:r w:rsidR="00A83068" w:rsidDel="008F1371">
          <w:rPr>
            <w:rFonts w:ascii="Times New Roman" w:hAnsi="Times New Roman" w:cs="Times New Roman"/>
            <w:sz w:val="24"/>
            <w:szCs w:val="24"/>
          </w:rPr>
          <w:delText>elevated</w:delText>
        </w:r>
      </w:del>
      <w:ins w:id="112" w:author="Caitlin Jeffrey" w:date="2023-10-18T15:20:00Z">
        <w:r w:rsidR="008F1371">
          <w:rPr>
            <w:rFonts w:ascii="Times New Roman" w:hAnsi="Times New Roman" w:cs="Times New Roman"/>
            <w:sz w:val="24"/>
            <w:szCs w:val="24"/>
          </w:rPr>
          <w:t>newly elevated</w:t>
        </w:r>
      </w:ins>
      <w:r w:rsidR="00A83068">
        <w:rPr>
          <w:rFonts w:ascii="Times New Roman" w:hAnsi="Times New Roman" w:cs="Times New Roman"/>
          <w:sz w:val="24"/>
          <w:szCs w:val="24"/>
        </w:rPr>
        <w:t xml:space="preserve">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w:t>
      </w:r>
      <w:ins w:id="113" w:author="Caitlin Jeffrey" w:date="2023-10-18T15:24:00Z">
        <w:r w:rsidR="009E70B5">
          <w:rPr>
            <w:rFonts w:ascii="Times New Roman" w:hAnsi="Times New Roman" w:cs="Times New Roman"/>
            <w:sz w:val="24"/>
            <w:szCs w:val="24"/>
          </w:rPr>
          <w:t xml:space="preserve">had numerically </w:t>
        </w:r>
      </w:ins>
      <w:del w:id="114" w:author="Caitlin Jeffrey" w:date="2023-10-18T15:23:00Z">
        <w:r w:rsidR="00185A8E" w:rsidRPr="00604EDE" w:rsidDel="009E70B5">
          <w:rPr>
            <w:rFonts w:ascii="Times New Roman" w:hAnsi="Times New Roman" w:cs="Times New Roman"/>
            <w:sz w:val="24"/>
            <w:szCs w:val="24"/>
          </w:rPr>
          <w:delText xml:space="preserve">tended towards having </w:delText>
        </w:r>
      </w:del>
      <w:r w:rsidR="00185A8E" w:rsidRPr="00604EDE">
        <w:rPr>
          <w:rFonts w:ascii="Times New Roman" w:hAnsi="Times New Roman" w:cs="Times New Roman"/>
          <w:sz w:val="24"/>
          <w:szCs w:val="24"/>
        </w:rPr>
        <w:t xml:space="preserve">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w:t>
      </w:r>
      <w:commentRangeStart w:id="115"/>
      <w:del w:id="116" w:author="Sandra Godden" w:date="2023-10-13T08:11:00Z">
        <w:r w:rsidR="00185A8E" w:rsidRPr="00604EDE" w:rsidDel="00853A7F">
          <w:rPr>
            <w:rFonts w:ascii="Times New Roman" w:hAnsi="Times New Roman" w:cs="Times New Roman"/>
            <w:sz w:val="24"/>
            <w:szCs w:val="24"/>
          </w:rPr>
          <w:delText xml:space="preserve">Increased bedding depth measures tended to be associated with improved udder hygiene metrics. </w:delText>
        </w:r>
        <w:commentRangeEnd w:id="115"/>
        <w:r w:rsidR="00853A7F" w:rsidDel="00853A7F">
          <w:rPr>
            <w:rStyle w:val="CommentReference"/>
            <w:rFonts w:eastAsiaTheme="minorEastAsia"/>
          </w:rPr>
          <w:commentReference w:id="115"/>
        </w:r>
      </w:del>
      <w:r w:rsidR="00185A8E" w:rsidRPr="00604EDE">
        <w:rPr>
          <w:rFonts w:ascii="Times New Roman" w:hAnsi="Times New Roman" w:cs="Times New Roman"/>
          <w:sz w:val="24"/>
          <w:szCs w:val="24"/>
        </w:rPr>
        <w:t xml:space="preserve">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w:t>
      </w:r>
      <w:r w:rsidR="00185A8E" w:rsidRPr="00604EDE">
        <w:rPr>
          <w:rFonts w:ascii="Times New Roman" w:hAnsi="Times New Roman" w:cs="Times New Roman"/>
          <w:sz w:val="24"/>
          <w:szCs w:val="24"/>
        </w:rPr>
        <w:lastRenderedPageBreak/>
        <w:t xml:space="preserve">on organic dairy farms in Vermont. </w:t>
      </w:r>
      <w:ins w:id="117" w:author="Sandra Godden" w:date="2023-10-13T15:28:00Z">
        <w:r w:rsidR="0073047F">
          <w:rPr>
            <w:rFonts w:ascii="Times New Roman" w:hAnsi="Times New Roman" w:cs="Times New Roman"/>
            <w:sz w:val="24"/>
            <w:szCs w:val="24"/>
          </w:rPr>
          <w:t>Because</w:t>
        </w:r>
      </w:ins>
      <w:del w:id="118" w:author="Sandra Godden" w:date="2023-10-13T15:28:00Z">
        <w:r w:rsidR="00185A8E" w:rsidRPr="00604EDE" w:rsidDel="0073047F">
          <w:rPr>
            <w:rFonts w:ascii="Times New Roman" w:hAnsi="Times New Roman" w:cs="Times New Roman"/>
            <w:sz w:val="24"/>
            <w:szCs w:val="24"/>
          </w:rPr>
          <w:delText>Additionally,</w:delText>
        </w:r>
      </w:del>
      <w:r w:rsidR="00185A8E" w:rsidRPr="00604EDE">
        <w:rPr>
          <w:rFonts w:ascii="Times New Roman" w:hAnsi="Times New Roman" w:cs="Times New Roman"/>
          <w:sz w:val="24"/>
          <w:szCs w:val="24"/>
        </w:rPr>
        <w:t xml:space="preserve"> outcomes for</w:t>
      </w:r>
      <w:ins w:id="119" w:author="Sandra Godden" w:date="2023-10-13T15:28:00Z">
        <w:del w:id="120" w:author="Caitlin Jeffrey" w:date="2023-10-18T14:27:00Z">
          <w:r w:rsidR="0073047F" w:rsidDel="002D39A2">
            <w:rPr>
              <w:rFonts w:ascii="Times New Roman" w:hAnsi="Times New Roman" w:cs="Times New Roman"/>
              <w:sz w:val="24"/>
              <w:szCs w:val="24"/>
            </w:rPr>
            <w:delText xml:space="preserve"> composted</w:delText>
          </w:r>
        </w:del>
      </w:ins>
      <w:r w:rsidR="00185A8E" w:rsidRPr="00604EDE">
        <w:rPr>
          <w:rFonts w:ascii="Times New Roman" w:hAnsi="Times New Roman" w:cs="Times New Roman"/>
          <w:sz w:val="24"/>
          <w:szCs w:val="24"/>
        </w:rPr>
        <w:t xml:space="preserve"> bedded packs were comparable to more commonly used winter housing systems, </w:t>
      </w:r>
      <w:del w:id="121" w:author="Sandra Godden" w:date="2023-10-13T15:28:00Z">
        <w:r w:rsidR="00185A8E" w:rsidRPr="00604EDE" w:rsidDel="0073047F">
          <w:rPr>
            <w:rFonts w:ascii="Times New Roman" w:hAnsi="Times New Roman" w:cs="Times New Roman"/>
            <w:sz w:val="24"/>
            <w:szCs w:val="24"/>
          </w:rPr>
          <w:delText xml:space="preserve">and are therefore </w:delText>
        </w:r>
      </w:del>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 xml:space="preserve">a viable </w:t>
      </w:r>
      <w:ins w:id="122" w:author="Sandra Godden" w:date="2023-10-13T15:28:00Z">
        <w:r w:rsidR="0073047F">
          <w:rPr>
            <w:rFonts w:ascii="Times New Roman" w:hAnsi="Times New Roman" w:cs="Times New Roman"/>
            <w:sz w:val="24"/>
            <w:szCs w:val="24"/>
          </w:rPr>
          <w:t xml:space="preserve">winter housing </w:t>
        </w:r>
      </w:ins>
      <w:r w:rsidR="00185A8E" w:rsidRPr="00604EDE">
        <w:rPr>
          <w:rFonts w:ascii="Times New Roman" w:hAnsi="Times New Roman" w:cs="Times New Roman"/>
          <w:sz w:val="24"/>
          <w:szCs w:val="24"/>
        </w:rPr>
        <w:t xml:space="preserve">option for </w:t>
      </w:r>
      <w:commentRangeStart w:id="123"/>
      <w:commentRangeStart w:id="124"/>
      <w:r w:rsidR="00185A8E" w:rsidRPr="00604EDE">
        <w:rPr>
          <w:rFonts w:ascii="Times New Roman" w:hAnsi="Times New Roman" w:cs="Times New Roman"/>
          <w:sz w:val="24"/>
          <w:szCs w:val="24"/>
        </w:rPr>
        <w:t>pasture-based</w:t>
      </w:r>
      <w:commentRangeEnd w:id="123"/>
      <w:r w:rsidR="0073047F">
        <w:rPr>
          <w:rStyle w:val="CommentReference"/>
          <w:rFonts w:eastAsiaTheme="minorEastAsia"/>
        </w:rPr>
        <w:commentReference w:id="123"/>
      </w:r>
      <w:commentRangeEnd w:id="124"/>
      <w:r w:rsidR="00673F40">
        <w:rPr>
          <w:rStyle w:val="CommentReference"/>
          <w:rFonts w:eastAsiaTheme="minorEastAsia"/>
        </w:rPr>
        <w:commentReference w:id="124"/>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125"/>
      <w:r w:rsidRPr="00604EDE">
        <w:rPr>
          <w:rStyle w:val="Emphasis"/>
          <w:rFonts w:ascii="Times New Roman" w:eastAsia="ComputerModern-Regular" w:hAnsi="Times New Roman" w:cs="Times New Roman"/>
          <w:b/>
          <w:bCs/>
          <w:i w:val="0"/>
          <w:iCs w:val="0"/>
          <w:sz w:val="24"/>
          <w:szCs w:val="24"/>
        </w:rPr>
        <w:t>Keywords:</w:t>
      </w:r>
      <w:commentRangeEnd w:id="125"/>
      <w:r w:rsidR="008905A2" w:rsidRPr="00604EDE">
        <w:rPr>
          <w:rStyle w:val="CommentReference"/>
          <w:rFonts w:eastAsiaTheme="minorEastAsia"/>
        </w:rPr>
        <w:commentReference w:id="125"/>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126"/>
      <w:commentRangeStart w:id="127"/>
      <w:commentRangeStart w:id="128"/>
      <w:r w:rsidRPr="00604EDE">
        <w:rPr>
          <w:rStyle w:val="Emphasis"/>
          <w:b/>
          <w:bCs/>
          <w:i w:val="0"/>
          <w:iCs w:val="0"/>
          <w:color w:val="0E101A"/>
        </w:rPr>
        <w:t>Introduction</w:t>
      </w:r>
      <w:commentRangeEnd w:id="126"/>
      <w:r w:rsidR="00123751" w:rsidRPr="00604EDE">
        <w:rPr>
          <w:rStyle w:val="CommentReference"/>
          <w:rFonts w:asciiTheme="minorHAnsi" w:eastAsiaTheme="minorEastAsia" w:hAnsiTheme="minorHAnsi" w:cstheme="minorBidi"/>
        </w:rPr>
        <w:commentReference w:id="126"/>
      </w:r>
      <w:commentRangeEnd w:id="127"/>
      <w:r w:rsidR="00CB39D2" w:rsidRPr="00604EDE">
        <w:rPr>
          <w:rStyle w:val="CommentReference"/>
          <w:rFonts w:asciiTheme="minorHAnsi" w:eastAsiaTheme="minorEastAsia" w:hAnsiTheme="minorHAnsi" w:cstheme="minorBidi"/>
        </w:rPr>
        <w:commentReference w:id="127"/>
      </w:r>
      <w:commentRangeEnd w:id="128"/>
      <w:r w:rsidR="001A7E4F" w:rsidRPr="00604EDE">
        <w:rPr>
          <w:rStyle w:val="CommentReference"/>
          <w:rFonts w:asciiTheme="minorHAnsi" w:eastAsiaTheme="minorEastAsia" w:hAnsiTheme="minorHAnsi" w:cstheme="minorBidi"/>
        </w:rPr>
        <w:commentReference w:id="128"/>
      </w:r>
    </w:p>
    <w:p w14:paraId="263F70AF" w14:textId="77777777" w:rsidR="00EB7520" w:rsidRDefault="00EB7520" w:rsidP="00EB7520">
      <w:pPr>
        <w:spacing w:line="480" w:lineRule="auto"/>
        <w:ind w:firstLine="720"/>
        <w:rPr>
          <w:ins w:id="129" w:author="Caitlin Jeffrey" w:date="2023-10-27T10:03:00Z"/>
          <w:rFonts w:ascii="Times New Roman" w:eastAsia="Times New Roman" w:hAnsi="Times New Roman" w:cs="Times New Roman"/>
          <w:color w:val="0E101A"/>
          <w:sz w:val="24"/>
          <w:szCs w:val="24"/>
        </w:rPr>
      </w:pPr>
      <w:ins w:id="130" w:author="Caitlin Jeffrey" w:date="2023-10-27T10:03:00Z">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getting 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 xml:space="preserve">ly </w:t>
        </w:r>
        <w:r w:rsidRPr="00604EDE">
          <w:rPr>
            <w:rFonts w:ascii="Times New Roman" w:eastAsia="Times New Roman" w:hAnsi="Times New Roman" w:cs="Times New Roman"/>
            <w:color w:val="0E101A"/>
            <w:sz w:val="24"/>
            <w:szCs w:val="24"/>
          </w:rPr>
          <w:t>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w:t>
        </w:r>
        <w:r w:rsidRPr="00604EDE">
          <w:rPr>
            <w:rFonts w:ascii="Times New Roman" w:eastAsia="Times New Roman" w:hAnsi="Times New Roman" w:cs="Times New Roman"/>
            <w:color w:val="0E101A"/>
            <w:sz w:val="24"/>
            <w:szCs w:val="24"/>
          </w:rPr>
          <w:lastRenderedPageBreak/>
          <w:t>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ins>
    </w:p>
    <w:p w14:paraId="6AD2A9DC" w14:textId="26ACFA1E" w:rsidR="00EB7520" w:rsidRPr="00604EDE" w:rsidRDefault="00EB7520" w:rsidP="00D2091A">
      <w:pPr>
        <w:spacing w:line="480" w:lineRule="auto"/>
        <w:ind w:firstLine="720"/>
        <w:rPr>
          <w:ins w:id="131" w:author="Caitlin Jeffrey" w:date="2023-10-27T10:03:00Z"/>
          <w:rFonts w:ascii="Times New Roman" w:eastAsia="Times New Roman" w:hAnsi="Times New Roman" w:cs="Times New Roman"/>
          <w:color w:val="0E101A"/>
          <w:sz w:val="24"/>
          <w:szCs w:val="24"/>
        </w:rPr>
      </w:pPr>
      <w:ins w:id="132" w:author="Caitlin Jeffrey" w:date="2023-10-27T10:03:00Z">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ill b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ins>
      <w:ins w:id="133" w:author="Caitlin Jeffrey" w:date="2023-10-27T10:14:00Z">
        <w:r w:rsidR="00D2091A" w:rsidRPr="00D2091A">
          <w:rPr>
            <w:rFonts w:ascii="Times New Roman" w:eastAsia="Times New Roman" w:hAnsi="Times New Roman" w:cs="Times New Roman"/>
            <w:color w:val="0E101A"/>
            <w:sz w:val="24"/>
            <w:szCs w:val="24"/>
          </w:rPr>
          <w:t>Traditionally,</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edded packs have been thought to increase risk of</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mastitis due to the presence of pathogenic bacteria</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lack et al. 2014) and the favorable moisture and</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emperature for the growth of these pathogens</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Favero et al. 2015).</w:t>
        </w:r>
        <w:r w:rsidR="00D2091A">
          <w:rPr>
            <w:rFonts w:ascii="Times New Roman" w:eastAsia="Times New Roman" w:hAnsi="Times New Roman" w:cs="Times New Roman"/>
            <w:color w:val="0E101A"/>
            <w:sz w:val="24"/>
            <w:szCs w:val="24"/>
          </w:rPr>
          <w:t xml:space="preserve"> </w:t>
        </w:r>
      </w:ins>
      <w:ins w:id="134" w:author="Caitlin Jeffrey" w:date="2023-10-27T10:03:00Z">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on 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w:t>
        </w:r>
        <w:commentRangeStart w:id="135"/>
        <w:r>
          <w:rPr>
            <w:rFonts w:ascii="Times New Roman" w:eastAsia="Times New Roman" w:hAnsi="Times New Roman" w:cs="Times New Roman"/>
            <w:color w:val="0E101A"/>
            <w:sz w:val="24"/>
            <w:szCs w:val="24"/>
          </w:rPr>
          <w:t xml:space="preserve"> </w:t>
        </w:r>
        <w:commentRangeEnd w:id="135"/>
        <w:r>
          <w:rPr>
            <w:rStyle w:val="CommentReference"/>
            <w:rFonts w:eastAsiaTheme="minorEastAsia"/>
          </w:rPr>
          <w:commentReference w:id="135"/>
        </w:r>
        <w:r>
          <w:rPr>
            <w:rFonts w:ascii="Times New Roman" w:eastAsia="Times New Roman" w:hAnsi="Times New Roman" w:cs="Times New Roman"/>
            <w:color w:val="0E101A"/>
            <w:sz w:val="24"/>
            <w:szCs w:val="24"/>
          </w:rPr>
          <w:t xml:space="preserve">These include a study comparing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w:t>
        </w:r>
        <w:commentRangeStart w:id="136"/>
        <w:r>
          <w:rPr>
            <w:rFonts w:ascii="Times New Roman" w:eastAsia="Times New Roman" w:hAnsi="Times New Roman" w:cs="Times New Roman"/>
            <w:color w:val="0E101A"/>
            <w:sz w:val="24"/>
            <w:szCs w:val="24"/>
          </w:rPr>
          <w:t>BTSCC</w:t>
        </w:r>
        <w:commentRangeEnd w:id="136"/>
        <w:r>
          <w:rPr>
            <w:rStyle w:val="CommentReference"/>
            <w:rFonts w:eastAsiaTheme="minorEastAsia"/>
          </w:rPr>
          <w:commentReference w:id="136"/>
        </w:r>
        <w:r>
          <w:rPr>
            <w:rFonts w:ascii="Times New Roman" w:eastAsia="Times New Roman" w:hAnsi="Times New Roman" w:cs="Times New Roman"/>
            <w:color w:val="0E101A"/>
            <w:sz w:val="24"/>
            <w:szCs w:val="24"/>
          </w:rPr>
          <w:t xml:space="preserve">)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ins>
    </w:p>
    <w:p w14:paraId="4E846C00" w14:textId="5E219A89"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lastRenderedPageBreak/>
        <w:t xml:space="preserve"> </w:t>
      </w:r>
      <w:r w:rsidRPr="00604EDE">
        <w:rPr>
          <w:rFonts w:ascii="Times New Roman" w:eastAsia="Times New Roman" w:hAnsi="Times New Roman" w:cs="Times New Roman"/>
          <w:color w:val="0E101A"/>
          <w:sz w:val="24"/>
          <w:szCs w:val="24"/>
        </w:rPr>
        <w:tab/>
      </w:r>
      <w:proofErr w:type="gramStart"/>
      <w:r w:rsidRPr="00604EDE">
        <w:rPr>
          <w:rFonts w:ascii="Times New Roman" w:eastAsia="Times New Roman" w:hAnsi="Times New Roman" w:cs="Times New Roman"/>
          <w:color w:val="0E101A"/>
          <w:sz w:val="24"/>
          <w:szCs w:val="24"/>
        </w:rPr>
        <w:t>In order to</w:t>
      </w:r>
      <w:proofErr w:type="gramEnd"/>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w:t>
      </w:r>
      <w:r w:rsidR="00D40BB5">
        <w:rPr>
          <w:rFonts w:ascii="Times New Roman" w:eastAsia="Times New Roman" w:hAnsi="Times New Roman" w:cs="Times New Roman"/>
          <w:color w:val="0E101A"/>
          <w:sz w:val="24"/>
          <w:szCs w:val="24"/>
        </w:rPr>
        <w:t xml:space="preserve">winter </w:t>
      </w:r>
      <w:r w:rsidR="00995B3E">
        <w:rPr>
          <w:rFonts w:ascii="Times New Roman" w:eastAsia="Times New Roman" w:hAnsi="Times New Roman" w:cs="Times New Roman"/>
          <w:color w:val="0E101A"/>
          <w:sz w:val="24"/>
          <w:szCs w:val="24"/>
        </w:rPr>
        <w:t>housing their cattle</w:t>
      </w:r>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r w:rsidR="000D0BBE">
        <w:rPr>
          <w:rFonts w:ascii="Times New Roman" w:eastAsia="Times New Roman" w:hAnsi="Times New Roman" w:cs="Times New Roman"/>
          <w:color w:val="0E101A"/>
          <w:sz w:val="24"/>
          <w:szCs w:val="24"/>
        </w:rPr>
        <w:t xml:space="preserve">winter </w:t>
      </w:r>
      <w:r w:rsidRPr="00604EDE">
        <w:rPr>
          <w:rFonts w:ascii="Times New Roman" w:eastAsia="Times New Roman" w:hAnsi="Times New Roman" w:cs="Times New Roman"/>
          <w:color w:val="0E101A"/>
          <w:sz w:val="24"/>
          <w:szCs w:val="24"/>
        </w:rPr>
        <w:t>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t>
      </w:r>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1)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ins w:id="137" w:author="Sandra Godden" w:date="2023-10-13T08:26:00Z">
        <w:r w:rsidR="00DC63C2">
          <w:rPr>
            <w:rFonts w:ascii="Times New Roman" w:eastAsia="Times New Roman" w:hAnsi="Times New Roman" w:cs="Times New Roman"/>
            <w:color w:val="0E101A"/>
            <w:sz w:val="24"/>
            <w:szCs w:val="24"/>
          </w:rPr>
          <w:t xml:space="preserve">, with a view to </w:t>
        </w:r>
      </w:ins>
      <w:del w:id="138" w:author="Sandra Godden" w:date="2023-10-13T08:26:00Z">
        <w:r w:rsidRPr="00604EDE" w:rsidDel="00DC63C2">
          <w:rPr>
            <w:rFonts w:ascii="Times New Roman" w:eastAsia="Times New Roman" w:hAnsi="Times New Roman" w:cs="Times New Roman"/>
            <w:color w:val="0E101A"/>
            <w:sz w:val="24"/>
            <w:szCs w:val="24"/>
          </w:rPr>
          <w:delText xml:space="preserve">; and </w:delText>
        </w:r>
        <w:commentRangeStart w:id="139"/>
        <w:r w:rsidRPr="00604EDE" w:rsidDel="00DC63C2">
          <w:rPr>
            <w:rFonts w:ascii="Times New Roman" w:eastAsia="Times New Roman" w:hAnsi="Times New Roman" w:cs="Times New Roman"/>
            <w:color w:val="0E101A"/>
            <w:sz w:val="24"/>
            <w:szCs w:val="24"/>
          </w:rPr>
          <w:delText xml:space="preserve">(2) </w:delText>
        </w:r>
      </w:del>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ins w:id="140" w:author="Sandra Godden" w:date="2023-10-13T08:26:00Z">
        <w:r w:rsidR="00DC63C2">
          <w:rPr>
            <w:rFonts w:ascii="Times New Roman" w:eastAsia="Times New Roman" w:hAnsi="Times New Roman" w:cs="Times New Roman"/>
            <w:color w:val="0E101A"/>
            <w:sz w:val="24"/>
            <w:szCs w:val="24"/>
          </w:rPr>
          <w:t>ing</w:t>
        </w:r>
      </w:ins>
      <w:del w:id="141" w:author="Sandra Godden" w:date="2023-10-13T08:26:00Z">
        <w:r w:rsidRPr="00604EDE" w:rsidDel="00DC63C2">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if bedded pack systems are a viable option for winter housing in VT</w:t>
      </w:r>
      <w:commentRangeEnd w:id="139"/>
      <w:r w:rsidR="00DC63C2">
        <w:rPr>
          <w:rStyle w:val="CommentReference"/>
          <w:rFonts w:eastAsiaTheme="minorEastAsia"/>
        </w:rPr>
        <w:commentReference w:id="139"/>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 xml:space="preserve">We hypothesized that udder health, hygiene, and bulk tank milk bacteriology </w:t>
      </w:r>
      <w:commentRangeStart w:id="142"/>
      <w:commentRangeStart w:id="143"/>
      <w:commentRangeStart w:id="144"/>
      <w:commentRangeStart w:id="145"/>
      <w:r w:rsidR="00466AA8">
        <w:rPr>
          <w:rFonts w:ascii="Times New Roman" w:eastAsia="Times New Roman" w:hAnsi="Times New Roman" w:cs="Times New Roman"/>
          <w:color w:val="0E101A"/>
          <w:sz w:val="24"/>
          <w:szCs w:val="24"/>
        </w:rPr>
        <w:t>may</w:t>
      </w:r>
      <w:r w:rsidR="00466AA8">
        <w:rPr>
          <w:rFonts w:ascii="Times New Roman" w:eastAsia="Times New Roman" w:hAnsi="Times New Roman" w:cs="Times New Roman"/>
          <w:color w:val="0E101A"/>
          <w:sz w:val="24"/>
          <w:szCs w:val="24"/>
        </w:rPr>
        <w:t xml:space="preserve"> </w:t>
      </w:r>
      <w:commentRangeEnd w:id="142"/>
      <w:r w:rsidR="005955E2">
        <w:rPr>
          <w:rFonts w:ascii="Times New Roman" w:eastAsia="Times New Roman" w:hAnsi="Times New Roman" w:cs="Times New Roman"/>
          <w:color w:val="0E101A"/>
          <w:sz w:val="24"/>
          <w:szCs w:val="24"/>
        </w:rPr>
        <w:t xml:space="preserve">be inferior to that of more traditional housing types, </w:t>
      </w:r>
      <w:r w:rsidR="00466AA8">
        <w:rPr>
          <w:rFonts w:ascii="Times New Roman" w:eastAsia="Times New Roman" w:hAnsi="Times New Roman" w:cs="Times New Roman"/>
          <w:color w:val="0E101A"/>
          <w:sz w:val="24"/>
          <w:szCs w:val="24"/>
        </w:rPr>
        <w:t>as has been suggested by some previous research.</w:t>
      </w:r>
      <w:r w:rsidR="005955E2">
        <w:rPr>
          <w:rFonts w:ascii="Times New Roman" w:eastAsia="Times New Roman" w:hAnsi="Times New Roman" w:cs="Times New Roman"/>
          <w:color w:val="0E101A"/>
          <w:sz w:val="24"/>
          <w:szCs w:val="24"/>
        </w:rPr>
        <w:t xml:space="preserve"> </w:t>
      </w:r>
      <w:r w:rsidR="00DC63C2">
        <w:rPr>
          <w:rStyle w:val="CommentReference"/>
          <w:rFonts w:eastAsiaTheme="minorEastAsia"/>
        </w:rPr>
        <w:commentReference w:id="142"/>
      </w:r>
      <w:commentRangeEnd w:id="143"/>
      <w:r w:rsidR="001D7BF0">
        <w:rPr>
          <w:rStyle w:val="CommentReference"/>
          <w:rFonts w:eastAsiaTheme="minorEastAsia"/>
        </w:rPr>
        <w:commentReference w:id="143"/>
      </w:r>
      <w:commentRangeEnd w:id="144"/>
      <w:r w:rsidR="00D87846">
        <w:rPr>
          <w:rStyle w:val="CommentReference"/>
          <w:rFonts w:eastAsiaTheme="minorEastAsia"/>
        </w:rPr>
        <w:commentReference w:id="144"/>
      </w:r>
      <w:commentRangeEnd w:id="145"/>
      <w:r w:rsidR="003F31A9">
        <w:rPr>
          <w:rStyle w:val="CommentReference"/>
          <w:rFonts w:eastAsiaTheme="minorEastAsia"/>
        </w:rPr>
        <w:commentReference w:id="145"/>
      </w:r>
      <w:ins w:id="146" w:author="Sandra Godden" w:date="2023-10-13T08:28:00Z">
        <w:del w:id="147" w:author="Caitlin Jeffrey" w:date="2023-10-27T10:21:00Z">
          <w:r w:rsidR="00DC63C2" w:rsidDel="00135369">
            <w:rPr>
              <w:rFonts w:ascii="Times New Roman" w:eastAsia="Times New Roman" w:hAnsi="Times New Roman" w:cs="Times New Roman"/>
              <w:color w:val="0E101A"/>
              <w:sz w:val="24"/>
              <w:szCs w:val="24"/>
            </w:rPr>
            <w:delText xml:space="preserve"> </w:delText>
          </w:r>
          <w:r w:rsidR="00DC63C2" w:rsidDel="00BF21C6">
            <w:rPr>
              <w:rFonts w:ascii="Times New Roman" w:eastAsia="Times New Roman" w:hAnsi="Times New Roman" w:cs="Times New Roman"/>
              <w:color w:val="0E101A"/>
              <w:sz w:val="24"/>
              <w:szCs w:val="24"/>
            </w:rPr>
            <w:delText xml:space="preserve"> </w:delText>
          </w:r>
        </w:del>
      </w:ins>
      <w:commentRangeStart w:id="148"/>
      <w:ins w:id="149" w:author="Sandra Godden" w:date="2023-10-13T15:32:00Z">
        <w:r w:rsidR="0073047F">
          <w:rPr>
            <w:rFonts w:ascii="Times New Roman" w:hAnsi="Times New Roman" w:cs="Times New Roman"/>
            <w:sz w:val="24"/>
            <w:szCs w:val="24"/>
          </w:rPr>
          <w:t>A secondary objective was to identify other (non-facility) management-related risk factors associated with bulk tank milk quality, udder health,</w:t>
        </w:r>
      </w:ins>
      <w:ins w:id="150" w:author="Caitlin Jeffrey" w:date="2023-10-18T15:41:00Z">
        <w:r w:rsidR="00F95518">
          <w:rPr>
            <w:rFonts w:ascii="Times New Roman" w:hAnsi="Times New Roman" w:cs="Times New Roman"/>
            <w:sz w:val="24"/>
            <w:szCs w:val="24"/>
          </w:rPr>
          <w:t xml:space="preserve"> udder hygiene,</w:t>
        </w:r>
      </w:ins>
      <w:ins w:id="151" w:author="Sandra Godden" w:date="2023-10-13T15:32:00Z">
        <w:r w:rsidR="0073047F">
          <w:rPr>
            <w:rFonts w:ascii="Times New Roman" w:hAnsi="Times New Roman" w:cs="Times New Roman"/>
            <w:sz w:val="24"/>
            <w:szCs w:val="24"/>
          </w:rPr>
          <w:t xml:space="preserve"> and milk production in organic </w:t>
        </w:r>
      </w:ins>
      <w:ins w:id="152" w:author="Sandra Godden" w:date="2023-10-13T15:33:00Z">
        <w:r w:rsidR="0073047F">
          <w:rPr>
            <w:rFonts w:ascii="Times New Roman" w:hAnsi="Times New Roman" w:cs="Times New Roman"/>
            <w:sz w:val="24"/>
            <w:szCs w:val="24"/>
          </w:rPr>
          <w:t xml:space="preserve">VT </w:t>
        </w:r>
      </w:ins>
      <w:ins w:id="153" w:author="Sandra Godden" w:date="2023-10-13T15:32:00Z">
        <w:r w:rsidR="0073047F">
          <w:rPr>
            <w:rFonts w:ascii="Times New Roman" w:hAnsi="Times New Roman" w:cs="Times New Roman"/>
            <w:sz w:val="24"/>
            <w:szCs w:val="24"/>
          </w:rPr>
          <w:t>dairy herds</w:t>
        </w:r>
        <w:commentRangeEnd w:id="148"/>
        <w:r w:rsidR="0073047F">
          <w:rPr>
            <w:rStyle w:val="CommentReference"/>
            <w:rFonts w:eastAsiaTheme="minorEastAsia"/>
          </w:rPr>
          <w:commentReference w:id="148"/>
        </w:r>
        <w:r w:rsidR="0073047F">
          <w:rPr>
            <w:rFonts w:ascii="Times New Roman" w:hAnsi="Times New Roman" w:cs="Times New Roman"/>
            <w:sz w:val="24"/>
            <w:szCs w:val="24"/>
          </w:rPr>
          <w:t>.</w:t>
        </w:r>
      </w:ins>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54" w:name="_Hlk137445543"/>
      <w:r w:rsidRPr="00604EDE">
        <w:rPr>
          <w:b/>
          <w:bCs/>
        </w:rPr>
        <w:t>Herd enrollment and selection</w:t>
      </w:r>
    </w:p>
    <w:p w14:paraId="26454AB6" w14:textId="3568DB41"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ins w:id="155" w:author="Sandra Godden" w:date="2023-10-13T08:31:00Z">
        <w:r w:rsidR="00DC63C2">
          <w:rPr>
            <w:rFonts w:ascii="Times New Roman" w:hAnsi="Times New Roman" w:cs="Times New Roman"/>
            <w:sz w:val="24"/>
            <w:szCs w:val="24"/>
          </w:rPr>
          <w:t xml:space="preserve">in </w:t>
        </w:r>
      </w:ins>
      <w:ins w:id="156" w:author="Caitlin Jeffrey" w:date="2023-10-18T16:34:00Z">
        <w:r w:rsidR="00344F47">
          <w:rPr>
            <w:rFonts w:ascii="Times New Roman" w:hAnsi="Times New Roman" w:cs="Times New Roman"/>
            <w:sz w:val="24"/>
            <w:szCs w:val="24"/>
          </w:rPr>
          <w:t>Winter</w:t>
        </w:r>
      </w:ins>
      <w:ins w:id="157" w:author="Caitlin Jeffrey" w:date="2023-10-18T14:00:00Z">
        <w:r w:rsidR="004E1440">
          <w:rPr>
            <w:rFonts w:ascii="Times New Roman" w:hAnsi="Times New Roman" w:cs="Times New Roman"/>
            <w:sz w:val="24"/>
            <w:szCs w:val="24"/>
          </w:rPr>
          <w:t xml:space="preserve"> 2018</w:t>
        </w:r>
      </w:ins>
      <w:ins w:id="158" w:author="Caitlin Jeffrey" w:date="2023-10-18T16:34:00Z">
        <w:r w:rsidR="00344F47">
          <w:rPr>
            <w:rFonts w:ascii="Times New Roman" w:hAnsi="Times New Roman" w:cs="Times New Roman"/>
            <w:sz w:val="24"/>
            <w:szCs w:val="24"/>
          </w:rPr>
          <w:t>-2019</w:t>
        </w:r>
      </w:ins>
      <w:ins w:id="159" w:author="Sandra Godden" w:date="2023-10-13T08:31:00Z">
        <w:r w:rsidR="00DC63C2">
          <w:rPr>
            <w:rFonts w:ascii="Times New Roman" w:hAnsi="Times New Roman" w:cs="Times New Roman"/>
            <w:sz w:val="24"/>
            <w:szCs w:val="24"/>
          </w:rPr>
          <w:t xml:space="preserve"> </w:t>
        </w:r>
      </w:ins>
      <w:r w:rsidRPr="00604EDE">
        <w:rPr>
          <w:rFonts w:ascii="Times New Roman" w:hAnsi="Times New Roman" w:cs="Times New Roman"/>
          <w:sz w:val="24"/>
          <w:szCs w:val="24"/>
        </w:rPr>
        <w:t>(</w:t>
      </w:r>
      <w:ins w:id="160" w:author="Caitlin Jeffrey" w:date="2023-10-20T09:36:00Z">
        <w:r w:rsidR="008371EE">
          <w:rPr>
            <w:rFonts w:ascii="Times New Roman" w:hAnsi="Times New Roman" w:cs="Times New Roman"/>
            <w:sz w:val="24"/>
            <w:szCs w:val="24"/>
          </w:rPr>
          <w:t xml:space="preserve">all farms, </w:t>
        </w:r>
      </w:ins>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B52758">
        <w:rPr>
          <w:rFonts w:ascii="Times New Roman" w:hAnsi="Times New Roman" w:cs="Times New Roman"/>
          <w:sz w:val="24"/>
          <w:szCs w:val="24"/>
        </w:rPr>
        <w:t>The survey</w:t>
      </w:r>
      <w:r w:rsidRPr="00604EDE">
        <w:rPr>
          <w:rFonts w:ascii="Times New Roman" w:hAnsi="Times New Roman" w:cs="Times New Roman"/>
          <w:sz w:val="24"/>
          <w:szCs w:val="24"/>
        </w:rPr>
        <w:t xml:space="preserve"> aimed to quantify the frequency and diversity of winter housing and bedding types used by organic dairy farmers in the stat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Dairy farms </w:t>
      </w:r>
      <w:r w:rsidRPr="00604EDE">
        <w:rPr>
          <w:rFonts w:ascii="Times New Roman" w:hAnsi="Times New Roman" w:cs="Times New Roman"/>
          <w:sz w:val="24"/>
          <w:szCs w:val="24"/>
        </w:rPr>
        <w:lastRenderedPageBreak/>
        <w:t>were eligible for enrollment in the current study if they: 1) responded to the initial survey in the winter of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inter 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31C2D04A"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ins w:id="161" w:author="Sandra Godden" w:date="2023-10-13T08:33:00Z">
        <w:r w:rsidR="00DC63C2">
          <w:rPr>
            <w:rFonts w:ascii="Times New Roman" w:hAnsi="Times New Roman" w:cs="Times New Roman"/>
            <w:sz w:val="24"/>
            <w:szCs w:val="24"/>
          </w:rPr>
          <w:t xml:space="preserve">of farms </w:t>
        </w:r>
      </w:ins>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 xml:space="preserve">and the University of Vermont Sustainable Agriculture Extension group had been promoting adoption of bedded-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bedded pack system as their primary winter 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lastRenderedPageBreak/>
        <w:t xml:space="preserve">was significantly smaller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The survey was intended to study cows while they were in their winter housing system, so all herds visits were completed before any grazing had begun for the season.</w:t>
      </w:r>
    </w:p>
    <w:p w14:paraId="7B79EAE7" w14:textId="646ADF65"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162"/>
      <w:r w:rsidRPr="00604EDE">
        <w:rPr>
          <w:rFonts w:ascii="Times New Roman" w:hAnsi="Times New Roman" w:cs="Times New Roman"/>
          <w:sz w:val="24"/>
          <w:szCs w:val="24"/>
        </w:rPr>
        <w:t xml:space="preserve">21 herds </w:t>
      </w:r>
      <w:ins w:id="163" w:author="Caitlin Jeffrey" w:date="2023-10-18T16:41:00Z">
        <w:r w:rsidR="008A3C9B">
          <w:rPr>
            <w:rFonts w:ascii="Times New Roman" w:hAnsi="Times New Roman" w:cs="Times New Roman"/>
            <w:sz w:val="24"/>
            <w:szCs w:val="24"/>
          </w:rPr>
          <w:t>(1 freestall bedded with sand, 5 freestalls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sawdust, 10 tiestalls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ins>
      <w:r w:rsidRPr="00604EDE">
        <w:rPr>
          <w:rFonts w:ascii="Times New Roman" w:hAnsi="Times New Roman" w:cs="Times New Roman"/>
          <w:sz w:val="24"/>
          <w:szCs w:val="24"/>
        </w:rPr>
        <w:t xml:space="preserve">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commentRangeStart w:id="164"/>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162"/>
      <w:r w:rsidR="00DC63C2">
        <w:rPr>
          <w:rStyle w:val="CommentReference"/>
          <w:rFonts w:eastAsiaTheme="minorEastAsia"/>
        </w:rPr>
        <w:commentReference w:id="162"/>
      </w:r>
      <w:commentRangeEnd w:id="164"/>
      <w:r w:rsidR="009656D9">
        <w:rPr>
          <w:rStyle w:val="CommentReference"/>
          <w:rFonts w:eastAsiaTheme="minorEastAsia"/>
        </w:rPr>
        <w:commentReference w:id="164"/>
      </w:r>
      <w:r w:rsidRPr="00604EDE">
        <w:rPr>
          <w:rFonts w:ascii="Times New Roman" w:hAnsi="Times New Roman" w:cs="Times New Roman"/>
          <w:sz w:val="24"/>
          <w:szCs w:val="24"/>
        </w:rPr>
        <w:t xml:space="preserve">.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w:t>
      </w:r>
      <w:ins w:id="165" w:author="Sandra Godden" w:date="2023-10-13T08:38:00Z">
        <w:r w:rsidR="009656D9">
          <w:rPr>
            <w:rFonts w:ascii="Times New Roman" w:hAnsi="Times New Roman" w:cs="Times New Roman"/>
            <w:sz w:val="24"/>
            <w:szCs w:val="24"/>
          </w:rPr>
          <w:t xml:space="preserve">, </w:t>
        </w:r>
        <w:commentRangeStart w:id="166"/>
        <w:del w:id="167" w:author="Caitlin Jeffrey" w:date="2023-10-18T16:42:00Z">
          <w:r w:rsidR="009656D9" w:rsidDel="00676A6D">
            <w:rPr>
              <w:rFonts w:ascii="Times New Roman" w:hAnsi="Times New Roman" w:cs="Times New Roman"/>
              <w:sz w:val="24"/>
              <w:szCs w:val="24"/>
            </w:rPr>
            <w:delText>this farm was excluded from analysis</w:delText>
          </w:r>
          <w:commentRangeEnd w:id="166"/>
          <w:r w:rsidR="009656D9" w:rsidDel="00676A6D">
            <w:rPr>
              <w:rStyle w:val="CommentReference"/>
              <w:rFonts w:eastAsiaTheme="minorEastAsia"/>
            </w:rPr>
            <w:commentReference w:id="166"/>
          </w:r>
        </w:del>
      </w:ins>
      <w:del w:id="168" w:author="Caitlin Jeffrey" w:date="2023-10-18T16:42:00Z">
        <w:r w:rsidRPr="00604EDE" w:rsidDel="00676A6D">
          <w:rPr>
            <w:rFonts w:ascii="Times New Roman" w:hAnsi="Times New Roman" w:cs="Times New Roman"/>
            <w:sz w:val="24"/>
            <w:szCs w:val="24"/>
          </w:rPr>
          <w:delText>,</w:delText>
        </w:r>
      </w:del>
      <w:ins w:id="169" w:author="Sandra Godden" w:date="2023-10-13T08:38:00Z">
        <w:del w:id="170" w:author="Caitlin Jeffrey" w:date="2023-10-18T16:42:00Z">
          <w:r w:rsidR="009656D9" w:rsidDel="00676A6D">
            <w:rPr>
              <w:rFonts w:ascii="Times New Roman" w:hAnsi="Times New Roman" w:cs="Times New Roman"/>
              <w:sz w:val="24"/>
              <w:szCs w:val="24"/>
            </w:rPr>
            <w:delText xml:space="preserve"> and</w:delText>
          </w:r>
        </w:del>
      </w:ins>
      <w:del w:id="171" w:author="Caitlin Jeffrey" w:date="2023-10-18T16:42:00Z">
        <w:r w:rsidRPr="00604EDE" w:rsidDel="00676A6D">
          <w:rPr>
            <w:rFonts w:ascii="Times New Roman" w:hAnsi="Times New Roman" w:cs="Times New Roman"/>
            <w:sz w:val="24"/>
            <w:szCs w:val="24"/>
          </w:rPr>
          <w:delText xml:space="preserve"> </w:delText>
        </w:r>
      </w:del>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ins w:id="172" w:author="Caitlin Jeffrey" w:date="2023-10-18T16:45:00Z">
        <w:r w:rsidR="00E86567">
          <w:rPr>
            <w:rFonts w:ascii="Times New Roman" w:hAnsi="Times New Roman" w:cs="Times New Roman"/>
            <w:sz w:val="24"/>
            <w:szCs w:val="24"/>
          </w:rPr>
          <w:t>.</w:t>
        </w:r>
      </w:ins>
      <w:ins w:id="173" w:author="Caitlin Jeffrey" w:date="2023-10-18T16:46:00Z">
        <w:r w:rsidR="00AA01AE">
          <w:rPr>
            <w:rFonts w:ascii="Times New Roman" w:hAnsi="Times New Roman" w:cs="Times New Roman"/>
            <w:sz w:val="24"/>
            <w:szCs w:val="24"/>
          </w:rPr>
          <w:t xml:space="preserve"> </w:t>
        </w:r>
      </w:ins>
      <w:ins w:id="174" w:author="Caitlin Jeffrey" w:date="2023-10-18T16:45:00Z">
        <w:r w:rsidR="00E86567">
          <w:rPr>
            <w:rFonts w:ascii="Times New Roman" w:hAnsi="Times New Roman" w:cs="Times New Roman"/>
            <w:sz w:val="24"/>
            <w:szCs w:val="24"/>
          </w:rPr>
          <w:t xml:space="preserve">The </w:t>
        </w:r>
      </w:ins>
      <w:ins w:id="175" w:author="Caitlin Jeffrey" w:date="2023-10-18T16:42:00Z">
        <w:r w:rsidR="008A62FC">
          <w:rPr>
            <w:rFonts w:ascii="Times New Roman" w:hAnsi="Times New Roman" w:cs="Times New Roman"/>
            <w:sz w:val="24"/>
            <w:szCs w:val="24"/>
          </w:rPr>
          <w:t xml:space="preserve">single </w:t>
        </w:r>
      </w:ins>
      <w:ins w:id="176" w:author="Caitlin Jeffrey" w:date="2023-10-18T16:47:00Z">
        <w:r w:rsidR="00D30108">
          <w:rPr>
            <w:rFonts w:ascii="Times New Roman" w:hAnsi="Times New Roman" w:cs="Times New Roman"/>
            <w:sz w:val="24"/>
            <w:szCs w:val="24"/>
          </w:rPr>
          <w:t xml:space="preserve">sand </w:t>
        </w:r>
      </w:ins>
      <w:ins w:id="177" w:author="Caitlin Jeffrey" w:date="2023-10-18T16:42:00Z">
        <w:r w:rsidR="008A62FC">
          <w:rPr>
            <w:rFonts w:ascii="Times New Roman" w:hAnsi="Times New Roman" w:cs="Times New Roman"/>
            <w:sz w:val="24"/>
            <w:szCs w:val="24"/>
          </w:rPr>
          <w:t>freestall was combined wit</w:t>
        </w:r>
      </w:ins>
      <w:ins w:id="178" w:author="Caitlin Jeffrey" w:date="2023-10-18T16:48:00Z">
        <w:r w:rsidR="00D30108">
          <w:rPr>
            <w:rFonts w:ascii="Times New Roman" w:hAnsi="Times New Roman" w:cs="Times New Roman"/>
            <w:sz w:val="24"/>
            <w:szCs w:val="24"/>
          </w:rPr>
          <w:t>h</w:t>
        </w:r>
      </w:ins>
      <w:ins w:id="179" w:author="Caitlin Jeffrey" w:date="2023-10-18T16:42:00Z">
        <w:r w:rsidR="008A62FC">
          <w:rPr>
            <w:rFonts w:ascii="Times New Roman" w:hAnsi="Times New Roman" w:cs="Times New Roman"/>
            <w:sz w:val="24"/>
            <w:szCs w:val="24"/>
          </w:rPr>
          <w:t xml:space="preserve"> freestalls bedded with wood s</w:t>
        </w:r>
      </w:ins>
      <w:ins w:id="180" w:author="Caitlin Jeffrey" w:date="2023-10-18T16:43:00Z">
        <w:r w:rsidR="008A62FC">
          <w:rPr>
            <w:rFonts w:ascii="Times New Roman" w:hAnsi="Times New Roman" w:cs="Times New Roman"/>
            <w:sz w:val="24"/>
            <w:szCs w:val="24"/>
          </w:rPr>
          <w:t>havings/sawdust</w:t>
        </w:r>
        <w:r w:rsidR="00C0726D">
          <w:rPr>
            <w:rFonts w:ascii="Times New Roman" w:hAnsi="Times New Roman" w:cs="Times New Roman"/>
            <w:sz w:val="24"/>
            <w:szCs w:val="24"/>
          </w:rPr>
          <w:t xml:space="preserve"> (FS; n = 6)</w:t>
        </w:r>
      </w:ins>
      <w:ins w:id="181" w:author="Caitlin Jeffrey" w:date="2023-10-18T16:47:00Z">
        <w:r w:rsidR="00293E5F">
          <w:rPr>
            <w:rFonts w:ascii="Times New Roman" w:hAnsi="Times New Roman" w:cs="Times New Roman"/>
            <w:sz w:val="24"/>
            <w:szCs w:val="24"/>
          </w:rPr>
          <w:t xml:space="preserve">, there were </w:t>
        </w:r>
      </w:ins>
      <w:ins w:id="182" w:author="Caitlin Jeffrey" w:date="2023-10-18T16:45:00Z">
        <w:r w:rsidR="0031593F">
          <w:rPr>
            <w:rFonts w:ascii="Times New Roman" w:hAnsi="Times New Roman" w:cs="Times New Roman"/>
            <w:sz w:val="24"/>
            <w:szCs w:val="24"/>
          </w:rPr>
          <w:t>10 tiestalls bedded with wood shavings/sawdust (TS),</w:t>
        </w:r>
      </w:ins>
      <w:r w:rsidRPr="00604EDE">
        <w:rPr>
          <w:rFonts w:ascii="Times New Roman" w:hAnsi="Times New Roman" w:cs="Times New Roman"/>
          <w:sz w:val="24"/>
          <w:szCs w:val="24"/>
        </w:rPr>
        <w:t xml:space="preserve"> </w:t>
      </w:r>
      <w:ins w:id="183" w:author="Caitlin Jeffrey" w:date="2023-10-18T16:47:00Z">
        <w:r w:rsidR="00293E5F">
          <w:rPr>
            <w:rFonts w:ascii="Times New Roman" w:hAnsi="Times New Roman" w:cs="Times New Roman"/>
            <w:sz w:val="24"/>
            <w:szCs w:val="24"/>
          </w:rPr>
          <w:t>and 5 bedded packs (BP).</w:t>
        </w:r>
      </w:ins>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0FAE9077"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bookmarkStart w:id="184" w:name="_Hlk146796950"/>
      <w:r w:rsidR="00B34A1E">
        <w:rPr>
          <w:rFonts w:ascii="Times New Roman" w:hAnsi="Times New Roman" w:cs="Times New Roman"/>
          <w:sz w:val="24"/>
          <w:szCs w:val="24"/>
        </w:rPr>
        <w:t>questionnaire</w:t>
      </w:r>
      <w:bookmarkEnd w:id="184"/>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DF0010">
        <w:rPr>
          <w:rFonts w:ascii="Times New Roman" w:hAnsi="Times New Roman" w:cs="Times New Roman"/>
          <w:sz w:val="24"/>
          <w:szCs w:val="24"/>
        </w:rPr>
        <w:t xml:space="preserve">which </w:t>
      </w:r>
      <w:r w:rsidR="00336622">
        <w:rPr>
          <w:rFonts w:ascii="Times New Roman" w:hAnsi="Times New Roman" w:cs="Times New Roman"/>
          <w:sz w:val="24"/>
          <w:szCs w:val="24"/>
        </w:rPr>
        <w:t>aim</w:t>
      </w:r>
      <w:r w:rsidR="00DF0010">
        <w:rPr>
          <w:rFonts w:ascii="Times New Roman" w:hAnsi="Times New Roman" w:cs="Times New Roman"/>
          <w:sz w:val="24"/>
          <w:szCs w:val="24"/>
        </w:rPr>
        <w:t>ed</w:t>
      </w:r>
      <w:r w:rsidRPr="00604EDE">
        <w:rPr>
          <w:rFonts w:ascii="Times New Roman" w:hAnsi="Times New Roman" w:cs="Times New Roman"/>
          <w:sz w:val="24"/>
          <w:szCs w:val="24"/>
        </w:rPr>
        <w:t xml:space="preserve"> to acquire a comprehensive understanding of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185"/>
      <w:commentRangeStart w:id="186"/>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185"/>
      <w:r w:rsidR="009656D9">
        <w:rPr>
          <w:rStyle w:val="CommentReference"/>
          <w:rFonts w:eastAsiaTheme="minorEastAsia"/>
        </w:rPr>
        <w:commentReference w:id="185"/>
      </w:r>
      <w:commentRangeEnd w:id="186"/>
      <w:r w:rsidR="00E06EEF">
        <w:rPr>
          <w:rStyle w:val="CommentReference"/>
          <w:rFonts w:eastAsiaTheme="minorEastAsia"/>
        </w:rPr>
        <w:commentReference w:id="186"/>
      </w:r>
      <w:r w:rsidRPr="00604EDE">
        <w:rPr>
          <w:rFonts w:ascii="Times New Roman" w:hAnsi="Times New Roman" w:cs="Times New Roman"/>
          <w:sz w:val="24"/>
          <w:szCs w:val="24"/>
        </w:rPr>
        <w:t>. The</w:t>
      </w:r>
      <w:r w:rsidR="001610D9">
        <w:rPr>
          <w:rFonts w:ascii="Times New Roman" w:hAnsi="Times New Roman" w:cs="Times New Roman"/>
          <w:sz w:val="24"/>
          <w:szCs w:val="24"/>
        </w:rPr>
        <w:t xml:space="preserve"> </w:t>
      </w:r>
      <w:r w:rsidR="00E816F6" w:rsidRPr="00E816F6">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is included in </w:t>
      </w:r>
      <w:commentRangeStart w:id="187"/>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187"/>
      <w:r w:rsidR="00D77968">
        <w:rPr>
          <w:rStyle w:val="CommentReference"/>
          <w:rFonts w:eastAsiaTheme="minorEastAsia"/>
        </w:rPr>
        <w:commentReference w:id="187"/>
      </w:r>
      <w:r w:rsidRPr="00604EDE">
        <w:rPr>
          <w:rFonts w:ascii="Times New Roman" w:hAnsi="Times New Roman" w:cs="Times New Roman"/>
          <w:sz w:val="24"/>
          <w:szCs w:val="24"/>
        </w:rPr>
        <w:t xml:space="preserve">The </w:t>
      </w:r>
      <w:r w:rsidR="00E816F6" w:rsidRPr="00E816F6">
        <w:rPr>
          <w:rFonts w:ascii="Times New Roman" w:hAnsi="Times New Roman" w:cs="Times New Roman"/>
          <w:sz w:val="24"/>
          <w:szCs w:val="24"/>
        </w:rPr>
        <w:t>questionnaire</w:t>
      </w:r>
      <w:r w:rsidRPr="00604EDE">
        <w:rPr>
          <w:rFonts w:ascii="Times New Roman" w:hAnsi="Times New Roman" w:cs="Times New Roman"/>
          <w:sz w:val="24"/>
          <w:szCs w:val="24"/>
        </w:rPr>
        <w:t xml:space="preserve">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As the focus of this study was the use of bedded pack systems by organic dairy producers in Vermont, additional questions 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35118C59"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w:t>
      </w:r>
      <w:r w:rsidR="006238BB" w:rsidRPr="00604EDE">
        <w:rPr>
          <w:rFonts w:ascii="Times New Roman" w:hAnsi="Times New Roman" w:cs="Times New Roman"/>
          <w:sz w:val="24"/>
          <w:szCs w:val="24"/>
        </w:rPr>
        <w:lastRenderedPageBreak/>
        <w:t xml:space="preserve">(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collected information about the bulk tank, cow identification,</w:t>
      </w:r>
      <w:ins w:id="188" w:author="Caitlin Jeffrey" w:date="2023-10-25T07:17:00Z">
        <w:r w:rsidR="000007CD">
          <w:rPr>
            <w:rFonts w:ascii="Times New Roman" w:hAnsi="Times New Roman" w:cs="Times New Roman"/>
            <w:sz w:val="24"/>
            <w:szCs w:val="24"/>
          </w:rPr>
          <w:t xml:space="preserve"> a subjective assessment of</w:t>
        </w:r>
      </w:ins>
      <w:r w:rsidR="006238BB" w:rsidRPr="00604EDE">
        <w:rPr>
          <w:rFonts w:ascii="Times New Roman" w:hAnsi="Times New Roman" w:cs="Times New Roman"/>
          <w:sz w:val="24"/>
          <w:szCs w:val="24"/>
        </w:rPr>
        <w:t xml:space="preserve"> </w:t>
      </w:r>
      <w:commentRangeStart w:id="189"/>
      <w:r w:rsidR="006238BB" w:rsidRPr="00604EDE">
        <w:rPr>
          <w:rFonts w:ascii="Times New Roman" w:hAnsi="Times New Roman" w:cs="Times New Roman"/>
          <w:sz w:val="24"/>
          <w:szCs w:val="24"/>
        </w:rPr>
        <w:t>air quality</w:t>
      </w:r>
      <w:commentRangeEnd w:id="189"/>
      <w:r w:rsidR="009656D9">
        <w:rPr>
          <w:rStyle w:val="CommentReference"/>
          <w:rFonts w:eastAsiaTheme="minorEastAsia"/>
        </w:rPr>
        <w:commentReference w:id="189"/>
      </w:r>
      <w:r w:rsidR="006238BB" w:rsidRPr="00604EDE">
        <w:rPr>
          <w:rFonts w:ascii="Times New Roman" w:hAnsi="Times New Roman" w:cs="Times New Roman"/>
          <w:sz w:val="24"/>
          <w:szCs w:val="24"/>
        </w:rPr>
        <w:t>,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included in 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easurements of the housing facilities were 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ins w:id="190" w:author="Caitlin Jeffrey" w:date="2023-10-26T14:17:00Z">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w:t>
        </w:r>
      </w:ins>
      <w:ins w:id="191" w:author="Caitlin Jeffrey" w:date="2023-10-26T14:18:00Z">
        <w:r w:rsidR="00EC4B9B">
          <w:rPr>
            <w:rFonts w:ascii="Times New Roman" w:hAnsi="Times New Roman" w:cs="Times New Roman"/>
            <w:sz w:val="24"/>
            <w:szCs w:val="24"/>
          </w:rPr>
          <w:t xml:space="preserve"> (</w:t>
        </w:r>
        <w:proofErr w:type="gramStart"/>
        <w:r w:rsidR="00EC4B9B">
          <w:rPr>
            <w:rFonts w:ascii="Times New Roman" w:hAnsi="Times New Roman" w:cs="Times New Roman"/>
            <w:sz w:val="24"/>
            <w:szCs w:val="24"/>
          </w:rPr>
          <w:t>e.g.</w:t>
        </w:r>
        <w:proofErr w:type="gramEnd"/>
        <w:r w:rsidR="00EC4B9B">
          <w:rPr>
            <w:rFonts w:ascii="Times New Roman" w:hAnsi="Times New Roman" w:cs="Times New Roman"/>
            <w:sz w:val="24"/>
            <w:szCs w:val="24"/>
          </w:rPr>
          <w:t xml:space="preserve"> freestall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ins>
      <w:ins w:id="192" w:author="Caitlin Jeffrey" w:date="2023-10-26T14:17:00Z">
        <w:r w:rsidR="00B0578E" w:rsidRPr="00B0578E">
          <w:rPr>
            <w:rFonts w:ascii="Times New Roman" w:hAnsi="Times New Roman" w:cs="Times New Roman"/>
            <w:sz w:val="24"/>
            <w:szCs w:val="24"/>
          </w:rPr>
          <w:t>sample</w:t>
        </w:r>
      </w:ins>
      <w:ins w:id="193" w:author="Caitlin Jeffrey" w:date="2023-10-26T14:18:00Z">
        <w:r w:rsidR="00EC4B9B">
          <w:rPr>
            <w:rFonts w:ascii="Times New Roman" w:hAnsi="Times New Roman" w:cs="Times New Roman"/>
            <w:sz w:val="24"/>
            <w:szCs w:val="24"/>
          </w:rPr>
          <w:t>s were collected</w:t>
        </w:r>
      </w:ins>
      <w:ins w:id="194" w:author="Caitlin Jeffrey" w:date="2023-10-26T14:17:00Z">
        <w:r w:rsidR="00B0578E" w:rsidRPr="00B0578E">
          <w:rPr>
            <w:rFonts w:ascii="Times New Roman" w:hAnsi="Times New Roman" w:cs="Times New Roman"/>
            <w:sz w:val="24"/>
            <w:szCs w:val="24"/>
          </w:rPr>
          <w:t xml:space="preserve"> from </w:t>
        </w:r>
      </w:ins>
      <w:ins w:id="195" w:author="Caitlin Jeffrey" w:date="2023-10-26T14:19:00Z">
        <w:r w:rsidR="00F45E95">
          <w:rPr>
            <w:rFonts w:ascii="Times New Roman" w:hAnsi="Times New Roman" w:cs="Times New Roman"/>
            <w:sz w:val="24"/>
            <w:szCs w:val="24"/>
          </w:rPr>
          <w:t xml:space="preserve">the </w:t>
        </w:r>
      </w:ins>
      <w:ins w:id="196" w:author="Caitlin Jeffrey" w:date="2023-10-26T14:17:00Z">
        <w:r w:rsidR="00B0578E" w:rsidRPr="00B0578E">
          <w:rPr>
            <w:rFonts w:ascii="Times New Roman" w:hAnsi="Times New Roman" w:cs="Times New Roman"/>
            <w:sz w:val="24"/>
            <w:szCs w:val="24"/>
          </w:rPr>
          <w:t>pen containing</w:t>
        </w:r>
      </w:ins>
      <w:ins w:id="197" w:author="Caitlin Jeffrey" w:date="2023-10-26T14:19:00Z">
        <w:r w:rsidR="00F45E95">
          <w:rPr>
            <w:rFonts w:ascii="Times New Roman" w:hAnsi="Times New Roman" w:cs="Times New Roman"/>
            <w:sz w:val="24"/>
            <w:szCs w:val="24"/>
          </w:rPr>
          <w:t xml:space="preserve"> the</w:t>
        </w:r>
      </w:ins>
      <w:ins w:id="198" w:author="Caitlin Jeffrey" w:date="2023-10-26T14:17:00Z">
        <w:r w:rsidR="00B0578E" w:rsidRPr="00B0578E">
          <w:rPr>
            <w:rFonts w:ascii="Times New Roman" w:hAnsi="Times New Roman" w:cs="Times New Roman"/>
            <w:sz w:val="24"/>
            <w:szCs w:val="24"/>
          </w:rPr>
          <w:t xml:space="preserve"> largest group of lactating cows, or from</w:t>
        </w:r>
      </w:ins>
      <w:ins w:id="199" w:author="Caitlin Jeffrey" w:date="2023-10-26T14:18:00Z">
        <w:r w:rsidR="00C61F54">
          <w:rPr>
            <w:rFonts w:ascii="Times New Roman" w:hAnsi="Times New Roman" w:cs="Times New Roman"/>
            <w:sz w:val="24"/>
            <w:szCs w:val="24"/>
          </w:rPr>
          <w:t xml:space="preserve"> the</w:t>
        </w:r>
      </w:ins>
      <w:ins w:id="200" w:author="Caitlin Jeffrey" w:date="2023-10-26T14:17:00Z">
        <w:r w:rsidR="00B0578E" w:rsidRPr="00B0578E">
          <w:rPr>
            <w:rFonts w:ascii="Times New Roman" w:hAnsi="Times New Roman" w:cs="Times New Roman"/>
            <w:sz w:val="24"/>
            <w:szCs w:val="24"/>
          </w:rPr>
          <w:t xml:space="preserve"> high</w:t>
        </w:r>
      </w:ins>
      <w:ins w:id="201" w:author="Caitlin Jeffrey" w:date="2023-10-26T14:18:00Z">
        <w:r w:rsidR="00C61F54">
          <w:rPr>
            <w:rFonts w:ascii="Times New Roman" w:hAnsi="Times New Roman" w:cs="Times New Roman"/>
            <w:sz w:val="24"/>
            <w:szCs w:val="24"/>
          </w:rPr>
          <w:t>est</w:t>
        </w:r>
      </w:ins>
      <w:ins w:id="202" w:author="Caitlin Jeffrey" w:date="2023-10-26T14:17:00Z">
        <w:r w:rsidR="00B0578E" w:rsidRPr="00B0578E">
          <w:rPr>
            <w:rFonts w:ascii="Times New Roman" w:hAnsi="Times New Roman" w:cs="Times New Roman"/>
            <w:sz w:val="24"/>
            <w:szCs w:val="24"/>
          </w:rPr>
          <w:t xml:space="preserve"> producing group</w:t>
        </w:r>
      </w:ins>
      <w:ins w:id="203" w:author="Caitlin Jeffrey" w:date="2023-10-26T14:18:00Z">
        <w:r w:rsidR="00C61F54">
          <w:rPr>
            <w:rFonts w:ascii="Times New Roman" w:hAnsi="Times New Roman" w:cs="Times New Roman"/>
            <w:sz w:val="24"/>
            <w:szCs w:val="24"/>
          </w:rPr>
          <w:t xml:space="preserve"> </w:t>
        </w:r>
      </w:ins>
      <w:ins w:id="204" w:author="Caitlin Jeffrey" w:date="2023-10-26T14:20:00Z">
        <w:r w:rsidR="000B6B12">
          <w:rPr>
            <w:rFonts w:ascii="Times New Roman" w:hAnsi="Times New Roman" w:cs="Times New Roman"/>
            <w:sz w:val="24"/>
            <w:szCs w:val="24"/>
          </w:rPr>
          <w:t>o</w:t>
        </w:r>
      </w:ins>
      <w:ins w:id="205" w:author="Caitlin Jeffrey" w:date="2023-10-26T14:18:00Z">
        <w:r w:rsidR="00C61F54">
          <w:rPr>
            <w:rFonts w:ascii="Times New Roman" w:hAnsi="Times New Roman" w:cs="Times New Roman"/>
            <w:sz w:val="24"/>
            <w:szCs w:val="24"/>
          </w:rPr>
          <w:t>f animals</w:t>
        </w:r>
      </w:ins>
      <w:ins w:id="206" w:author="Caitlin Jeffrey" w:date="2023-10-26T14:19:00Z">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ins>
      <w:ins w:id="207" w:author="Caitlin Jeffrey" w:date="2023-10-26T14:18:00Z">
        <w:r w:rsidR="00C61F54">
          <w:rPr>
            <w:rFonts w:ascii="Times New Roman" w:hAnsi="Times New Roman" w:cs="Times New Roman"/>
            <w:sz w:val="24"/>
            <w:szCs w:val="24"/>
          </w:rPr>
          <w:t>.</w:t>
        </w:r>
      </w:ins>
      <w:r w:rsidR="006238BB" w:rsidRPr="00604EDE">
        <w:rPr>
          <w:rFonts w:ascii="Times New Roman" w:hAnsi="Times New Roman" w:cs="Times New Roman"/>
          <w:sz w:val="24"/>
          <w:szCs w:val="24"/>
        </w:rPr>
        <w:t xml:space="preserve"> </w:t>
      </w:r>
      <w:commentRangeStart w:id="208"/>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208"/>
      <w:r w:rsidR="009656D9">
        <w:rPr>
          <w:rStyle w:val="CommentReference"/>
          <w:rFonts w:eastAsiaTheme="minorEastAsia"/>
        </w:rPr>
        <w:commentReference w:id="208"/>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commentRangeStart w:id="209"/>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w:t>
      </w:r>
      <w:commentRangeEnd w:id="209"/>
      <w:r w:rsidR="003641C9">
        <w:rPr>
          <w:rStyle w:val="CommentReference"/>
          <w:rFonts w:eastAsiaTheme="minorEastAsia"/>
        </w:rPr>
        <w:commentReference w:id="209"/>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210"/>
      <w:r w:rsidR="00122B6A" w:rsidRPr="00D616C1">
        <w:rPr>
          <w:rFonts w:ascii="Times New Roman" w:hAnsi="Times New Roman" w:cs="Times New Roman"/>
          <w:sz w:val="24"/>
          <w:szCs w:val="24"/>
        </w:rPr>
        <w:t>PROTO202000089</w:t>
      </w:r>
      <w:commentRangeEnd w:id="210"/>
      <w:r w:rsidR="00A053C6">
        <w:rPr>
          <w:rStyle w:val="CommentReference"/>
          <w:rFonts w:eastAsiaTheme="minorEastAsia"/>
        </w:rPr>
        <w:commentReference w:id="210"/>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2E2771DB"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 </w:t>
      </w:r>
      <w:commentRangeStart w:id="211"/>
      <w:r w:rsidRPr="00604EDE">
        <w:rPr>
          <w:rFonts w:ascii="Times New Roman" w:hAnsi="Times New Roman" w:cs="Times New Roman"/>
          <w:sz w:val="24"/>
          <w:szCs w:val="24"/>
        </w:rPr>
        <w:t xml:space="preserve">Herd-level DHIA test results for the test day </w:t>
      </w:r>
      <w:commentRangeStart w:id="212"/>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212"/>
      <w:r>
        <w:rPr>
          <w:rStyle w:val="CommentReference"/>
          <w:rFonts w:eastAsiaTheme="minorEastAsia"/>
        </w:rPr>
        <w:commentReference w:id="212"/>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Inc., Ithaca, NY).  </w:t>
      </w:r>
      <w:commentRangeEnd w:id="211"/>
      <w:r>
        <w:rPr>
          <w:rStyle w:val="CommentReference"/>
          <w:rFonts w:eastAsiaTheme="minorEastAsia"/>
        </w:rPr>
        <w:commentReference w:id="211"/>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ins w:id="213" w:author="Caitlin Jeffrey" w:date="2023-10-26T14:56:00Z">
        <w:r w:rsidR="00737613">
          <w:rPr>
            <w:rFonts w:ascii="Times New Roman" w:hAnsi="Times New Roman" w:cs="Times New Roman"/>
            <w:sz w:val="24"/>
            <w:szCs w:val="24"/>
          </w:rPr>
          <w:t xml:space="preserve"> </w:t>
        </w:r>
      </w:ins>
      <w:del w:id="214" w:author="Caitlin Jeffrey" w:date="2023-10-26T14:56:00Z">
        <w:r w:rsidRPr="00604EDE" w:rsidDel="00737613">
          <w:rPr>
            <w:rFonts w:ascii="Times New Roman" w:hAnsi="Times New Roman" w:cs="Times New Roman"/>
            <w:sz w:val="24"/>
            <w:szCs w:val="24"/>
          </w:rPr>
          <w:delText>-</w:delText>
        </w:r>
      </w:del>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5ED08DED"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ins w:id="215" w:author="Sandra Godden" w:date="2023-10-13T08:48:00Z">
        <w:r w:rsidR="00A053C6">
          <w:rPr>
            <w:b/>
            <w:bCs/>
          </w:rPr>
          <w:t xml:space="preserve">bulk tank </w:t>
        </w:r>
      </w:ins>
      <w:r w:rsidR="00BE349A">
        <w:rPr>
          <w:b/>
          <w:bCs/>
        </w:rPr>
        <w:t xml:space="preserve">somatic cell count </w:t>
      </w:r>
      <w:ins w:id="216" w:author="Sandra Godden" w:date="2023-10-13T08:49:00Z">
        <w:r w:rsidR="00A053C6">
          <w:rPr>
            <w:b/>
            <w:bCs/>
          </w:rPr>
          <w:t>measures</w:t>
        </w:r>
      </w:ins>
      <w:del w:id="217" w:author="Sandra Godden" w:date="2023-10-13T08:49:00Z">
        <w:r w:rsidR="00BE349A" w:rsidDel="00A053C6">
          <w:rPr>
            <w:b/>
            <w:bCs/>
          </w:rPr>
          <w:delText>data</w:delText>
        </w:r>
      </w:del>
    </w:p>
    <w:p w14:paraId="12B0BADB" w14:textId="2D558F97" w:rsidR="00BE349A" w:rsidRPr="00503350" w:rsidRDefault="0028139A" w:rsidP="00503350">
      <w:pPr>
        <w:pStyle w:val="ListParagraph"/>
        <w:spacing w:line="480" w:lineRule="auto"/>
        <w:ind w:left="0" w:firstLine="720"/>
        <w:rPr>
          <w:i/>
          <w:iCs/>
        </w:rPr>
      </w:pPr>
      <w:commentRangeStart w:id="218"/>
      <w:commentRangeStart w:id="219"/>
      <w:r>
        <w:t>A</w:t>
      </w:r>
      <w:r w:rsidR="006F46EE">
        <w:t xml:space="preserve">n aliquot of </w:t>
      </w:r>
      <w:ins w:id="220" w:author="Caitlin Jeffrey" w:date="2023-10-25T07:00:00Z">
        <w:r w:rsidR="00D609B5">
          <w:t xml:space="preserve">the </w:t>
        </w:r>
      </w:ins>
      <w:r w:rsidR="006F46EE">
        <w:t xml:space="preserve">bulk tank milk </w:t>
      </w:r>
      <w:ins w:id="221" w:author="Caitlin Jeffrey" w:date="2023-10-25T07:00:00Z">
        <w:r w:rsidR="00D609B5">
          <w:t xml:space="preserve">sample </w:t>
        </w:r>
      </w:ins>
      <w:r w:rsidR="006F46EE">
        <w:t xml:space="preserve">was stored </w:t>
      </w:r>
      <w:r w:rsidR="000645A8">
        <w:t>at -4</w:t>
      </w:r>
      <w:r w:rsidR="000645A8" w:rsidRPr="00604EDE">
        <w:t>°C</w:t>
      </w:r>
      <w:r w:rsidR="00537CB3">
        <w:t xml:space="preserve"> until it could be </w:t>
      </w:r>
      <w:del w:id="222" w:author="Sandra Godden" w:date="2023-10-13T08:46:00Z">
        <w:r w:rsidR="00537CB3" w:rsidDel="00A053C6">
          <w:delText xml:space="preserve">brought </w:delText>
        </w:r>
      </w:del>
      <w:ins w:id="223" w:author="Sandra Godden" w:date="2023-10-13T08:46:00Z">
        <w:r w:rsidR="00A053C6">
          <w:t xml:space="preserve">transported </w:t>
        </w:r>
      </w:ins>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Frozen bulk tank milk samples were shipped </w:t>
      </w:r>
      <w:commentRangeEnd w:id="218"/>
      <w:r w:rsidR="00A053C6">
        <w:rPr>
          <w:rStyle w:val="CommentReference"/>
          <w:rFonts w:eastAsiaTheme="minorEastAsia"/>
        </w:rPr>
        <w:commentReference w:id="218"/>
      </w:r>
      <w:commentRangeEnd w:id="219"/>
      <w:r w:rsidR="00D609B5">
        <w:rPr>
          <w:rStyle w:val="CommentReference"/>
          <w:rFonts w:eastAsiaTheme="minorEastAsia"/>
        </w:rPr>
        <w:commentReference w:id="219"/>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w:t>
      </w:r>
      <w:r w:rsidRPr="00604EDE">
        <w:rPr>
          <w:rFonts w:ascii="Times New Roman" w:hAnsi="Times New Roman" w:cs="Times New Roman"/>
          <w:sz w:val="24"/>
          <w:szCs w:val="24"/>
        </w:rPr>
        <w:lastRenderedPageBreak/>
        <w:t xml:space="preserve">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0FA02AE9" w14:textId="42A12F5B" w:rsidR="006238BB" w:rsidRPr="00604EDE" w:rsidRDefault="006238BB" w:rsidP="00361820">
      <w:pPr>
        <w:pStyle w:val="ListParagraph"/>
        <w:numPr>
          <w:ilvl w:val="0"/>
          <w:numId w:val="12"/>
        </w:numPr>
        <w:spacing w:line="480" w:lineRule="auto"/>
        <w:rPr>
          <w:b/>
          <w:bCs/>
        </w:rPr>
      </w:pPr>
      <w:r w:rsidRPr="00604EDE">
        <w:rPr>
          <w:b/>
          <w:bCs/>
        </w:rPr>
        <w:t xml:space="preserve">Data management and </w:t>
      </w:r>
      <w:commentRangeStart w:id="224"/>
      <w:r w:rsidRPr="00604EDE">
        <w:rPr>
          <w:b/>
          <w:bCs/>
        </w:rPr>
        <w:t>analysis</w:t>
      </w:r>
      <w:commentRangeEnd w:id="224"/>
      <w:r w:rsidR="000C26E4">
        <w:rPr>
          <w:rStyle w:val="CommentReference"/>
          <w:rFonts w:asciiTheme="minorHAnsi" w:eastAsiaTheme="minorEastAsia" w:hAnsiTheme="minorHAnsi" w:cstheme="minorBidi"/>
        </w:rPr>
        <w:commentReference w:id="224"/>
      </w:r>
    </w:p>
    <w:p w14:paraId="3641F7EB" w14:textId="59BCBED3"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 xml:space="preserve">were </w:t>
      </w:r>
      <w:r w:rsidR="00E65121" w:rsidRPr="00604EDE">
        <w:rPr>
          <w:rFonts w:ascii="Times New Roman" w:hAnsi="Times New Roman" w:cs="Times New Roman"/>
          <w:sz w:val="24"/>
          <w:szCs w:val="24"/>
        </w:rPr>
        <w:lastRenderedPageBreak/>
        <w:t>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Environment (R Core Team, 2023) for data cleaning, checking, and statistical analysis. The distribution of outcome variables was visually assessed in R to check for normality, and d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frequencies tabulations and percentages for 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Descriptive statistics included description of general herd characteristics/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freestall, bedded pack, tiestall). Distribution of the raw </w:t>
      </w:r>
      <w:r w:rsidR="007344E6">
        <w:rPr>
          <w:rFonts w:ascii="Times New Roman" w:hAnsi="Times New Roman" w:cs="Times New Roman"/>
          <w:sz w:val="24"/>
          <w:szCs w:val="24"/>
        </w:rPr>
        <w:t xml:space="preserve">bulk tank </w:t>
      </w:r>
      <w:r w:rsidRPr="00604EDE">
        <w:rPr>
          <w:rFonts w:ascii="Times New Roman" w:hAnsi="Times New Roman" w:cs="Times New Roman"/>
          <w:sz w:val="24"/>
          <w:szCs w:val="24"/>
        </w:rPr>
        <w:t>somatic cell count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log2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and log10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was assessed, and all were found to be similarly close to being normally distributed; therefore, </w:t>
      </w:r>
      <w:r w:rsidR="00A51830">
        <w:rPr>
          <w:rFonts w:ascii="Times New Roman" w:hAnsi="Times New Roman" w:cs="Times New Roman"/>
          <w:sz w:val="24"/>
          <w:szCs w:val="24"/>
        </w:rPr>
        <w:t xml:space="preserve">the </w:t>
      </w:r>
      <w:r w:rsidRPr="00604EDE">
        <w:rPr>
          <w:rFonts w:ascii="Times New Roman" w:hAnsi="Times New Roman" w:cs="Times New Roman"/>
          <w:sz w:val="24"/>
          <w:szCs w:val="24"/>
        </w:rPr>
        <w:t xml:space="preserve">raw </w:t>
      </w:r>
      <w:r w:rsidR="006E0799">
        <w:rPr>
          <w:rFonts w:ascii="Times New Roman" w:hAnsi="Times New Roman" w:cs="Times New Roman"/>
          <w:sz w:val="24"/>
          <w:szCs w:val="24"/>
        </w:rPr>
        <w:t>BT</w:t>
      </w:r>
      <w:r w:rsidRPr="00604EDE">
        <w:rPr>
          <w:rFonts w:ascii="Times New Roman" w:hAnsi="Times New Roman" w:cs="Times New Roman"/>
          <w:sz w:val="24"/>
          <w:szCs w:val="24"/>
        </w:rPr>
        <w:t xml:space="preserve">SCC data was chosen for ease of interpretation. </w:t>
      </w:r>
    </w:p>
    <w:p w14:paraId="1C9857B1" w14:textId="646C332B" w:rsidR="0011401F" w:rsidRPr="00604EDE" w:rsidRDefault="003641C9" w:rsidP="0011401F">
      <w:pPr>
        <w:spacing w:line="480" w:lineRule="auto"/>
        <w:ind w:firstLine="720"/>
        <w:rPr>
          <w:rFonts w:ascii="Times New Roman" w:hAnsi="Times New Roman" w:cs="Times New Roman"/>
          <w:sz w:val="24"/>
          <w:szCs w:val="24"/>
        </w:rPr>
      </w:pPr>
      <w:commentRangeStart w:id="225"/>
      <w:ins w:id="226" w:author="Sandra Godden" w:date="2023-10-13T09:17:00Z">
        <w:r>
          <w:rPr>
            <w:rFonts w:ascii="Times New Roman" w:hAnsi="Times New Roman" w:cs="Times New Roman"/>
            <w:sz w:val="24"/>
            <w:szCs w:val="24"/>
          </w:rPr>
          <w:t>Objective 1. Evaluation of relationships between housing system and measures of milk quality, udder health</w:t>
        </w:r>
      </w:ins>
      <w:ins w:id="227" w:author="Sandra Godden" w:date="2023-10-13T15:34:00Z">
        <w:r w:rsidR="0073047F">
          <w:rPr>
            <w:rFonts w:ascii="Times New Roman" w:hAnsi="Times New Roman" w:cs="Times New Roman"/>
            <w:sz w:val="24"/>
            <w:szCs w:val="24"/>
          </w:rPr>
          <w:t>,</w:t>
        </w:r>
      </w:ins>
      <w:ins w:id="228" w:author="Sandra Godden" w:date="2023-10-13T09:17:00Z">
        <w:r>
          <w:rPr>
            <w:rFonts w:ascii="Times New Roman" w:hAnsi="Times New Roman" w:cs="Times New Roman"/>
            <w:sz w:val="24"/>
            <w:szCs w:val="24"/>
          </w:rPr>
          <w:t xml:space="preserve"> udder hygiene</w:t>
        </w:r>
      </w:ins>
      <w:commentRangeEnd w:id="225"/>
      <w:ins w:id="229" w:author="Sandra Godden" w:date="2023-10-13T15:34:00Z">
        <w:r w:rsidR="0073047F">
          <w:rPr>
            <w:rFonts w:ascii="Times New Roman" w:hAnsi="Times New Roman" w:cs="Times New Roman"/>
            <w:sz w:val="24"/>
            <w:szCs w:val="24"/>
          </w:rPr>
          <w:t xml:space="preserve"> and milk production</w:t>
        </w:r>
      </w:ins>
      <w:ins w:id="230" w:author="Sandra Godden" w:date="2023-10-13T15:33:00Z">
        <w:r w:rsidR="0073047F">
          <w:rPr>
            <w:rStyle w:val="CommentReference"/>
            <w:rFonts w:eastAsiaTheme="minorEastAsia"/>
          </w:rPr>
          <w:commentReference w:id="225"/>
        </w:r>
      </w:ins>
      <w:ins w:id="231" w:author="Sandra Godden" w:date="2023-10-13T09:17:00Z">
        <w:r>
          <w:rPr>
            <w:rFonts w:ascii="Times New Roman" w:hAnsi="Times New Roman" w:cs="Times New Roman"/>
            <w:sz w:val="24"/>
            <w:szCs w:val="24"/>
          </w:rPr>
          <w:t xml:space="preserve">. </w:t>
        </w:r>
      </w:ins>
      <w:r w:rsidR="0011401F" w:rsidRPr="00604EDE">
        <w:rPr>
          <w:rFonts w:ascii="Times New Roman" w:hAnsi="Times New Roman" w:cs="Times New Roman"/>
          <w:sz w:val="24"/>
          <w:szCs w:val="24"/>
        </w:rPr>
        <w:t xml:space="preserve">Unconditional comparisons of bulk tank udder health measures, aerobic culture data, and hygiene scores by facility type were carried out using an appropriate test. </w:t>
      </w:r>
      <w:r w:rsidR="00F8553C">
        <w:rPr>
          <w:rFonts w:ascii="Times New Roman" w:hAnsi="Times New Roman" w:cs="Times New Roman"/>
          <w:sz w:val="24"/>
          <w:szCs w:val="24"/>
        </w:rPr>
        <w:t>BTSCC</w:t>
      </w:r>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new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chron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elevSCS</w:t>
      </w:r>
      <w:proofErr w:type="spellEnd"/>
      <w:r w:rsidR="0011401F" w:rsidRPr="00604EDE">
        <w:rPr>
          <w:rFonts w:ascii="Times New Roman" w:hAnsi="Times New Roman" w:cs="Times New Roman"/>
          <w:sz w:val="24"/>
          <w:szCs w:val="24"/>
        </w:rPr>
        <w:t xml:space="preserve">, STD 150-day milk, mean </w:t>
      </w:r>
      <w:r w:rsidR="0011401F" w:rsidRPr="00604EDE">
        <w:rPr>
          <w:rFonts w:ascii="Times New Roman" w:hAnsi="Times New Roman" w:cs="Times New Roman"/>
          <w:sz w:val="24"/>
          <w:szCs w:val="24"/>
        </w:rPr>
        <w:lastRenderedPageBreak/>
        <w:t xml:space="preserve">hygiene and proportion dirty udders met the assumptions for a One-way Fisher’s ANOVA (no outliers, normality using a Shapiro-Wilk test </w:t>
      </w:r>
      <w:r w:rsidR="00ED0C7B">
        <w:rPr>
          <w:rFonts w:ascii="Times New Roman" w:hAnsi="Times New Roman" w:cs="Times New Roman"/>
          <w:sz w:val="24"/>
          <w:szCs w:val="24"/>
        </w:rPr>
        <w:t xml:space="preserve">at </w:t>
      </w:r>
      <w:r w:rsidR="0011401F" w:rsidRPr="00604EDE">
        <w:rPr>
          <w:rFonts w:ascii="Times New Roman" w:hAnsi="Times New Roman" w:cs="Times New Roman"/>
          <w:sz w:val="24"/>
          <w:szCs w:val="24"/>
        </w:rPr>
        <w:t xml:space="preserve">p ≤0.05, and homogeneity of variances using </w:t>
      </w:r>
      <w:r w:rsidR="0019400F">
        <w:rPr>
          <w:rFonts w:ascii="Times New Roman" w:hAnsi="Times New Roman" w:cs="Times New Roman"/>
          <w:sz w:val="24"/>
          <w:szCs w:val="24"/>
        </w:rPr>
        <w:t xml:space="preserve">both </w:t>
      </w:r>
      <w:r w:rsidR="0011401F" w:rsidRPr="00604EDE">
        <w:rPr>
          <w:rFonts w:ascii="Times New Roman" w:hAnsi="Times New Roman" w:cs="Times New Roman"/>
          <w:sz w:val="24"/>
          <w:szCs w:val="24"/>
        </w:rPr>
        <w:t xml:space="preserve">Levene’s test and visual assessment of a residuals vs. fitted values plot). </w:t>
      </w:r>
      <w:moveToRangeStart w:id="232" w:author="Caitlin Jeffrey" w:date="2023-10-23T09:08:00Z" w:name="move148944527"/>
      <w:moveTo w:id="233" w:author="Caitlin Jeffrey" w:date="2023-10-23T09:08:00Z">
        <w:r w:rsidR="00255F9B" w:rsidRPr="00604EDE">
          <w:rPr>
            <w:rFonts w:ascii="Times New Roman" w:hAnsi="Times New Roman" w:cs="Times New Roman"/>
            <w:sz w:val="24"/>
            <w:szCs w:val="24"/>
          </w:rPr>
          <w:t xml:space="preserve">Welch’s ANOVA was used for analysis of average </w:t>
        </w:r>
        <w:r w:rsidR="00255F9B">
          <w:rPr>
            <w:rFonts w:ascii="Times New Roman" w:hAnsi="Times New Roman" w:cs="Times New Roman"/>
            <w:sz w:val="24"/>
            <w:szCs w:val="24"/>
          </w:rPr>
          <w:t>SCS</w:t>
        </w:r>
        <w:r w:rsidR="00255F9B" w:rsidRPr="00604EDE">
          <w:rPr>
            <w:rFonts w:ascii="Times New Roman" w:hAnsi="Times New Roman" w:cs="Times New Roman"/>
            <w:sz w:val="24"/>
            <w:szCs w:val="24"/>
          </w:rPr>
          <w:t>, as the data were normally distributed but had unequal variances.</w:t>
        </w:r>
      </w:moveTo>
      <w:ins w:id="234" w:author="Caitlin Jeffrey" w:date="2023-10-23T09:08:00Z">
        <w:r w:rsidR="00E37A80">
          <w:rPr>
            <w:rFonts w:ascii="Times New Roman" w:hAnsi="Times New Roman" w:cs="Times New Roman"/>
            <w:sz w:val="24"/>
            <w:szCs w:val="24"/>
          </w:rPr>
          <w:t xml:space="preserve"> </w:t>
        </w:r>
      </w:ins>
      <w:moveTo w:id="235" w:author="Caitlin Jeffrey" w:date="2023-10-23T09:08:00Z">
        <w:del w:id="236" w:author="Caitlin Jeffrey" w:date="2023-10-23T09:08:00Z">
          <w:r w:rsidR="00255F9B" w:rsidRPr="00604EDE" w:rsidDel="00E37A80">
            <w:rPr>
              <w:rFonts w:ascii="Times New Roman" w:hAnsi="Times New Roman" w:cs="Times New Roman"/>
              <w:sz w:val="24"/>
              <w:szCs w:val="24"/>
            </w:rPr>
            <w:delText xml:space="preserve"> </w:delText>
          </w:r>
        </w:del>
      </w:moveTo>
      <w:moveToRangeEnd w:id="232"/>
      <w:r w:rsidR="0011401F" w:rsidRPr="00604EDE">
        <w:rPr>
          <w:rFonts w:ascii="Times New Roman" w:hAnsi="Times New Roman" w:cs="Times New Roman"/>
          <w:sz w:val="24"/>
          <w:szCs w:val="24"/>
        </w:rPr>
        <w:t>The Tukey method was used for adjusting p-values for multiple comparisons (“</w:t>
      </w:r>
      <w:proofErr w:type="spellStart"/>
      <w:r w:rsidR="0011401F" w:rsidRPr="00604EDE">
        <w:rPr>
          <w:rFonts w:ascii="Times New Roman" w:hAnsi="Times New Roman" w:cs="Times New Roman"/>
          <w:sz w:val="24"/>
          <w:szCs w:val="24"/>
        </w:rPr>
        <w:t>TukeyHSD</w:t>
      </w:r>
      <w:proofErr w:type="spellEnd"/>
      <w:r w:rsidR="0011401F" w:rsidRPr="00604EDE">
        <w:rPr>
          <w:rFonts w:ascii="Times New Roman" w:hAnsi="Times New Roman" w:cs="Times New Roman"/>
          <w:sz w:val="24"/>
          <w:szCs w:val="24"/>
        </w:rPr>
        <w:t>” function of the “stats” package in R). 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w:t>
      </w:r>
      <w:moveFromRangeStart w:id="237" w:author="Caitlin Jeffrey" w:date="2023-10-23T09:08:00Z" w:name="move148944527"/>
      <w:moveFrom w:id="238" w:author="Caitlin Jeffrey" w:date="2023-10-23T09:08:00Z">
        <w:r w:rsidR="0011401F" w:rsidRPr="00604EDE" w:rsidDel="00255F9B">
          <w:rPr>
            <w:rFonts w:ascii="Times New Roman" w:hAnsi="Times New Roman" w:cs="Times New Roman"/>
            <w:sz w:val="24"/>
            <w:szCs w:val="24"/>
          </w:rPr>
          <w:t xml:space="preserve">Welch’s ANOVA was used for analysis of average </w:t>
        </w:r>
        <w:r w:rsidR="00C928F2" w:rsidDel="00255F9B">
          <w:rPr>
            <w:rFonts w:ascii="Times New Roman" w:hAnsi="Times New Roman" w:cs="Times New Roman"/>
            <w:sz w:val="24"/>
            <w:szCs w:val="24"/>
          </w:rPr>
          <w:t>SCS</w:t>
        </w:r>
        <w:r w:rsidR="0011401F" w:rsidRPr="00604EDE" w:rsidDel="00255F9B">
          <w:rPr>
            <w:rFonts w:ascii="Times New Roman" w:hAnsi="Times New Roman" w:cs="Times New Roman"/>
            <w:sz w:val="24"/>
            <w:szCs w:val="24"/>
          </w:rPr>
          <w:t xml:space="preserve">, as the data were normally distributed but had unequal variances. </w:t>
        </w:r>
      </w:moveFrom>
      <w:moveFromRangeEnd w:id="237"/>
      <w:r w:rsidR="0011401F" w:rsidRPr="00604EDE">
        <w:rPr>
          <w:rFonts w:ascii="Times New Roman" w:hAnsi="Times New Roman" w:cs="Times New Roman"/>
          <w:sz w:val="24"/>
          <w:szCs w:val="24"/>
        </w:rPr>
        <w:t xml:space="preserve">Statistical significance for ANOVA and Kruskal-Wallis tests wer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705458B1"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Pr="00604EDE">
        <w:rPr>
          <w:rFonts w:ascii="Times New Roman" w:hAnsi="Times New Roman" w:cs="Times New Roman"/>
          <w:sz w:val="24"/>
          <w:szCs w:val="24"/>
        </w:rPr>
        <w:t xml:space="preserve">variables that were highly </w:t>
      </w:r>
      <w:commentRangeStart w:id="239"/>
      <w:del w:id="240" w:author="Sandra Godden" w:date="2023-10-13T09:15:00Z">
        <w:r w:rsidRPr="00604EDE" w:rsidDel="003641C9">
          <w:rPr>
            <w:rFonts w:ascii="Times New Roman" w:hAnsi="Times New Roman" w:cs="Times New Roman"/>
            <w:sz w:val="24"/>
            <w:szCs w:val="24"/>
          </w:rPr>
          <w:delText>associated</w:delText>
        </w:r>
      </w:del>
      <w:commentRangeEnd w:id="239"/>
      <w:r w:rsidR="003641C9">
        <w:rPr>
          <w:rStyle w:val="CommentReference"/>
          <w:rFonts w:eastAsiaTheme="minorEastAsia"/>
        </w:rPr>
        <w:commentReference w:id="239"/>
      </w:r>
      <w:del w:id="241" w:author="Sandra Godden" w:date="2023-10-13T09:15:00Z">
        <w:r w:rsidRPr="00604EDE" w:rsidDel="003641C9">
          <w:rPr>
            <w:rFonts w:ascii="Times New Roman" w:hAnsi="Times New Roman" w:cs="Times New Roman"/>
            <w:sz w:val="24"/>
            <w:szCs w:val="24"/>
          </w:rPr>
          <w:delText xml:space="preserve"> </w:delText>
        </w:r>
      </w:del>
      <w:ins w:id="242" w:author="Sandra Godden" w:date="2023-10-13T09:15:00Z">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Pr="00604EDE">
        <w:rPr>
          <w:rFonts w:ascii="Times New Roman" w:hAnsi="Times New Roman" w:cs="Times New Roman"/>
          <w:sz w:val="24"/>
          <w:szCs w:val="24"/>
        </w:rPr>
        <w:t>cluded from further analysis (but listed in descriptive statistic tables).</w:t>
      </w:r>
    </w:p>
    <w:p w14:paraId="679FCC64" w14:textId="3B108F4D" w:rsidR="00131683" w:rsidRPr="00604EDE" w:rsidRDefault="006238BB" w:rsidP="00901D88">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xml:space="preserve">) and two hygiene outcomes (mean </w:t>
      </w:r>
      <w:r w:rsidRPr="00604EDE">
        <w:rPr>
          <w:rFonts w:ascii="Times New Roman" w:hAnsi="Times New Roman" w:cs="Times New Roman"/>
          <w:sz w:val="24"/>
          <w:szCs w:val="24"/>
        </w:rPr>
        <w:lastRenderedPageBreak/>
        <w:t>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00A26E99" w:rsidRPr="00A26E99">
        <w:rPr>
          <w:rFonts w:ascii="Times New Roman" w:hAnsi="Times New Roman" w:cs="Times New Roman"/>
          <w:sz w:val="24"/>
          <w:szCs w:val="24"/>
        </w:rPr>
        <w:t>Predictors selected from univariate analysis offered to multivariable models for eight udder health, production, and hygiene outcomes</w:t>
      </w:r>
      <w:r w:rsidR="00A26E99">
        <w:rPr>
          <w:rFonts w:ascii="Times New Roman" w:hAnsi="Times New Roman" w:cs="Times New Roman"/>
          <w:sz w:val="24"/>
          <w:szCs w:val="24"/>
        </w:rPr>
        <w:t xml:space="preserve"> are detailed in </w:t>
      </w:r>
      <w:r w:rsidR="00A26E99" w:rsidRPr="00A26E99">
        <w:rPr>
          <w:rFonts w:ascii="Times New Roman" w:hAnsi="Times New Roman" w:cs="Times New Roman"/>
          <w:sz w:val="24"/>
          <w:szCs w:val="24"/>
        </w:rPr>
        <w:t>Supplemental Table S</w:t>
      </w:r>
      <w:r w:rsidR="0067488A">
        <w:rPr>
          <w:rFonts w:ascii="Times New Roman" w:hAnsi="Times New Roman" w:cs="Times New Roman"/>
          <w:sz w:val="24"/>
          <w:szCs w:val="24"/>
        </w:rPr>
        <w:t>1</w:t>
      </w:r>
      <w:r w:rsidR="00A26E99" w:rsidRPr="00A26E99">
        <w:rPr>
          <w:rFonts w:ascii="Times New Roman" w:hAnsi="Times New Roman" w:cs="Times New Roman"/>
          <w:sz w:val="24"/>
          <w:szCs w:val="24"/>
        </w:rPr>
        <w:t>.</w:t>
      </w:r>
      <w:r w:rsidR="00901D88">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p>
    <w:p w14:paraId="2D0988C3" w14:textId="77777777" w:rsidR="0073047F" w:rsidRDefault="003F1E5F">
      <w:pPr>
        <w:spacing w:line="480" w:lineRule="auto"/>
        <w:rPr>
          <w:ins w:id="243" w:author="Sandra Godden" w:date="2023-10-13T15:34:00Z"/>
          <w:rFonts w:ascii="Times New Roman" w:hAnsi="Times New Roman" w:cs="Times New Roman"/>
          <w:sz w:val="24"/>
          <w:szCs w:val="24"/>
        </w:rPr>
        <w:pPrChange w:id="244" w:author="Sandra Godden" w:date="2023-10-13T15:34:00Z">
          <w:pPr>
            <w:spacing w:line="480" w:lineRule="auto"/>
            <w:ind w:firstLine="720"/>
          </w:pPr>
        </w:pPrChange>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245"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w:t>
      </w:r>
      <w:proofErr w:type="gramStart"/>
      <w:r w:rsidR="004832D9" w:rsidRPr="00604EDE">
        <w:rPr>
          <w:rFonts w:ascii="Times New Roman" w:hAnsi="Times New Roman" w:cs="Times New Roman"/>
          <w:sz w:val="24"/>
          <w:szCs w:val="24"/>
        </w:rPr>
        <w:t>procedures</w:t>
      </w:r>
      <w:proofErr w:type="gramEnd"/>
      <w:r w:rsidR="004832D9" w:rsidRPr="00604EDE">
        <w:rPr>
          <w:rFonts w:ascii="Times New Roman" w:hAnsi="Times New Roman" w:cs="Times New Roman"/>
          <w:sz w:val="24"/>
          <w:szCs w:val="24"/>
        </w:rPr>
        <w:t xml:space="preserve"> and mastitis control practices</w:t>
      </w:r>
      <w:r w:rsidRPr="00604EDE">
        <w:rPr>
          <w:rFonts w:ascii="Times New Roman" w:hAnsi="Times New Roman" w:cs="Times New Roman"/>
          <w:sz w:val="24"/>
          <w:szCs w:val="24"/>
        </w:rPr>
        <w:t xml:space="preserve">. </w:t>
      </w:r>
    </w:p>
    <w:p w14:paraId="63DFC1B4" w14:textId="1DE331ED" w:rsidR="00B56688" w:rsidRPr="00604EDE" w:rsidRDefault="0073047F">
      <w:pPr>
        <w:spacing w:line="480" w:lineRule="auto"/>
        <w:rPr>
          <w:b/>
        </w:rPr>
        <w:pPrChange w:id="246" w:author="Sandra Godden" w:date="2023-10-13T15:34:00Z">
          <w:pPr>
            <w:spacing w:line="480" w:lineRule="auto"/>
            <w:ind w:firstLine="720"/>
          </w:pPr>
        </w:pPrChange>
      </w:pPr>
      <w:ins w:id="247" w:author="Sandra Godden" w:date="2023-10-13T15:35:00Z">
        <w:r>
          <w:rPr>
            <w:rFonts w:ascii="Times New Roman" w:hAnsi="Times New Roman" w:cs="Times New Roman"/>
            <w:sz w:val="24"/>
            <w:szCs w:val="24"/>
          </w:rPr>
          <w:t>Objective 2.  I</w:t>
        </w:r>
        <w:commentRangeStart w:id="248"/>
        <w:r>
          <w:rPr>
            <w:rFonts w:ascii="Times New Roman" w:hAnsi="Times New Roman" w:cs="Times New Roman"/>
            <w:sz w:val="24"/>
            <w:szCs w:val="24"/>
          </w:rPr>
          <w:t>dentify other (non-facility) management-related risk factors associated with bulk tank milk quality, udder health, and milk production in organic dairy herds</w:t>
        </w:r>
        <w:commentRangeEnd w:id="248"/>
        <w:r>
          <w:rPr>
            <w:rStyle w:val="CommentReference"/>
            <w:rFonts w:eastAsiaTheme="minorEastAsia"/>
          </w:rPr>
          <w:commentReference w:id="248"/>
        </w:r>
        <w:r>
          <w:rPr>
            <w:rFonts w:ascii="Times New Roman" w:hAnsi="Times New Roman" w:cs="Times New Roman"/>
            <w:sz w:val="24"/>
            <w:szCs w:val="24"/>
          </w:rPr>
          <w:t xml:space="preserve">. </w:t>
        </w:r>
      </w:ins>
      <w:del w:id="249" w:author="Sandra Godden" w:date="2023-10-13T15:36:00Z">
        <w:r w:rsidR="00344239" w:rsidDel="0073047F">
          <w:rPr>
            <w:rFonts w:ascii="Times New Roman" w:hAnsi="Times New Roman" w:cs="Times New Roman"/>
            <w:sz w:val="24"/>
            <w:szCs w:val="24"/>
          </w:rPr>
          <w:delText>However, due to the limitations of the data set and small facility group size, s</w:delText>
        </w:r>
        <w:r w:rsidR="00E444F3" w:rsidDel="0073047F">
          <w:rPr>
            <w:rFonts w:ascii="Times New Roman" w:hAnsi="Times New Roman" w:cs="Times New Roman"/>
            <w:sz w:val="24"/>
            <w:szCs w:val="24"/>
          </w:rPr>
          <w:delText>elect</w:delText>
        </w:r>
        <w:r w:rsidR="00294E13" w:rsidRPr="00604EDE" w:rsidDel="0073047F">
          <w:rPr>
            <w:rFonts w:ascii="Times New Roman" w:hAnsi="Times New Roman" w:cs="Times New Roman"/>
            <w:sz w:val="24"/>
            <w:szCs w:val="24"/>
          </w:rPr>
          <w:delText xml:space="preserve"> </w:delText>
        </w:r>
        <w:r w:rsidR="005A4DEC" w:rsidRPr="00604EDE" w:rsidDel="0073047F">
          <w:rPr>
            <w:rFonts w:ascii="Times New Roman" w:hAnsi="Times New Roman" w:cs="Times New Roman"/>
            <w:sz w:val="24"/>
            <w:szCs w:val="24"/>
          </w:rPr>
          <w:delText xml:space="preserve">results of </w:delText>
        </w:r>
        <w:r w:rsidR="00425AA9" w:rsidDel="0073047F">
          <w:rPr>
            <w:rFonts w:ascii="Times New Roman" w:hAnsi="Times New Roman" w:cs="Times New Roman"/>
            <w:sz w:val="24"/>
            <w:szCs w:val="24"/>
          </w:rPr>
          <w:delText xml:space="preserve">the </w:delText>
        </w:r>
        <w:r w:rsidR="00131683" w:rsidRPr="00604EDE" w:rsidDel="0073047F">
          <w:rPr>
            <w:rFonts w:ascii="Times New Roman" w:hAnsi="Times New Roman" w:cs="Times New Roman"/>
            <w:sz w:val="24"/>
            <w:szCs w:val="24"/>
          </w:rPr>
          <w:delText>univaria</w:delText>
        </w:r>
        <w:r w:rsidR="00A339A0" w:rsidDel="0073047F">
          <w:rPr>
            <w:rFonts w:ascii="Times New Roman" w:hAnsi="Times New Roman" w:cs="Times New Roman"/>
            <w:sz w:val="24"/>
            <w:szCs w:val="24"/>
          </w:rPr>
          <w:delText>te</w:delText>
        </w:r>
        <w:r w:rsidR="00131683" w:rsidRPr="00604EDE" w:rsidDel="0073047F">
          <w:rPr>
            <w:rFonts w:ascii="Times New Roman" w:hAnsi="Times New Roman" w:cs="Times New Roman"/>
            <w:sz w:val="24"/>
            <w:szCs w:val="24"/>
          </w:rPr>
          <w:delText xml:space="preserve"> </w:delText>
        </w:r>
        <w:r w:rsidR="00131683" w:rsidRPr="00604EDE" w:rsidDel="0073047F">
          <w:rPr>
            <w:rFonts w:ascii="Times New Roman" w:hAnsi="Times New Roman" w:cs="Times New Roman"/>
            <w:sz w:val="24"/>
            <w:szCs w:val="24"/>
          </w:rPr>
          <w:lastRenderedPageBreak/>
          <w:delText>analysi</w:delText>
        </w:r>
      </w:del>
      <w:ins w:id="250" w:author="Sandra Godden" w:date="2023-10-13T15:36:00Z">
        <w:r>
          <w:rPr>
            <w:rFonts w:ascii="Times New Roman" w:hAnsi="Times New Roman" w:cs="Times New Roman"/>
            <w:sz w:val="24"/>
            <w:szCs w:val="24"/>
          </w:rPr>
          <w:t xml:space="preserve">After </w:t>
        </w:r>
      </w:ins>
      <w:del w:id="251" w:author="Sandra Godden" w:date="2023-10-13T15:36:00Z">
        <w:r w:rsidR="00131683" w:rsidRPr="00604EDE" w:rsidDel="0073047F">
          <w:rPr>
            <w:rFonts w:ascii="Times New Roman" w:hAnsi="Times New Roman" w:cs="Times New Roman"/>
            <w:sz w:val="24"/>
            <w:szCs w:val="24"/>
          </w:rPr>
          <w:delText>s</w:delText>
        </w:r>
        <w:r w:rsidR="006C012B" w:rsidDel="0073047F">
          <w:rPr>
            <w:rFonts w:ascii="Times New Roman" w:hAnsi="Times New Roman" w:cs="Times New Roman"/>
            <w:sz w:val="24"/>
            <w:szCs w:val="24"/>
          </w:rPr>
          <w:delText xml:space="preserve"> (</w:delText>
        </w:r>
      </w:del>
      <w:r w:rsidR="006C012B">
        <w:rPr>
          <w:rFonts w:ascii="Times New Roman" w:hAnsi="Times New Roman" w:cs="Times New Roman"/>
          <w:sz w:val="24"/>
          <w:szCs w:val="24"/>
        </w:rPr>
        <w:t>grouping all 21 farms together</w:t>
      </w:r>
      <w:ins w:id="252" w:author="Sandra Godden" w:date="2023-10-13T15:36:00Z">
        <w:r>
          <w:rPr>
            <w:rFonts w:ascii="Times New Roman" w:hAnsi="Times New Roman" w:cs="Times New Roman"/>
            <w:sz w:val="24"/>
            <w:szCs w:val="24"/>
          </w:rPr>
          <w:t xml:space="preserve">, </w:t>
        </w:r>
      </w:ins>
      <w:del w:id="253" w:author="Sandra Godden" w:date="2023-10-13T15:36:00Z">
        <w:r w:rsidR="006C012B" w:rsidDel="0073047F">
          <w:rPr>
            <w:rFonts w:ascii="Times New Roman" w:hAnsi="Times New Roman" w:cs="Times New Roman"/>
            <w:sz w:val="24"/>
            <w:szCs w:val="24"/>
          </w:rPr>
          <w:delText>)</w:delText>
        </w:r>
      </w:del>
      <w:ins w:id="254" w:author="Sandra Godden" w:date="2023-10-13T15:36:00Z">
        <w:r>
          <w:rPr>
            <w:rFonts w:ascii="Times New Roman" w:hAnsi="Times New Roman" w:cs="Times New Roman"/>
            <w:sz w:val="24"/>
            <w:szCs w:val="24"/>
          </w:rPr>
          <w:t xml:space="preserve"> we</w:t>
        </w:r>
      </w:ins>
      <w:r w:rsidR="00F31F64">
        <w:rPr>
          <w:rFonts w:ascii="Times New Roman" w:hAnsi="Times New Roman" w:cs="Times New Roman"/>
          <w:sz w:val="24"/>
          <w:szCs w:val="24"/>
        </w:rPr>
        <w:t xml:space="preserve"> </w:t>
      </w:r>
      <w:commentRangeStart w:id="255"/>
      <w:r w:rsidR="00F31F64" w:rsidRPr="00604EDE">
        <w:rPr>
          <w:rFonts w:ascii="Times New Roman" w:hAnsi="Times New Roman" w:cs="Times New Roman"/>
          <w:sz w:val="24"/>
          <w:szCs w:val="24"/>
        </w:rPr>
        <w:t>us</w:t>
      </w:r>
      <w:ins w:id="256" w:author="Sandra Godden" w:date="2023-10-13T15:36:00Z">
        <w:r>
          <w:rPr>
            <w:rFonts w:ascii="Times New Roman" w:hAnsi="Times New Roman" w:cs="Times New Roman"/>
            <w:sz w:val="24"/>
            <w:szCs w:val="24"/>
          </w:rPr>
          <w:t>ed</w:t>
        </w:r>
      </w:ins>
      <w:del w:id="257" w:author="Sandra Godden" w:date="2023-10-13T15:36:00Z">
        <w:r w:rsidR="00F31F64" w:rsidRPr="00604EDE" w:rsidDel="0073047F">
          <w:rPr>
            <w:rFonts w:ascii="Times New Roman" w:hAnsi="Times New Roman" w:cs="Times New Roman"/>
            <w:sz w:val="24"/>
            <w:szCs w:val="24"/>
          </w:rPr>
          <w:delText>ing</w:delText>
        </w:r>
      </w:del>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F31F64">
        <w:rPr>
          <w:rFonts w:ascii="Times New Roman" w:hAnsi="Times New Roman" w:cs="Times New Roman"/>
          <w:sz w:val="24"/>
          <w:szCs w:val="24"/>
        </w:rPr>
        <w:t>between independent predictors and outcomes of interest</w:t>
      </w:r>
      <w:del w:id="258" w:author="Sandra Godden" w:date="2023-10-13T15:37:00Z">
        <w:r w:rsidR="00F31F64" w:rsidDel="0073047F">
          <w:rPr>
            <w:rFonts w:ascii="Times New Roman" w:hAnsi="Times New Roman" w:cs="Times New Roman"/>
            <w:sz w:val="24"/>
            <w:szCs w:val="24"/>
          </w:rPr>
          <w:delText xml:space="preserve"> </w:delText>
        </w:r>
        <w:r w:rsidR="008D4670" w:rsidRPr="00604EDE" w:rsidDel="0073047F">
          <w:rPr>
            <w:rFonts w:ascii="Times New Roman" w:hAnsi="Times New Roman" w:cs="Times New Roman"/>
            <w:sz w:val="24"/>
            <w:szCs w:val="24"/>
          </w:rPr>
          <w:delText xml:space="preserve">is </w:delText>
        </w:r>
        <w:r w:rsidR="00703CAC" w:rsidDel="0073047F">
          <w:rPr>
            <w:rFonts w:ascii="Times New Roman" w:hAnsi="Times New Roman" w:cs="Times New Roman"/>
            <w:sz w:val="24"/>
            <w:szCs w:val="24"/>
          </w:rPr>
          <w:delText xml:space="preserve">also </w:delText>
        </w:r>
        <w:r w:rsidR="008D4670" w:rsidRPr="00604EDE" w:rsidDel="0073047F">
          <w:rPr>
            <w:rFonts w:ascii="Times New Roman" w:hAnsi="Times New Roman" w:cs="Times New Roman"/>
            <w:sz w:val="24"/>
            <w:szCs w:val="24"/>
          </w:rPr>
          <w:delText>reported</w:delText>
        </w:r>
      </w:del>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255"/>
      <w:r w:rsidR="00762D02">
        <w:rPr>
          <w:rStyle w:val="CommentReference"/>
          <w:rFonts w:eastAsiaTheme="minorEastAsia"/>
        </w:rPr>
        <w:commentReference w:id="255"/>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54"/>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259"/>
      <w:r w:rsidRPr="00604EDE">
        <w:rPr>
          <w:rFonts w:ascii="Times New Roman" w:hAnsi="Times New Roman" w:cs="Times New Roman"/>
          <w:b/>
          <w:sz w:val="24"/>
          <w:szCs w:val="24"/>
        </w:rPr>
        <w:t>Results</w:t>
      </w:r>
      <w:commentRangeEnd w:id="259"/>
      <w:r w:rsidR="00B715A3" w:rsidRPr="00604EDE">
        <w:rPr>
          <w:rStyle w:val="CommentReference"/>
          <w:rFonts w:eastAsiaTheme="minorEastAsia"/>
        </w:rPr>
        <w:commentReference w:id="259"/>
      </w:r>
    </w:p>
    <w:p w14:paraId="0422E7E4" w14:textId="12227C04" w:rsidR="00CA29EB" w:rsidRPr="00604EDE" w:rsidRDefault="00CA29EB" w:rsidP="005059FE">
      <w:pPr>
        <w:pStyle w:val="ListParagraph"/>
        <w:spacing w:line="480" w:lineRule="auto"/>
        <w:ind w:left="360"/>
        <w:rPr>
          <w:b/>
          <w:bCs/>
        </w:rPr>
      </w:pPr>
      <w:commentRangeStart w:id="260"/>
      <w:r w:rsidRPr="00604EDE">
        <w:rPr>
          <w:b/>
          <w:bCs/>
        </w:rPr>
        <w:t>D</w:t>
      </w:r>
      <w:commentRangeEnd w:id="260"/>
      <w:r w:rsidR="006C0C9C">
        <w:rPr>
          <w:rStyle w:val="CommentReference"/>
          <w:rFonts w:asciiTheme="minorHAnsi" w:eastAsiaTheme="minorEastAsia" w:hAnsiTheme="minorHAnsi" w:cstheme="minorBidi"/>
        </w:rPr>
        <w:commentReference w:id="260"/>
      </w:r>
      <w:r w:rsidRPr="00604EDE">
        <w:rPr>
          <w:b/>
          <w:bCs/>
        </w:rPr>
        <w:t>escription of study herds</w:t>
      </w:r>
    </w:p>
    <w:p w14:paraId="4AC0E122" w14:textId="6FDDA3EE"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261"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262"/>
      <w:commentRangeStart w:id="263"/>
      <w:r w:rsidRPr="00604EDE">
        <w:rPr>
          <w:rFonts w:ascii="Times New Roman" w:hAnsi="Times New Roman" w:cs="Times New Roman"/>
          <w:sz w:val="24"/>
          <w:szCs w:val="24"/>
        </w:rPr>
        <w:t>breeds</w:t>
      </w:r>
      <w:commentRangeEnd w:id="262"/>
      <w:r w:rsidR="00762D02">
        <w:rPr>
          <w:rStyle w:val="CommentReference"/>
          <w:rFonts w:eastAsiaTheme="minorEastAsia"/>
        </w:rPr>
        <w:commentReference w:id="262"/>
      </w:r>
      <w:commentRangeEnd w:id="263"/>
      <w:r w:rsidR="005B1C60">
        <w:rPr>
          <w:rStyle w:val="CommentReference"/>
          <w:rFonts w:eastAsiaTheme="minorEastAsia"/>
        </w:rPr>
        <w:commentReference w:id="263"/>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Nineteen of the 21 farms tested with DHIA monthly while their cows were in milk, with one farm testing 5-8 times/year and one testing every other month.</w:t>
      </w:r>
      <w:ins w:id="264" w:author="Caitlin Jeffrey" w:date="2023-10-25T08:05:00Z">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ins>
      <w:ins w:id="265" w:author="Caitlin Jeffrey" w:date="2023-10-25T08:06:00Z">
        <w:r w:rsidR="004D7584">
          <w:rPr>
            <w:rFonts w:ascii="Times New Roman" w:hAnsi="Times New Roman" w:cs="Times New Roman"/>
            <w:sz w:val="24"/>
            <w:szCs w:val="24"/>
          </w:rPr>
          <w:t xml:space="preserve">day </w:t>
        </w:r>
      </w:ins>
      <w:ins w:id="266" w:author="Caitlin Jeffrey" w:date="2023-10-25T08:05:00Z">
        <w:r w:rsidR="008D668E">
          <w:rPr>
            <w:rFonts w:ascii="Times New Roman" w:hAnsi="Times New Roman" w:cs="Times New Roman"/>
            <w:sz w:val="24"/>
            <w:szCs w:val="24"/>
          </w:rPr>
          <w:t xml:space="preserve">4 days </w:t>
        </w:r>
      </w:ins>
      <w:ins w:id="267" w:author="Caitlin Jeffrey" w:date="2023-10-25T08:06:00Z">
        <w:r w:rsidR="004D7584">
          <w:rPr>
            <w:rFonts w:ascii="Times New Roman" w:hAnsi="Times New Roman" w:cs="Times New Roman"/>
            <w:sz w:val="24"/>
            <w:szCs w:val="24"/>
          </w:rPr>
          <w:t>before</w:t>
        </w:r>
      </w:ins>
      <w:ins w:id="268" w:author="Caitlin Jeffrey" w:date="2023-10-25T08:05:00Z">
        <w:r w:rsidR="008D668E">
          <w:rPr>
            <w:rFonts w:ascii="Times New Roman" w:hAnsi="Times New Roman" w:cs="Times New Roman"/>
            <w:sz w:val="24"/>
            <w:szCs w:val="24"/>
          </w:rPr>
          <w:t xml:space="preserve"> the </w:t>
        </w:r>
      </w:ins>
      <w:ins w:id="269" w:author="Caitlin Jeffrey" w:date="2023-10-25T08:06:00Z">
        <w:r w:rsidR="008D668E">
          <w:rPr>
            <w:rFonts w:ascii="Times New Roman" w:hAnsi="Times New Roman" w:cs="Times New Roman"/>
            <w:sz w:val="24"/>
            <w:szCs w:val="24"/>
          </w:rPr>
          <w:t>farm visit (</w:t>
        </w:r>
      </w:ins>
      <w:ins w:id="270" w:author="Caitlin Jeffrey" w:date="2023-10-25T08:05:00Z">
        <w:r w:rsidR="00A942E8" w:rsidRPr="00A942E8">
          <w:rPr>
            <w:rFonts w:ascii="Times New Roman" w:hAnsi="Times New Roman" w:cs="Times New Roman"/>
            <w:sz w:val="24"/>
            <w:szCs w:val="24"/>
          </w:rPr>
          <w:t xml:space="preserve">range: </w:t>
        </w:r>
      </w:ins>
      <w:ins w:id="271" w:author="Caitlin Jeffrey" w:date="2023-10-25T08:07:00Z">
        <w:r w:rsidR="005B2B4F">
          <w:rPr>
            <w:rFonts w:ascii="Times New Roman" w:hAnsi="Times New Roman" w:cs="Times New Roman"/>
            <w:sz w:val="24"/>
            <w:szCs w:val="24"/>
          </w:rPr>
          <w:t>-</w:t>
        </w:r>
      </w:ins>
      <w:ins w:id="272" w:author="Caitlin Jeffrey" w:date="2023-10-25T08:05:00Z">
        <w:r w:rsidR="00A942E8" w:rsidRPr="00A942E8">
          <w:rPr>
            <w:rFonts w:ascii="Times New Roman" w:hAnsi="Times New Roman" w:cs="Times New Roman"/>
            <w:sz w:val="24"/>
            <w:szCs w:val="24"/>
          </w:rPr>
          <w:t xml:space="preserve">28 days </w:t>
        </w:r>
      </w:ins>
      <w:ins w:id="273" w:author="Caitlin Jeffrey" w:date="2023-10-25T08:07:00Z">
        <w:r w:rsidR="005B2B4F">
          <w:rPr>
            <w:rFonts w:ascii="Times New Roman" w:hAnsi="Times New Roman" w:cs="Times New Roman"/>
            <w:sz w:val="24"/>
            <w:szCs w:val="24"/>
          </w:rPr>
          <w:t>to +</w:t>
        </w:r>
      </w:ins>
      <w:ins w:id="274" w:author="Caitlin Jeffrey" w:date="2023-10-25T08:05:00Z">
        <w:r w:rsidR="00A942E8" w:rsidRPr="00A942E8">
          <w:rPr>
            <w:rFonts w:ascii="Times New Roman" w:hAnsi="Times New Roman" w:cs="Times New Roman"/>
            <w:sz w:val="24"/>
            <w:szCs w:val="24"/>
          </w:rPr>
          <w:t>33</w:t>
        </w:r>
      </w:ins>
      <w:ins w:id="275" w:author="Caitlin Jeffrey" w:date="2023-10-25T08:06:00Z">
        <w:r w:rsidR="008D668E">
          <w:rPr>
            <w:rFonts w:ascii="Times New Roman" w:hAnsi="Times New Roman" w:cs="Times New Roman"/>
            <w:sz w:val="24"/>
            <w:szCs w:val="24"/>
          </w:rPr>
          <w:t>).</w:t>
        </w:r>
      </w:ins>
      <w:r w:rsidRPr="00604EDE">
        <w:rPr>
          <w:rFonts w:ascii="Times New Roman" w:hAnsi="Times New Roman" w:cs="Times New Roman"/>
          <w:sz w:val="24"/>
          <w:szCs w:val="24"/>
        </w:rPr>
        <w:t xml:space="preserve"> </w:t>
      </w:r>
      <w:commentRangeStart w:id="276"/>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xml:space="preserve">, respectively. </w:t>
      </w:r>
      <w:r w:rsidRPr="00604EDE">
        <w:rPr>
          <w:rFonts w:ascii="Times New Roman" w:hAnsi="Times New Roman" w:cs="Times New Roman"/>
          <w:sz w:val="24"/>
          <w:szCs w:val="24"/>
        </w:rPr>
        <w:lastRenderedPageBreak/>
        <w:t>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277"/>
      <w:r w:rsidRPr="00604EDE">
        <w:rPr>
          <w:rFonts w:ascii="Times New Roman" w:hAnsi="Times New Roman" w:cs="Times New Roman"/>
          <w:sz w:val="24"/>
          <w:szCs w:val="24"/>
        </w:rPr>
        <w:t>respectively</w:t>
      </w:r>
      <w:commentRangeEnd w:id="277"/>
      <w:r w:rsidR="00D7652E">
        <w:rPr>
          <w:rStyle w:val="CommentReference"/>
          <w:rFonts w:eastAsiaTheme="minorEastAsia"/>
        </w:rPr>
        <w:commentReference w:id="277"/>
      </w:r>
      <w:r w:rsidRPr="00604EDE">
        <w:rPr>
          <w:rFonts w:ascii="Times New Roman" w:hAnsi="Times New Roman" w:cs="Times New Roman"/>
          <w:sz w:val="24"/>
          <w:szCs w:val="24"/>
        </w:rPr>
        <w:t xml:space="preserve">. </w:t>
      </w:r>
      <w:commentRangeEnd w:id="276"/>
      <w:r w:rsidR="006C0C9C">
        <w:rPr>
          <w:rStyle w:val="CommentReference"/>
          <w:rFonts w:eastAsiaTheme="minorEastAsia"/>
        </w:rPr>
        <w:commentReference w:id="276"/>
      </w:r>
    </w:p>
    <w:p w14:paraId="6489A333" w14:textId="4537A083" w:rsidR="00CA29EB" w:rsidRPr="00FA3E07" w:rsidRDefault="006C0C9C" w:rsidP="00C75B3E">
      <w:pPr>
        <w:spacing w:line="480" w:lineRule="auto"/>
        <w:ind w:left="720" w:hanging="360"/>
        <w:rPr>
          <w:rFonts w:ascii="Times New Roman" w:hAnsi="Times New Roman" w:cs="Times New Roman"/>
          <w:b/>
          <w:bCs/>
          <w:sz w:val="24"/>
          <w:szCs w:val="24"/>
          <w:rPrChange w:id="278" w:author="Caitlin Jeffrey" w:date="2023-10-26T14:57:00Z">
            <w:rPr>
              <w:b/>
              <w:bCs/>
            </w:rPr>
          </w:rPrChange>
        </w:rPr>
        <w:pPrChange w:id="279" w:author="Caitlin Jeffrey" w:date="2023-10-26T15:05:00Z">
          <w:pPr>
            <w:spacing w:line="480" w:lineRule="auto"/>
          </w:pPr>
        </w:pPrChange>
      </w:pPr>
      <w:commentRangeStart w:id="280"/>
      <w:commentRangeEnd w:id="280"/>
      <w:r>
        <w:rPr>
          <w:rStyle w:val="CommentReference"/>
          <w:rFonts w:eastAsiaTheme="minorEastAsia"/>
        </w:rPr>
        <w:commentReference w:id="280"/>
      </w:r>
      <w:r w:rsidR="00D7652E" w:rsidRPr="00FA3E07">
        <w:rPr>
          <w:rFonts w:ascii="Times New Roman" w:hAnsi="Times New Roman" w:cs="Times New Roman"/>
          <w:b/>
          <w:bCs/>
          <w:sz w:val="24"/>
          <w:szCs w:val="24"/>
          <w:rPrChange w:id="281" w:author="Caitlin Jeffrey" w:date="2023-10-26T14:57:00Z">
            <w:rPr>
              <w:b/>
              <w:bCs/>
            </w:rPr>
          </w:rPrChange>
        </w:rPr>
        <w:t xml:space="preserve">Description of </w:t>
      </w:r>
      <w:r w:rsidR="00CA29EB" w:rsidRPr="00FA3E07">
        <w:rPr>
          <w:rFonts w:ascii="Times New Roman" w:hAnsi="Times New Roman" w:cs="Times New Roman"/>
          <w:b/>
          <w:bCs/>
          <w:sz w:val="24"/>
          <w:szCs w:val="24"/>
          <w:rPrChange w:id="282" w:author="Caitlin Jeffrey" w:date="2023-10-26T14:57:00Z">
            <w:rPr>
              <w:b/>
              <w:bCs/>
            </w:rPr>
          </w:rPrChange>
        </w:rPr>
        <w:t xml:space="preserve">bulk tank milk </w:t>
      </w:r>
      <w:r w:rsidR="00D7652E" w:rsidRPr="00FA3E07">
        <w:rPr>
          <w:rFonts w:ascii="Times New Roman" w:hAnsi="Times New Roman" w:cs="Times New Roman"/>
          <w:b/>
          <w:bCs/>
          <w:sz w:val="24"/>
          <w:szCs w:val="24"/>
          <w:rPrChange w:id="283" w:author="Caitlin Jeffrey" w:date="2023-10-26T14:57:00Z">
            <w:rPr>
              <w:b/>
              <w:bCs/>
            </w:rPr>
          </w:rPrChange>
        </w:rPr>
        <w:t>quality</w:t>
      </w:r>
      <w:ins w:id="284" w:author="Caitlin Jeffrey" w:date="2023-10-26T14:40:00Z">
        <w:r w:rsidR="009B148C" w:rsidRPr="00FA3E07">
          <w:rPr>
            <w:rFonts w:ascii="Times New Roman" w:hAnsi="Times New Roman" w:cs="Times New Roman"/>
            <w:b/>
            <w:bCs/>
            <w:sz w:val="24"/>
            <w:szCs w:val="24"/>
          </w:rPr>
          <w:t xml:space="preserve">, </w:t>
        </w:r>
      </w:ins>
      <w:ins w:id="285" w:author="Caitlin Jeffrey" w:date="2023-10-26T14:32:00Z">
        <w:r w:rsidR="00A1187F" w:rsidRPr="00FA3E07">
          <w:rPr>
            <w:rFonts w:ascii="Times New Roman" w:hAnsi="Times New Roman" w:cs="Times New Roman"/>
            <w:b/>
            <w:bCs/>
            <w:sz w:val="24"/>
            <w:szCs w:val="24"/>
          </w:rPr>
          <w:t>udder health measures</w:t>
        </w:r>
      </w:ins>
      <w:ins w:id="286" w:author="Caitlin Jeffrey" w:date="2023-10-26T14:40:00Z">
        <w:r w:rsidR="009B148C" w:rsidRPr="00FA3E07">
          <w:rPr>
            <w:rFonts w:ascii="Times New Roman" w:hAnsi="Times New Roman" w:cs="Times New Roman"/>
            <w:b/>
            <w:bCs/>
            <w:sz w:val="24"/>
            <w:szCs w:val="24"/>
          </w:rPr>
          <w:t xml:space="preserve">, </w:t>
        </w:r>
      </w:ins>
      <w:ins w:id="287" w:author="Caitlin Jeffrey" w:date="2023-10-27T11:00:00Z">
        <w:r w:rsidR="001034A0">
          <w:rPr>
            <w:rFonts w:ascii="Times New Roman" w:hAnsi="Times New Roman" w:cs="Times New Roman"/>
            <w:b/>
            <w:bCs/>
            <w:sz w:val="24"/>
            <w:szCs w:val="24"/>
          </w:rPr>
          <w:t xml:space="preserve">milk production, </w:t>
        </w:r>
      </w:ins>
      <w:ins w:id="288" w:author="Caitlin Jeffrey" w:date="2023-10-26T14:40:00Z">
        <w:r w:rsidR="009B148C" w:rsidRPr="00FA3E07">
          <w:rPr>
            <w:rFonts w:ascii="Times New Roman" w:hAnsi="Times New Roman" w:cs="Times New Roman"/>
            <w:b/>
            <w:bCs/>
            <w:sz w:val="24"/>
            <w:szCs w:val="24"/>
          </w:rPr>
          <w:t xml:space="preserve">and </w:t>
        </w:r>
        <w:r w:rsidR="009B148C" w:rsidRPr="00FA3E07">
          <w:rPr>
            <w:rFonts w:ascii="Times New Roman" w:hAnsi="Times New Roman" w:cs="Times New Roman"/>
            <w:b/>
            <w:bCs/>
            <w:sz w:val="24"/>
            <w:szCs w:val="24"/>
            <w:rPrChange w:id="289" w:author="Caitlin Jeffrey" w:date="2023-10-26T14:57:00Z">
              <w:rPr>
                <w:b/>
                <w:bCs/>
              </w:rPr>
            </w:rPrChange>
          </w:rPr>
          <w:t>udder hygiene scores</w:t>
        </w:r>
      </w:ins>
      <w:ins w:id="290" w:author="Caitlin Jeffrey" w:date="2023-10-26T15:05:00Z">
        <w:r w:rsidR="00C75B3E">
          <w:rPr>
            <w:rFonts w:ascii="Times New Roman" w:hAnsi="Times New Roman" w:cs="Times New Roman"/>
            <w:b/>
            <w:bCs/>
            <w:sz w:val="24"/>
            <w:szCs w:val="24"/>
          </w:rPr>
          <w:t xml:space="preserve"> </w:t>
        </w:r>
      </w:ins>
    </w:p>
    <w:p w14:paraId="4D468465" w14:textId="0D7D8677" w:rsidR="00692DAA" w:rsidRPr="00F76386" w:rsidRDefault="001803F0" w:rsidP="00676DFA">
      <w:pPr>
        <w:spacing w:line="480" w:lineRule="auto"/>
        <w:ind w:firstLine="720"/>
        <w:rPr>
          <w:b/>
          <w:bCs/>
        </w:rPr>
      </w:pPr>
      <w:r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w:t>
      </w:r>
      <w:r w:rsidR="00BB0A26" w:rsidRPr="00604EDE">
        <w:rPr>
          <w:rFonts w:ascii="Times New Roman" w:hAnsi="Times New Roman" w:cs="Times New Roman"/>
          <w:sz w:val="24"/>
          <w:szCs w:val="24"/>
        </w:rPr>
        <w:t>Results of aerobic culture</w:t>
      </w:r>
      <w:r w:rsidR="00E817A9">
        <w:rPr>
          <w:rFonts w:ascii="Times New Roman" w:hAnsi="Times New Roman" w:cs="Times New Roman"/>
          <w:sz w:val="24"/>
          <w:szCs w:val="24"/>
        </w:rPr>
        <w:t>s</w:t>
      </w:r>
      <w:r w:rsidR="00BB0A26" w:rsidRPr="00604EDE">
        <w:rPr>
          <w:rFonts w:ascii="Times New Roman" w:hAnsi="Times New Roman" w:cs="Times New Roman"/>
          <w:sz w:val="24"/>
          <w:szCs w:val="24"/>
        </w:rPr>
        <w:t xml:space="preserve"> are presented in Table 1. </w:t>
      </w:r>
      <w:r w:rsidR="00CA29EB"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me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70; 15-320) when present. The median (mean; range) </w:t>
      </w:r>
      <w:r w:rsidR="00CA29EB" w:rsidRPr="00604EDE">
        <w:rPr>
          <w:rFonts w:ascii="Times New Roman" w:hAnsi="Times New Roman" w:cs="Times New Roman"/>
          <w:i/>
          <w:iCs/>
          <w:sz w:val="24"/>
          <w:szCs w:val="24"/>
        </w:rPr>
        <w:t xml:space="preserve">Staph. </w:t>
      </w:r>
      <w:r w:rsidR="00CA29EB" w:rsidRPr="00604EDE">
        <w:rPr>
          <w:rFonts w:ascii="Times New Roman" w:hAnsi="Times New Roman" w:cs="Times New Roman"/>
          <w:sz w:val="24"/>
          <w:szCs w:val="24"/>
        </w:rPr>
        <w:t xml:space="preserve">spp. count found in the 21 bulk tank milk samples was 65 (96; 0-66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while the median </w:t>
      </w:r>
      <w:r w:rsidR="003B49BB">
        <w:rPr>
          <w:rFonts w:ascii="Times New Roman" w:hAnsi="Times New Roman" w:cs="Times New Roman"/>
          <w:sz w:val="24"/>
          <w:szCs w:val="24"/>
        </w:rPr>
        <w:t xml:space="preserve">SSLO </w:t>
      </w:r>
      <w:r w:rsidR="00CA29EB" w:rsidRPr="00604EDE">
        <w:rPr>
          <w:rFonts w:ascii="Times New Roman" w:hAnsi="Times New Roman" w:cs="Times New Roman"/>
          <w:sz w:val="24"/>
          <w:szCs w:val="24"/>
        </w:rPr>
        <w:t xml:space="preserve">count was 45 (156; 10-1250)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ins w:id="291" w:author="Caitlin Jeffrey" w:date="2023-10-26T14:58:00Z">
        <w:r w:rsidR="002F2275">
          <w:rPr>
            <w:rFonts w:ascii="Times New Roman" w:hAnsi="Times New Roman" w:cs="Times New Roman"/>
            <w:sz w:val="24"/>
            <w:szCs w:val="24"/>
          </w:rPr>
          <w:t xml:space="preserve"> </w:t>
        </w:r>
      </w:ins>
      <w:del w:id="292" w:author="Sandra Godden" w:date="2023-10-13T09:38:00Z">
        <w:r w:rsidR="00CA29EB" w:rsidRPr="00604EDE" w:rsidDel="006C0C9C">
          <w:rPr>
            <w:rFonts w:ascii="Times New Roman" w:hAnsi="Times New Roman" w:cs="Times New Roman"/>
            <w:sz w:val="24"/>
            <w:szCs w:val="24"/>
          </w:rPr>
          <w:delText xml:space="preserve"> </w:delText>
        </w:r>
      </w:del>
    </w:p>
    <w:p w14:paraId="44F47B11" w14:textId="2ACF3E54" w:rsidR="00F81BD0" w:rsidRPr="00604EDE" w:rsidRDefault="00895B63" w:rsidP="005C62DE">
      <w:pPr>
        <w:spacing w:line="480" w:lineRule="auto"/>
        <w:ind w:firstLine="720"/>
      </w:pPr>
      <w:r w:rsidRPr="00604EDE">
        <w:rPr>
          <w:rFonts w:ascii="Times New Roman" w:hAnsi="Times New Roman" w:cs="Times New Roman"/>
          <w:sz w:val="24"/>
          <w:szCs w:val="24"/>
        </w:rPr>
        <w:t xml:space="preserve">The </w:t>
      </w:r>
      <w:commentRangeStart w:id="293"/>
      <w:r w:rsidRPr="00604EDE">
        <w:rPr>
          <w:rFonts w:ascii="Times New Roman" w:hAnsi="Times New Roman" w:cs="Times New Roman"/>
          <w:sz w:val="24"/>
          <w:szCs w:val="24"/>
        </w:rPr>
        <w:t>mean (</w:t>
      </w:r>
      <w:commentRangeEnd w:id="293"/>
      <w:r w:rsidR="00D7652E">
        <w:rPr>
          <w:rStyle w:val="CommentReference"/>
          <w:rFonts w:eastAsiaTheme="minorEastAsia"/>
        </w:rPr>
        <w:commentReference w:id="293"/>
      </w:r>
      <w:r w:rsidRPr="00604EDE">
        <w:rPr>
          <w:rFonts w:ascii="Times New Roman" w:hAnsi="Times New Roman" w:cs="Times New Roman"/>
          <w:sz w:val="24"/>
          <w:szCs w:val="24"/>
        </w:rPr>
        <w:t xml:space="preserve">SD; range) raw somatic cell count for the 21 bulk tank milk samples collected was 144,286 cells/mL (53,934; 54,000-250,000) (Table 2). For the 19 herds with available DHIA test-day data, the mean </w:t>
      </w:r>
      <w:r w:rsidR="00C53F25">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593C05">
        <w:rPr>
          <w:rFonts w:ascii="Times New Roman" w:hAnsi="Times New Roman" w:cs="Times New Roman"/>
          <w:sz w:val="24"/>
          <w:szCs w:val="24"/>
        </w:rPr>
        <w:t>newly elevated</w:t>
      </w:r>
      <w:r w:rsidR="00AA176D" w:rsidRPr="00604EDE">
        <w:rPr>
          <w:rFonts w:ascii="Times New Roman" w:hAnsi="Times New Roman" w:cs="Times New Roman"/>
          <w:sz w:val="24"/>
          <w:szCs w:val="24"/>
        </w:rPr>
        <w:t xml:space="preserve">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as</w:t>
      </w:r>
      <w:proofErr w:type="gramEnd"/>
      <w:r w:rsidRPr="00604EDE">
        <w:rPr>
          <w:rFonts w:ascii="Times New Roman" w:hAnsi="Times New Roman" w:cs="Times New Roman"/>
          <w:sz w:val="24"/>
          <w:szCs w:val="24"/>
        </w:rPr>
        <w:t xml:space="preserve"> 5.7 (3.7; 0-12.3),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chronic</w:t>
      </w:r>
      <w:r w:rsidR="007D51DA" w:rsidRPr="00604EDE">
        <w:rPr>
          <w:rFonts w:ascii="Times New Roman" w:hAnsi="Times New Roman" w:cs="Times New Roman"/>
          <w:sz w:val="24"/>
          <w:szCs w:val="24"/>
        </w:rPr>
        <w:t>ally</w:t>
      </w:r>
      <w:ins w:id="294" w:author="Caitlin Jeffrey" w:date="2023-10-26T14:55:00Z">
        <w:r w:rsidR="00CA664F">
          <w:rPr>
            <w:rFonts w:ascii="Times New Roman" w:hAnsi="Times New Roman" w:cs="Times New Roman"/>
            <w:sz w:val="24"/>
            <w:szCs w:val="24"/>
          </w:rPr>
          <w:t xml:space="preserve"> </w:t>
        </w:r>
      </w:ins>
      <w:del w:id="295" w:author="Caitlin Jeffrey" w:date="2023-10-26T14:55:00Z">
        <w:r w:rsidR="007D51DA" w:rsidRPr="00604EDE" w:rsidDel="00CA664F">
          <w:rPr>
            <w:rFonts w:ascii="Times New Roman" w:hAnsi="Times New Roman" w:cs="Times New Roman"/>
            <w:sz w:val="24"/>
            <w:szCs w:val="24"/>
          </w:rPr>
          <w:delText>-</w:delText>
        </w:r>
      </w:del>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13.6 (5.8; 2.9-23.1), and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25 (7.8; 8.6-36.9). For the 18 herds with available data, mean standardized 150-day milk was 50 pounds (10.1; 33.5-68). For the 20 herds with available</w:t>
      </w:r>
      <w:r w:rsidR="0010405F" w:rsidRPr="00604EDE">
        <w:rPr>
          <w:rFonts w:ascii="Times New Roman" w:hAnsi="Times New Roman" w:cs="Times New Roman"/>
          <w:sz w:val="24"/>
          <w:szCs w:val="24"/>
        </w:rPr>
        <w:t xml:space="preserve"> cow-level test</w:t>
      </w:r>
      <w:r w:rsidRPr="00604EDE">
        <w:rPr>
          <w:rFonts w:ascii="Times New Roman" w:hAnsi="Times New Roman" w:cs="Times New Roman"/>
          <w:sz w:val="24"/>
          <w:szCs w:val="24"/>
        </w:rPr>
        <w:t xml:space="preserve"> data, the average </w:t>
      </w:r>
      <w:r w:rsidR="001E0584">
        <w:rPr>
          <w:rFonts w:ascii="Times New Roman" w:hAnsi="Times New Roman" w:cs="Times New Roman"/>
          <w:sz w:val="24"/>
          <w:szCs w:val="24"/>
        </w:rPr>
        <w:t>SCS</w:t>
      </w:r>
      <w:r w:rsidRPr="00604EDE">
        <w:rPr>
          <w:rFonts w:ascii="Times New Roman" w:hAnsi="Times New Roman" w:cs="Times New Roman"/>
          <w:sz w:val="24"/>
          <w:szCs w:val="24"/>
        </w:rPr>
        <w:t xml:space="preserve"> was 2.44 (0.42; 1.7-3.3)</w:t>
      </w:r>
      <w:r w:rsidR="006F7C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4B22464F" w14:textId="0EC67F6F" w:rsidR="00057CE1" w:rsidRPr="00604EDE" w:rsidDel="00D87158" w:rsidRDefault="00057CE1" w:rsidP="009B620F">
      <w:pPr>
        <w:spacing w:after="0" w:line="480" w:lineRule="auto"/>
        <w:ind w:firstLine="720"/>
        <w:rPr>
          <w:del w:id="296" w:author="Caitlin Jeffrey" w:date="2023-10-27T11:01:00Z"/>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95% CI) hygiene score was 2.2 (1.91-2.44) for bedded pack farms (n = 5), 2.5 (2.24-2.76) for tiestall farms (n = 10), and 2.15 (1.93-2.37) for freestall farms (n = 6).</w:t>
      </w:r>
      <w:del w:id="297" w:author="Caitlin Jeffrey" w:date="2023-10-27T11:01:00Z">
        <w:r w:rsidRPr="00604EDE" w:rsidDel="0013699F">
          <w:rPr>
            <w:rFonts w:ascii="Times New Roman" w:hAnsi="Times New Roman" w:cs="Times New Roman"/>
            <w:sz w:val="24"/>
            <w:szCs w:val="24"/>
          </w:rPr>
          <w:delText xml:space="preserve"> </w:delText>
        </w:r>
      </w:del>
    </w:p>
    <w:p w14:paraId="04C5B6FE" w14:textId="534D61A9"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The overall mean (95% CI)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n = 5), 49% (35-62%) for tiestall farms (n = 10), and 32% (20-44%) for freestall farms (n = 6). </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commentRangeStart w:id="298"/>
      <w:r w:rsidRPr="003C6F06">
        <w:rPr>
          <w:rFonts w:ascii="Times New Roman" w:hAnsi="Times New Roman" w:cs="Times New Roman"/>
          <w:b/>
          <w:bCs/>
          <w:sz w:val="24"/>
          <w:szCs w:val="24"/>
        </w:rPr>
        <w:t xml:space="preserve">Objective 1. Analysis of </w:t>
      </w:r>
      <w:commentRangeStart w:id="299"/>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commentRangeEnd w:id="299"/>
      <w:r w:rsidR="00715689" w:rsidRPr="003C6F06">
        <w:rPr>
          <w:rStyle w:val="CommentReference"/>
          <w:rFonts w:ascii="Times New Roman" w:eastAsiaTheme="minorEastAsia" w:hAnsi="Times New Roman" w:cs="Times New Roman"/>
          <w:sz w:val="24"/>
          <w:szCs w:val="24"/>
        </w:rPr>
        <w:commentReference w:id="299"/>
      </w:r>
      <w:commentRangeEnd w:id="298"/>
      <w:r w:rsidRPr="003C6F06">
        <w:rPr>
          <w:rStyle w:val="CommentReference"/>
          <w:rFonts w:ascii="Times New Roman" w:eastAsiaTheme="minorEastAsia" w:hAnsi="Times New Roman" w:cs="Times New Roman"/>
          <w:sz w:val="24"/>
          <w:szCs w:val="24"/>
        </w:rPr>
        <w:commentReference w:id="298"/>
      </w:r>
    </w:p>
    <w:p w14:paraId="48EBE274" w14:textId="56A683AA" w:rsidR="0046483C" w:rsidRDefault="000E7B9A" w:rsidP="00A305CE">
      <w:pPr>
        <w:pStyle w:val="ListParagraph"/>
        <w:spacing w:line="480" w:lineRule="auto"/>
        <w:ind w:left="0" w:firstLine="720"/>
        <w:rPr>
          <w:ins w:id="300" w:author="Caitlin Jeffrey" w:date="2023-10-27T11:45:00Z"/>
        </w:rPr>
      </w:pPr>
      <w:r>
        <w:t>The</w:t>
      </w:r>
      <w:r w:rsidR="0043631B">
        <w:t xml:space="preserve"> main predictor of interest, f</w:t>
      </w:r>
      <w:r w:rsidR="00797FB4">
        <w:t>acility type (FS, TS, or BP)</w:t>
      </w:r>
      <w:r>
        <w:t>,</w:t>
      </w:r>
      <w:r w:rsidR="00797FB4">
        <w:t xml:space="preserve"> was forced into</w:t>
      </w:r>
      <w:r w:rsidR="007412F9">
        <w:t xml:space="preserve"> </w:t>
      </w:r>
      <w:r w:rsidR="00F179D2">
        <w:t xml:space="preserve">the </w:t>
      </w:r>
      <w:r w:rsidR="00797FB4">
        <w:t>model</w:t>
      </w:r>
      <w:r w:rsidR="007412F9">
        <w:t xml:space="preserve"> for </w:t>
      </w:r>
      <w:r w:rsidR="000E3AC4">
        <w:t xml:space="preserve">each of the </w:t>
      </w:r>
      <w:r w:rsidR="007412F9">
        <w:t>eight outcomes</w:t>
      </w:r>
      <w:r w:rsidR="00A65934">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254ED0">
        <w:t>group sizes: FS =6, TS = 10, BP = 3).</w:t>
      </w:r>
      <w:ins w:id="301" w:author="Caitlin Jeffrey" w:date="2023-10-27T11:09:00Z">
        <w:r w:rsidR="00A94A13">
          <w:t xml:space="preserve"> </w:t>
        </w:r>
      </w:ins>
      <w:r w:rsidR="00A94A13">
        <w:t xml:space="preserve">One bedded pack farm did not have average cow-level SCS data (group sizes: FS = 6, TS = 8, BP = 4). </w:t>
      </w:r>
      <w:del w:id="302" w:author="Caitlin Jeffrey" w:date="2023-10-27T11:10:00Z">
        <w:r w:rsidR="00B2723A" w:rsidDel="00A94A13">
          <w:delText xml:space="preserve"> </w:delText>
        </w:r>
      </w:del>
      <w:r w:rsidR="00B2723A">
        <w:t>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r w:rsidR="00195FCA">
        <w:t>group sizes: FS = 6, TS = 8, BP = 4).</w:t>
      </w:r>
      <w:r w:rsidR="00B07D3A">
        <w:t xml:space="preserve"> All 21 farms were able to be included in the </w:t>
      </w:r>
      <w:r w:rsidR="00FD43D8">
        <w:t xml:space="preserve">models for </w:t>
      </w:r>
      <w:r w:rsidR="00B07D3A">
        <w:t>BTSCC, average hygiene score, and proportion of dirty udder</w:t>
      </w:r>
      <w:r w:rsidR="00FD43D8">
        <w:t>s</w:t>
      </w:r>
      <w:r w:rsidR="00B07D3A">
        <w:t>.</w:t>
      </w:r>
    </w:p>
    <w:p w14:paraId="1F5322C0" w14:textId="77777777" w:rsidR="00AE3695" w:rsidRPr="00F83D50" w:rsidRDefault="00AE3695" w:rsidP="00AE3695">
      <w:pPr>
        <w:pStyle w:val="ListParagraph"/>
        <w:spacing w:line="480" w:lineRule="auto"/>
        <w:ind w:left="0" w:firstLine="720"/>
        <w:rPr>
          <w:ins w:id="303" w:author="Caitlin Jeffrey" w:date="2023-10-27T11:45:00Z"/>
          <w:i/>
          <w:iCs/>
        </w:rPr>
      </w:pPr>
      <w:ins w:id="304" w:author="Caitlin Jeffrey" w:date="2023-10-27T11:45:00Z">
        <w:r>
          <w:rPr>
            <w:i/>
            <w:iCs/>
          </w:rPr>
          <w:t>Bulk tank milk quality</w:t>
        </w:r>
      </w:ins>
    </w:p>
    <w:p w14:paraId="1B8CABA6" w14:textId="19895138" w:rsidR="00AE3695" w:rsidRDefault="00ED241B" w:rsidP="00A305CE">
      <w:pPr>
        <w:pStyle w:val="ListParagraph"/>
        <w:spacing w:line="480" w:lineRule="auto"/>
        <w:ind w:left="0" w:firstLine="720"/>
      </w:pPr>
      <w:ins w:id="305" w:author="Caitlin Jeffrey" w:date="2023-10-27T11:46:00Z">
        <w:r>
          <w:t xml:space="preserve">Multiple attempts were made to model </w:t>
        </w:r>
      </w:ins>
      <w:ins w:id="306" w:author="Caitlin Jeffrey" w:date="2023-10-27T11:47:00Z">
        <w:r w:rsidR="00FC630E">
          <w:t xml:space="preserve">the four </w:t>
        </w:r>
      </w:ins>
      <w:ins w:id="307" w:author="Caitlin Jeffrey" w:date="2023-10-27T11:46:00Z">
        <w:r>
          <w:t xml:space="preserve">aerobic </w:t>
        </w:r>
      </w:ins>
      <w:ins w:id="308" w:author="Caitlin Jeffrey" w:date="2023-10-27T11:47:00Z">
        <w:r w:rsidR="00FC630E">
          <w:t xml:space="preserve">culture outcomes </w:t>
        </w:r>
        <w:r w:rsidR="008D6EE3">
          <w:t>for bulk tank milk, but these suffered from over-parametrization</w:t>
        </w:r>
        <w:r w:rsidR="00B833C9">
          <w:t xml:space="preserve"> and were not pursued further.</w:t>
        </w:r>
      </w:ins>
      <w:ins w:id="309" w:author="Caitlin Jeffrey" w:date="2023-10-27T11:48:00Z">
        <w:r w:rsidR="00B833C9">
          <w:t xml:space="preserve"> </w:t>
        </w:r>
        <w:r w:rsidR="00B833C9" w:rsidRPr="00B833C9">
          <w:t>A Kruskal-</w:t>
        </w:r>
        <w:proofErr w:type="gramStart"/>
        <w:r w:rsidR="00B833C9" w:rsidRPr="00B833C9">
          <w:t>Wallis</w:t>
        </w:r>
        <w:proofErr w:type="gramEnd"/>
        <w:r w:rsidR="00B833C9" w:rsidRPr="00B833C9">
          <w:t xml:space="preserve"> chi-squared test was performed for each of the four aerobic culture outcomes, which found no difference in </w:t>
        </w:r>
        <w:proofErr w:type="spellStart"/>
        <w:r w:rsidR="00B833C9" w:rsidRPr="00B833C9">
          <w:t>cfu</w:t>
        </w:r>
        <w:proofErr w:type="spellEnd"/>
        <w:r w:rsidR="00B833C9" w:rsidRPr="00B833C9">
          <w:t xml:space="preserve"> count between the three facility types (P &gt; 0.05; Table 1).</w:t>
        </w:r>
      </w:ins>
      <w:ins w:id="310" w:author="Caitlin Jeffrey" w:date="2023-10-27T11:47:00Z">
        <w:r w:rsidR="008D6EE3">
          <w:t xml:space="preserve"> </w:t>
        </w:r>
      </w:ins>
    </w:p>
    <w:p w14:paraId="307763EB" w14:textId="74837D58" w:rsidR="0076306B" w:rsidRDefault="009C3744" w:rsidP="00A305CE">
      <w:pPr>
        <w:pStyle w:val="ListParagraph"/>
        <w:spacing w:line="480" w:lineRule="auto"/>
        <w:ind w:left="0" w:firstLine="720"/>
      </w:pPr>
      <w:r>
        <w:t>Predominant breed (Holstein</w:t>
      </w:r>
      <w:r w:rsidR="00A00138">
        <w:t>,</w:t>
      </w:r>
      <w:r>
        <w:t xml:space="preserve"> n = 8</w:t>
      </w:r>
      <w:r w:rsidR="00A00138">
        <w:t>;</w:t>
      </w:r>
      <w:r>
        <w:t xml:space="preserve"> Jersey/Other</w:t>
      </w:r>
      <w:r w:rsidR="00A00138">
        <w:t>,</w:t>
      </w:r>
      <w:r>
        <w:t xml:space="preserve"> n = 13) and herd size</w:t>
      </w:r>
      <w:r w:rsidR="0082775C">
        <w:t xml:space="preserve"> (n = 21)</w:t>
      </w:r>
      <w:r>
        <w:t xml:space="preserve"> were offered </w:t>
      </w:r>
      <w:r w:rsidR="00660061">
        <w:t xml:space="preserve">to a </w:t>
      </w:r>
      <w:r w:rsidR="00816A9A">
        <w:t xml:space="preserve">multivariable </w:t>
      </w:r>
      <w:r w:rsidR="00660061">
        <w:t xml:space="preserve">model </w:t>
      </w:r>
      <w:r w:rsidR="00CB4903">
        <w:t>for BT</w:t>
      </w:r>
      <w:r w:rsidR="00702A1C" w:rsidRPr="00D161EA">
        <w:t>SCC</w:t>
      </w:r>
      <w:r w:rsidR="00901BD6">
        <w:t xml:space="preserve">. </w:t>
      </w:r>
      <w:r w:rsidR="00446493">
        <w:t>No models were produced</w:t>
      </w:r>
      <w:r w:rsidR="006D4E55">
        <w:t xml:space="preserve"> for BT</w:t>
      </w:r>
      <w:r w:rsidR="00B17900">
        <w:t>S</w:t>
      </w:r>
      <w:r w:rsidR="006D4E55">
        <w:t>CC</w:t>
      </w:r>
      <w:r w:rsidR="00446493">
        <w:t xml:space="preserve"> that were statistically significant overall (</w:t>
      </w:r>
      <w:r w:rsidR="001A759F">
        <w:t>F</w:t>
      </w:r>
      <w:r w:rsidR="00446493">
        <w:t>-test</w:t>
      </w:r>
      <w:r w:rsidR="001A759F">
        <w:t xml:space="preserve">, </w:t>
      </w:r>
      <w:r w:rsidR="000E70C8" w:rsidRPr="000E70C8">
        <w:rPr>
          <w:i/>
          <w:iCs/>
        </w:rPr>
        <w:t>P</w:t>
      </w:r>
      <w:r w:rsidR="001A759F">
        <w:t xml:space="preserve"> &gt;0.05) </w:t>
      </w:r>
      <w:r w:rsidR="001E1026">
        <w:t>or which had any</w:t>
      </w:r>
      <w:r w:rsidR="00AA0F56" w:rsidRPr="00AA0F56">
        <w:t xml:space="preserve"> significant predictors</w:t>
      </w:r>
      <w:ins w:id="311" w:author="Caitlin Jeffrey" w:date="2023-10-27T11:19:00Z">
        <w:r w:rsidR="00490BE7">
          <w:t>, including facility type</w:t>
        </w:r>
      </w:ins>
      <w:r w:rsidR="00AA5799">
        <w:t>.</w:t>
      </w:r>
      <w:r w:rsidR="00716087">
        <w:t xml:space="preserve"> </w:t>
      </w:r>
    </w:p>
    <w:p w14:paraId="7B388B6A" w14:textId="1A5F414D" w:rsidR="0076306B" w:rsidRDefault="00177A11" w:rsidP="00A305CE">
      <w:pPr>
        <w:pStyle w:val="ListParagraph"/>
        <w:spacing w:line="480" w:lineRule="auto"/>
        <w:ind w:left="0" w:firstLine="720"/>
      </w:pPr>
      <w:commentRangeStart w:id="312"/>
      <w:r>
        <w:lastRenderedPageBreak/>
        <w:t>Herd size category (</w:t>
      </w:r>
      <w:r w:rsidR="004523A0">
        <w:t>30-55 cows,</w:t>
      </w:r>
      <w:r w:rsidR="00A93F18">
        <w:t xml:space="preserve"> n = 5;</w:t>
      </w:r>
      <w:r w:rsidR="004523A0">
        <w:t xml:space="preserve"> 56-69 cows,</w:t>
      </w:r>
      <w:r w:rsidR="00A93F18">
        <w:t xml:space="preserve"> n = </w:t>
      </w:r>
      <w:r w:rsidR="00030B71">
        <w:t>6;</w:t>
      </w:r>
      <w:r w:rsidR="004523A0">
        <w:t xml:space="preserve"> 70-100 cows</w:t>
      </w:r>
      <w:r w:rsidR="00030B71">
        <w:t>, n = 8</w:t>
      </w:r>
      <w:r w:rsidR="004523A0">
        <w:t>),</w:t>
      </w:r>
      <w:r w:rsidR="000A52D2">
        <w:t xml:space="preserve"> use of bedding </w:t>
      </w:r>
      <w:ins w:id="313" w:author="Caitlin Jeffrey" w:date="2023-10-27T11:16:00Z">
        <w:r w:rsidR="00E624D8">
          <w:t>amendment</w:t>
        </w:r>
      </w:ins>
      <w:r w:rsidR="00030B71">
        <w:t xml:space="preserve"> (y = 5</w:t>
      </w:r>
      <w:r w:rsidR="00AE3FC3">
        <w:t>;</w:t>
      </w:r>
      <w:r w:rsidR="00030B71">
        <w:t xml:space="preserve"> n = 14)</w:t>
      </w:r>
      <w:r w:rsidR="000A52D2">
        <w:t xml:space="preserve">, air quality </w:t>
      </w:r>
      <w:r w:rsidR="000325A6">
        <w:t xml:space="preserve">as assessed by researcher </w:t>
      </w:r>
      <w:r w:rsidR="000A52D2">
        <w:t>(</w:t>
      </w:r>
      <w:r w:rsidR="000F1225">
        <w:t>“</w:t>
      </w:r>
      <w:r w:rsidR="000A52D2">
        <w:t>fair</w:t>
      </w:r>
      <w:r w:rsidR="000F1225">
        <w:t>,”</w:t>
      </w:r>
      <w:r w:rsidR="000A52D2">
        <w:t xml:space="preserve"> n =</w:t>
      </w:r>
      <w:r w:rsidR="0042571D">
        <w:t xml:space="preserve"> 5</w:t>
      </w:r>
      <w:r w:rsidR="00AE3FC3">
        <w:t>;</w:t>
      </w:r>
      <w:r w:rsidR="0042571D">
        <w:t xml:space="preserve"> </w:t>
      </w:r>
      <w:r w:rsidR="000F1225">
        <w:t>“</w:t>
      </w:r>
      <w:r w:rsidR="0042571D">
        <w:t>good</w:t>
      </w:r>
      <w:r w:rsidR="000F1225">
        <w:t>,”</w:t>
      </w:r>
      <w:r w:rsidR="0042571D">
        <w:t xml:space="preserve"> n = 14), glove use</w:t>
      </w:r>
      <w:r w:rsidR="009552B0">
        <w:t xml:space="preserve"> at milking</w:t>
      </w:r>
      <w:r w:rsidR="0082479B">
        <w:t xml:space="preserve"> (</w:t>
      </w:r>
      <w:r w:rsidR="00797FB4">
        <w:t>always</w:t>
      </w:r>
      <w:r w:rsidR="0082479B">
        <w:t xml:space="preserve"> = 9</w:t>
      </w:r>
      <w:r w:rsidR="00A305CE">
        <w:t>;</w:t>
      </w:r>
      <w:r w:rsidR="0082479B">
        <w:t xml:space="preserve"> n</w:t>
      </w:r>
      <w:r w:rsidR="00797FB4">
        <w:t>o/inconsistently</w:t>
      </w:r>
      <w:r w:rsidR="0082479B">
        <w:t xml:space="preserve"> = 9)</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always</w:t>
      </w:r>
      <w:r w:rsidR="00EA01E8">
        <w:t xml:space="preserve"> kept record</w:t>
      </w:r>
      <w:r w:rsidR="00284AE4">
        <w:t>s of mastitis event</w:t>
      </w:r>
      <w:r w:rsidR="00B16A4F">
        <w:t xml:space="preserve"> = 7</w:t>
      </w:r>
      <w:r w:rsidR="00A305CE">
        <w:t xml:space="preserve">; </w:t>
      </w:r>
      <w:r w:rsidR="00B16A4F">
        <w:t>never</w:t>
      </w:r>
      <w:r w:rsidR="00EA01E8">
        <w:t xml:space="preserve"> kept record</w:t>
      </w:r>
      <w:r w:rsidR="00B16A4F">
        <w:t xml:space="preserve"> =</w:t>
      </w:r>
      <w:r w:rsidR="00EA01E8">
        <w:t xml:space="preserve"> 6</w:t>
      </w:r>
      <w:r w:rsidR="00A305CE">
        <w:t>;</w:t>
      </w:r>
      <w:r w:rsidR="00EA01E8">
        <w:t xml:space="preserve"> sometimes</w:t>
      </w:r>
      <w:r w:rsidR="00ED72B7">
        <w:t>/</w:t>
      </w:r>
      <w:r w:rsidR="00EA01E8">
        <w:t>kept records temporarily = 6) 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model with the lowest AIC value </w:t>
      </w:r>
      <w:r w:rsidR="00F4278C">
        <w:t>(</w:t>
      </w:r>
      <w:commentRangeEnd w:id="312"/>
      <w:r w:rsidR="00911141">
        <w:rPr>
          <w:rStyle w:val="CommentReference"/>
          <w:rFonts w:asciiTheme="minorHAnsi" w:eastAsiaTheme="minorEastAsia" w:hAnsiTheme="minorHAnsi" w:cstheme="minorBidi"/>
        </w:rPr>
        <w:commentReference w:id="312"/>
      </w:r>
      <w:r w:rsidR="00F4278C" w:rsidRPr="00D91689">
        <w:t>91.36</w:t>
      </w:r>
      <w:r w:rsidR="00F4278C">
        <w:t xml:space="preserve">) </w:t>
      </w:r>
      <w:r w:rsidR="00EF1639">
        <w:t xml:space="preserve">was an improvement on the reduced model </w:t>
      </w:r>
      <w:r w:rsidR="00E97D78">
        <w:t xml:space="preserve">with only facility type </w:t>
      </w:r>
      <w:r w:rsidR="00EF1639">
        <w:t xml:space="preserve">(ANOVA, </w:t>
      </w:r>
      <w:r w:rsidR="00D12CF1" w:rsidRPr="00D12CF1">
        <w:rPr>
          <w:i/>
          <w:iCs/>
        </w:rPr>
        <w:t>P</w:t>
      </w:r>
      <w:r w:rsidR="00EF1639">
        <w:t xml:space="preserve"> </w:t>
      </w:r>
      <w:r w:rsidR="007748EB">
        <w:t>=</w:t>
      </w:r>
      <w:r w:rsidR="006D3F63">
        <w:t xml:space="preserve"> </w:t>
      </w:r>
      <w:r w:rsidR="001E03BB">
        <w:t>0.01</w:t>
      </w:r>
      <w:r w:rsidR="00EF1639">
        <w:t xml:space="preserve">), and </w:t>
      </w:r>
      <w:r w:rsidR="00512350">
        <w:t xml:space="preserve">included </w:t>
      </w:r>
      <w:r w:rsidR="007E66F7">
        <w:t xml:space="preserve">bedding </w:t>
      </w:r>
      <w:ins w:id="314" w:author="Caitlin Jeffrey" w:date="2023-10-27T11:16:00Z">
        <w:r w:rsidR="00E624D8">
          <w:t>amendment</w:t>
        </w:r>
      </w:ins>
      <w:r w:rsidR="007E66F7">
        <w:t xml:space="preserve"> use, air quality, glove use, and mastitis record keeping practices</w:t>
      </w:r>
      <w:r w:rsidR="00F4278C">
        <w:t>.</w:t>
      </w:r>
      <w:r w:rsidR="00D91689">
        <w:t xml:space="preserve"> </w:t>
      </w:r>
      <w:r w:rsidR="00EF1639">
        <w:t>However, this model</w:t>
      </w:r>
      <w:r w:rsidR="00873859">
        <w:t xml:space="preserve"> was only a marginal improvement on the full model (</w:t>
      </w:r>
      <w:r w:rsidR="00EC71B1">
        <w:t xml:space="preserve">AIC = </w:t>
      </w:r>
      <w:r w:rsidR="00EC71B1" w:rsidRPr="00EC71B1">
        <w:t>91.76</w:t>
      </w:r>
      <w:r w:rsidR="00EC71B1">
        <w:t xml:space="preserve">). </w:t>
      </w:r>
      <w:r w:rsidR="00D7206D">
        <w:t xml:space="preserve">Bedding </w:t>
      </w:r>
      <w:ins w:id="315" w:author="Caitlin Jeffrey" w:date="2023-10-27T11:16:00Z">
        <w:r w:rsidR="00E624D8">
          <w:t>amendment</w:t>
        </w:r>
      </w:ins>
      <w:r w:rsidR="00D7206D">
        <w:t xml:space="preserve"> use</w:t>
      </w:r>
      <w:r w:rsidR="00D76CA2">
        <w:t xml:space="preserve"> and air quality were significant</w:t>
      </w:r>
      <w:r w:rsidR="00EC71B1">
        <w:t xml:space="preserve"> predictors</w:t>
      </w:r>
      <w:r w:rsidR="00D76CA2">
        <w:t xml:space="preserve"> </w:t>
      </w:r>
      <w:r w:rsidR="00110A27">
        <w:t xml:space="preserve">of </w:t>
      </w:r>
      <w:proofErr w:type="spellStart"/>
      <w:r w:rsidR="00110A27">
        <w:t>newSCS</w:t>
      </w:r>
      <w:proofErr w:type="spellEnd"/>
      <w:r w:rsidR="00110A27">
        <w:t xml:space="preserve"> </w:t>
      </w:r>
      <w:r w:rsidR="00D76CA2">
        <w:t>in th</w:t>
      </w:r>
      <w:r w:rsidR="009C7A86">
        <w:t>is</w:t>
      </w:r>
      <w:r w:rsidR="00D76CA2">
        <w:t xml:space="preserve"> best </w:t>
      </w:r>
      <w:r w:rsidR="009C7A86">
        <w:t>model</w:t>
      </w:r>
      <w:r w:rsidR="001669CB">
        <w:t xml:space="preserve"> (</w:t>
      </w:r>
      <w:r w:rsidR="009C7A86">
        <w:t>overall</w:t>
      </w:r>
      <w:r w:rsidR="001669CB">
        <w:t xml:space="preserve"> </w:t>
      </w:r>
      <w:r w:rsidR="00D12CF1">
        <w:rPr>
          <w:i/>
          <w:iCs/>
        </w:rPr>
        <w:t>P</w:t>
      </w:r>
      <w:r w:rsidR="00722D0E">
        <w:rPr>
          <w:i/>
          <w:iCs/>
        </w:rPr>
        <w:t xml:space="preserve"> </w:t>
      </w:r>
      <w:r w:rsidR="006A64A6">
        <w:rPr>
          <w:i/>
          <w:iCs/>
        </w:rPr>
        <w:t>=</w:t>
      </w:r>
      <w:r w:rsidR="001669CB">
        <w:rPr>
          <w:i/>
          <w:iCs/>
        </w:rPr>
        <w:t xml:space="preserve"> </w:t>
      </w:r>
      <w:r w:rsidR="006A64A6" w:rsidRPr="002E3E7A">
        <w:t>0.014</w:t>
      </w:r>
      <w:r w:rsidR="001669CB">
        <w:t>)</w:t>
      </w:r>
      <w:ins w:id="316" w:author="Caitlin Jeffrey" w:date="2023-10-27T11:26:00Z">
        <w:r w:rsidR="00CB7DE6">
          <w:t>, while facility type was not</w:t>
        </w:r>
      </w:ins>
      <w:r w:rsidR="008C63A1">
        <w:t>.</w:t>
      </w:r>
    </w:p>
    <w:p w14:paraId="02639534" w14:textId="75ED019B" w:rsidR="0076306B" w:rsidRDefault="00A305CE" w:rsidP="00A305CE">
      <w:pPr>
        <w:pStyle w:val="ListParagraph"/>
        <w:spacing w:line="480" w:lineRule="auto"/>
        <w:ind w:left="0" w:firstLine="720"/>
      </w:pPr>
      <w:r>
        <w:t xml:space="preserve"> </w:t>
      </w:r>
      <w:r w:rsidR="0039673F">
        <w:t>Feeding additional supplemental selenium</w:t>
      </w:r>
      <w:r w:rsidR="008138F8">
        <w:t xml:space="preserve"> (y = 11; n = 7)</w:t>
      </w:r>
      <w:r w:rsidR="0039673F">
        <w:t>, use of</w:t>
      </w:r>
      <w:ins w:id="317" w:author="Caitlin Jeffrey" w:date="2023-10-27T11:14:00Z">
        <w:r w:rsidR="00357932">
          <w:t xml:space="preserve"> </w:t>
        </w:r>
      </w:ins>
      <w:ins w:id="318" w:author="Caitlin Jeffrey" w:date="2023-10-27T11:15:00Z">
        <w:r w:rsidR="00357932">
          <w:t>any sort of bedding amendment</w:t>
        </w:r>
      </w:ins>
      <w:r w:rsidR="0039673F">
        <w:t xml:space="preserve"> </w:t>
      </w:r>
      <w:r w:rsidR="00797FB4">
        <w:t>(y = 5; n = 14)</w:t>
      </w:r>
      <w:r w:rsidR="0039673F">
        <w:t xml:space="preserve">, </w:t>
      </w:r>
      <w:r w:rsidR="00BA14BD">
        <w:t>udder hair clipping</w:t>
      </w:r>
      <w:r w:rsidR="00A74C74">
        <w:t xml:space="preserve"> (y = 5; n = 14)</w:t>
      </w:r>
      <w:r w:rsidR="00BA14BD">
        <w:t>, and proportion of dirty udders</w:t>
      </w:r>
      <w:r w:rsidR="00A74C74">
        <w:t xml:space="preserve"> (n = </w:t>
      </w:r>
      <w:r w:rsidR="002E43E3">
        <w:t>19</w:t>
      </w:r>
      <w:r w:rsidR="00A74C74">
        <w:t>)</w:t>
      </w:r>
      <w:r w:rsidR="00BA14BD">
        <w:t xml:space="preserve"> </w:t>
      </w:r>
      <w:r w:rsidR="0039673F">
        <w:t xml:space="preserve">were offered to a multivariable model for </w:t>
      </w:r>
      <w:proofErr w:type="spellStart"/>
      <w:r w:rsidR="00BA14BD">
        <w:t>chron</w:t>
      </w:r>
      <w:r w:rsidR="0039673F">
        <w:t>SC</w:t>
      </w:r>
      <w:r w:rsidR="00722D0E">
        <w:t>S</w:t>
      </w:r>
      <w:proofErr w:type="spellEnd"/>
      <w:r w:rsidR="0039673F">
        <w:t xml:space="preserve">. The </w:t>
      </w:r>
      <w:r w:rsidR="005345F8">
        <w:t>full model was the best</w:t>
      </w:r>
      <w:r w:rsidR="00FF7061">
        <w:t xml:space="preserve"> (overall </w:t>
      </w:r>
      <w:r w:rsidR="000E70C8" w:rsidRPr="000E70C8">
        <w:rPr>
          <w:i/>
          <w:iCs/>
        </w:rPr>
        <w:t>P</w:t>
      </w:r>
      <w:r w:rsidR="000861B6">
        <w:t xml:space="preserve"> </w:t>
      </w:r>
      <w:r w:rsidR="00D97A7A">
        <w:t>=</w:t>
      </w:r>
      <w:r w:rsidR="00FF7061">
        <w:t xml:space="preserve"> </w:t>
      </w:r>
      <w:r w:rsidR="000861B6">
        <w:t>0.0</w:t>
      </w:r>
      <w:r w:rsidR="00D97A7A">
        <w:t>4</w:t>
      </w:r>
      <w:r w:rsidR="000861B6">
        <w:t xml:space="preserve">), </w:t>
      </w:r>
      <w:r w:rsidR="005345F8">
        <w:t xml:space="preserve">and was an improvement on the reduced model (ANOVA, </w:t>
      </w:r>
      <w:r w:rsidR="000E70C8" w:rsidRPr="000E70C8">
        <w:rPr>
          <w:i/>
          <w:iCs/>
        </w:rPr>
        <w:t>P</w:t>
      </w:r>
      <w:r w:rsidR="005345F8">
        <w:t xml:space="preserve"> </w:t>
      </w:r>
      <w:r w:rsidR="000263B5">
        <w:t>=</w:t>
      </w:r>
      <w:r w:rsidR="00621437">
        <w:t xml:space="preserve"> </w:t>
      </w:r>
      <w:r w:rsidR="005345F8">
        <w:t>0.02)</w:t>
      </w:r>
      <w:r w:rsidR="00BA14BD">
        <w:t xml:space="preserve">, </w:t>
      </w:r>
      <w:r w:rsidR="005A0C76">
        <w:t xml:space="preserve">but the only </w:t>
      </w:r>
      <w:r w:rsidR="0039673F">
        <w:t>predictor</w:t>
      </w:r>
      <w:r w:rsidR="005A0C76">
        <w:t xml:space="preserve"> </w:t>
      </w:r>
      <w:r w:rsidR="0039673F">
        <w:t xml:space="preserve">found to be </w:t>
      </w:r>
      <w:r w:rsidR="00CF1C50">
        <w:t xml:space="preserve">significant </w:t>
      </w:r>
      <w:r w:rsidR="005A0C76">
        <w:t xml:space="preserve">was the proportion of dirty udders </w:t>
      </w:r>
      <w:r w:rsidR="00DD0D73">
        <w:t>(</w:t>
      </w:r>
      <w:r w:rsidR="00722D0E">
        <w:rPr>
          <w:i/>
          <w:iCs/>
        </w:rPr>
        <w:t>P</w:t>
      </w:r>
      <w:r w:rsidR="00DD0D73">
        <w:t xml:space="preserve"> = 0.018).</w:t>
      </w:r>
      <w:r w:rsidR="00974817">
        <w:t xml:space="preserve"> </w:t>
      </w:r>
      <w:ins w:id="319" w:author="Caitlin Jeffrey" w:date="2023-10-27T11:28:00Z">
        <w:r w:rsidR="00E13786">
          <w:t xml:space="preserve">Facility type was not found to be a </w:t>
        </w:r>
        <w:r w:rsidR="0090310E">
          <w:t xml:space="preserve">significant predictor of </w:t>
        </w:r>
        <w:proofErr w:type="spellStart"/>
        <w:r w:rsidR="0090310E">
          <w:t>chron</w:t>
        </w:r>
      </w:ins>
      <w:ins w:id="320" w:author="Caitlin Jeffrey" w:date="2023-10-27T11:29:00Z">
        <w:r w:rsidR="0090310E">
          <w:t>SCS</w:t>
        </w:r>
        <w:proofErr w:type="spellEnd"/>
        <w:r w:rsidR="0090310E">
          <w:t>.</w:t>
        </w:r>
      </w:ins>
    </w:p>
    <w:p w14:paraId="44E9D069" w14:textId="30193057" w:rsidR="002E43E3" w:rsidRDefault="00F83D38" w:rsidP="00A305CE">
      <w:pPr>
        <w:pStyle w:val="ListParagraph"/>
        <w:spacing w:line="480" w:lineRule="auto"/>
        <w:ind w:left="0" w:firstLine="720"/>
      </w:pPr>
      <w:r>
        <w:t xml:space="preserve">For modelling </w:t>
      </w:r>
      <w:proofErr w:type="spellStart"/>
      <w:r>
        <w:t>elevSC</w:t>
      </w:r>
      <w:r w:rsidR="00722D0E">
        <w:t>S</w:t>
      </w:r>
      <w:proofErr w:type="spellEnd"/>
      <w:r>
        <w:t xml:space="preserve">, bedding </w:t>
      </w:r>
      <w:ins w:id="321" w:author="Caitlin Jeffrey" w:date="2023-10-27T11:16:00Z">
        <w:r w:rsidR="00E624D8">
          <w:t>amendment</w:t>
        </w:r>
      </w:ins>
      <w:r>
        <w:t xml:space="preserve"> use</w:t>
      </w:r>
      <w:r w:rsidR="00201EDE">
        <w:t xml:space="preserve"> (y = 5; n = 14)</w:t>
      </w:r>
      <w:r>
        <w:t xml:space="preserve"> and mean hygiene </w:t>
      </w:r>
      <w:r w:rsidR="0088716D">
        <w:t xml:space="preserve">(n = </w:t>
      </w:r>
      <w:r w:rsidR="002E43E3">
        <w:t>19</w:t>
      </w:r>
      <w:r w:rsidR="0088716D">
        <w:t xml:space="preserve">) </w:t>
      </w:r>
      <w:r>
        <w:t xml:space="preserve">were </w:t>
      </w:r>
      <w:r w:rsidR="00B45D7C">
        <w:t>offered.</w:t>
      </w:r>
      <w:r w:rsidR="00540B9D">
        <w:t xml:space="preserve"> No models were produced that were statistically significant overall</w:t>
      </w:r>
      <w:r w:rsidR="006B1D2B">
        <w:t xml:space="preserve">, </w:t>
      </w:r>
      <w:r w:rsidR="004E25DD">
        <w:t>and none had any</w:t>
      </w:r>
      <w:r w:rsidR="00540B9D" w:rsidRPr="00AA0F56">
        <w:t xml:space="preserve"> significant predictors</w:t>
      </w:r>
      <w:ins w:id="322" w:author="Caitlin Jeffrey" w:date="2023-10-27T11:29:00Z">
        <w:r w:rsidR="0079002B">
          <w:t>, including facility</w:t>
        </w:r>
      </w:ins>
      <w:ins w:id="323" w:author="Caitlin Jeffrey" w:date="2023-10-27T11:30:00Z">
        <w:r w:rsidR="0079002B">
          <w:t xml:space="preserve"> type</w:t>
        </w:r>
      </w:ins>
      <w:r w:rsidR="007D145C">
        <w:t xml:space="preserve"> (</w:t>
      </w:r>
      <w:r w:rsidR="000E70C8" w:rsidRPr="000E70C8">
        <w:rPr>
          <w:i/>
          <w:iCs/>
        </w:rPr>
        <w:t>P</w:t>
      </w:r>
      <w:r w:rsidR="007D145C">
        <w:t xml:space="preserve"> &gt;0.05)</w:t>
      </w:r>
      <w:r w:rsidR="00540B9D">
        <w:t>.</w:t>
      </w:r>
      <w:r w:rsidR="00B4296D">
        <w:t xml:space="preserve"> </w:t>
      </w:r>
    </w:p>
    <w:p w14:paraId="1BA8F953" w14:textId="11D50D2B" w:rsidR="0039673F" w:rsidRDefault="002321EF" w:rsidP="0038544D">
      <w:pPr>
        <w:pStyle w:val="ListParagraph"/>
        <w:spacing w:line="480" w:lineRule="auto"/>
        <w:ind w:left="0" w:firstLine="720"/>
      </w:pPr>
      <w:r>
        <w:t>Feeding additional supplemental selenium</w:t>
      </w:r>
      <w:r w:rsidR="00201EDE">
        <w:t xml:space="preserve"> (y = 11; n = 8)</w:t>
      </w:r>
      <w:r>
        <w:t xml:space="preserve">, use of </w:t>
      </w:r>
      <w:ins w:id="324" w:author="Caitlin Jeffrey" w:date="2023-10-27T11:15:00Z">
        <w:r w:rsidR="00E934D5">
          <w:t xml:space="preserve">a </w:t>
        </w:r>
        <w:r w:rsidR="00E934D5">
          <w:t>bedding amendment</w:t>
        </w:r>
        <w:r w:rsidR="00E934D5">
          <w:t xml:space="preserve"> </w:t>
        </w:r>
      </w:ins>
      <w:r w:rsidR="00201EDE">
        <w:t>(y = 5; n = 15)</w:t>
      </w:r>
      <w:r>
        <w:t>, use of organic approved intramammary product at dry-off</w:t>
      </w:r>
      <w:r w:rsidR="002E43E3">
        <w:t xml:space="preserve"> (y = 5; n = 1</w:t>
      </w:r>
      <w:r w:rsidR="00201EDE">
        <w:t>5</w:t>
      </w:r>
      <w:r w:rsidR="002E43E3">
        <w:t>)</w:t>
      </w:r>
      <w:r>
        <w:t>,</w:t>
      </w:r>
      <w:r w:rsidR="0046034D">
        <w:t xml:space="preserve"> use of injectable selenium and </w:t>
      </w:r>
      <w:r w:rsidR="00950CCF">
        <w:t>v</w:t>
      </w:r>
      <w:r w:rsidR="0046034D">
        <w:t>itamin E product</w:t>
      </w:r>
      <w:r w:rsidR="002E43E3">
        <w:t xml:space="preserve"> (</w:t>
      </w:r>
      <w:r w:rsidR="004E5CBF">
        <w:t>n</w:t>
      </w:r>
      <w:r w:rsidR="00797FB4">
        <w:t>ever</w:t>
      </w:r>
      <w:r w:rsidR="004E5CBF">
        <w:t xml:space="preserve"> = 11; </w:t>
      </w:r>
      <w:r w:rsidR="00797FB4">
        <w:t>regularly</w:t>
      </w:r>
      <w:r w:rsidR="004E5CBF">
        <w:t>/occasionally = 9)</w:t>
      </w:r>
      <w:r w:rsidR="0046034D">
        <w:t>, and mean hygiene</w:t>
      </w:r>
      <w:r w:rsidR="004E5CBF">
        <w:t xml:space="preserve"> (n = 20)</w:t>
      </w:r>
      <w:r w:rsidR="0046034D">
        <w:t xml:space="preserve"> were offered to a multivariable model for</w:t>
      </w:r>
      <w:r w:rsidR="008C48E3">
        <w:t xml:space="preserve"> herd</w:t>
      </w:r>
      <w:r w:rsidR="0046034D">
        <w:t xml:space="preserve"> </w:t>
      </w:r>
      <w:r w:rsidR="00774A85">
        <w:t>av</w:t>
      </w:r>
      <w:r w:rsidR="004E5CBF">
        <w:t xml:space="preserve">erage </w:t>
      </w:r>
      <w:r w:rsidR="00124546">
        <w:t>SCS</w:t>
      </w:r>
      <w:r w:rsidR="00774A85">
        <w:t>.</w:t>
      </w:r>
      <w:r w:rsidR="006F20CC">
        <w:t xml:space="preserve"> The best model for </w:t>
      </w:r>
      <w:r w:rsidR="006F20CC">
        <w:lastRenderedPageBreak/>
        <w:t xml:space="preserve">avg. </w:t>
      </w:r>
      <w:r w:rsidR="00124546">
        <w:t>SCS</w:t>
      </w:r>
      <w:r w:rsidR="006F20CC">
        <w:t xml:space="preserve"> included </w:t>
      </w:r>
      <w:r w:rsidR="00E4017D">
        <w:t xml:space="preserve">use of bedding </w:t>
      </w:r>
      <w:ins w:id="325" w:author="Caitlin Jeffrey" w:date="2023-10-27T11:16:00Z">
        <w:r w:rsidR="00E624D8">
          <w:t>amendment</w:t>
        </w:r>
      </w:ins>
      <w:r w:rsidR="00E4017D">
        <w:t>, dry product, injectable selenium, and mean hygiene score</w:t>
      </w:r>
      <w:r w:rsidR="00EC6E74">
        <w:t xml:space="preserve">, with </w:t>
      </w:r>
      <w:proofErr w:type="gramStart"/>
      <w:r w:rsidR="00CF1C50">
        <w:t xml:space="preserve">all </w:t>
      </w:r>
      <w:ins w:id="326" w:author="Caitlin Jeffrey" w:date="2023-10-27T11:40:00Z">
        <w:r w:rsidR="005B108A">
          <w:t>of</w:t>
        </w:r>
        <w:proofErr w:type="gramEnd"/>
        <w:r w:rsidR="005B108A">
          <w:t xml:space="preserve"> these </w:t>
        </w:r>
      </w:ins>
      <w:r w:rsidR="00CF1C50">
        <w:t xml:space="preserve">predictors except </w:t>
      </w:r>
      <w:r w:rsidR="00CA4660">
        <w:t>use of dry product found to be significant.</w:t>
      </w:r>
      <w:r w:rsidR="004E5CBF">
        <w:t xml:space="preserve"> Overall, this model was significant (</w:t>
      </w:r>
      <w:r w:rsidR="000E70C8" w:rsidRPr="000E70C8">
        <w:rPr>
          <w:i/>
          <w:iCs/>
        </w:rPr>
        <w:t>P</w:t>
      </w:r>
      <w:r w:rsidR="00F534A5">
        <w:t xml:space="preserve"> =</w:t>
      </w:r>
      <w:r w:rsidR="006E3ABD">
        <w:t xml:space="preserve"> </w:t>
      </w:r>
      <w:r w:rsidR="004E5CBF">
        <w:t>0.01), and shown to be better than the reduced model (</w:t>
      </w:r>
      <w:r w:rsidR="006E3ABD">
        <w:t xml:space="preserve">ANOVA, </w:t>
      </w:r>
      <w:r w:rsidR="0069232B">
        <w:rPr>
          <w:i/>
          <w:iCs/>
        </w:rPr>
        <w:t xml:space="preserve">P </w:t>
      </w:r>
      <w:r w:rsidR="002C2381">
        <w:t>=</w:t>
      </w:r>
      <w:r w:rsidR="006E3ABD">
        <w:t xml:space="preserve"> </w:t>
      </w:r>
      <w:r w:rsidR="004E5CBF">
        <w:t>0.0</w:t>
      </w:r>
      <w:r w:rsidR="002C2381">
        <w:t>03</w:t>
      </w:r>
      <w:r w:rsidR="004E5CBF">
        <w:t>).</w:t>
      </w:r>
      <w:ins w:id="327" w:author="Caitlin Jeffrey" w:date="2023-10-27T11:40:00Z">
        <w:r w:rsidR="00A727C5">
          <w:t xml:space="preserve"> Facility type was not found to be a significant predictor in this model.</w:t>
        </w:r>
      </w:ins>
    </w:p>
    <w:p w14:paraId="4FA719DA" w14:textId="1FDAAA07" w:rsidR="00201EDE" w:rsidRDefault="00201EDE" w:rsidP="00201EDE">
      <w:pPr>
        <w:pStyle w:val="ListParagraph"/>
        <w:spacing w:line="480" w:lineRule="auto"/>
        <w:ind w:left="0" w:firstLine="720"/>
      </w:pPr>
      <w:r>
        <w:t>For modelling STD 150-day milk, use of injectable selenium and vitamin E product (n</w:t>
      </w:r>
      <w:r w:rsidR="00797FB4">
        <w:t>ever</w:t>
      </w:r>
      <w:r>
        <w:t xml:space="preserve"> = 11; regularly/occasionally = 7), whether producers cultured high SCC cows (always/sometimes = 8; never = 10), and herd size category (30-55 cows, n = 5; 56-69 cows, n = 5; 70-100 cows, n = 8) were offered. No models </w:t>
      </w:r>
      <w:r w:rsidR="000233B5">
        <w:t xml:space="preserve">were </w:t>
      </w:r>
      <w:r>
        <w:t>statistically significant overall, and none had any</w:t>
      </w:r>
      <w:r w:rsidRPr="00AA0F56">
        <w:t xml:space="preserve"> significant predictors</w:t>
      </w:r>
      <w:ins w:id="328" w:author="Caitlin Jeffrey" w:date="2023-10-27T11:41:00Z">
        <w:r w:rsidR="00A727C5">
          <w:t>, including facility type</w:t>
        </w:r>
      </w:ins>
      <w:r w:rsidR="00FD0C4B">
        <w:t xml:space="preserve"> (</w:t>
      </w:r>
      <w:r w:rsidR="000E70C8" w:rsidRPr="000E70C8">
        <w:rPr>
          <w:i/>
          <w:iCs/>
        </w:rPr>
        <w:t>P</w:t>
      </w:r>
      <w:r w:rsidR="00FD0C4B">
        <w:t xml:space="preserve"> &gt;0.05)</w:t>
      </w:r>
      <w:r>
        <w:t>.</w:t>
      </w:r>
    </w:p>
    <w:p w14:paraId="25511347" w14:textId="55B2A827" w:rsidR="00B14D69" w:rsidRDefault="00222F94" w:rsidP="006E592D">
      <w:pPr>
        <w:pStyle w:val="ListParagraph"/>
        <w:spacing w:line="480" w:lineRule="auto"/>
        <w:ind w:left="0" w:firstLine="720"/>
      </w:pPr>
      <w:r>
        <w:t xml:space="preserve">The only predictor offered to the model for proportion of dirty udders was air quality assessed by researcher (“fair,” = 5; “good,” </w:t>
      </w:r>
      <w:r w:rsidR="006543DB">
        <w:t>=</w:t>
      </w:r>
      <w:r>
        <w:t xml:space="preserve">16). The model was not significant, and was </w:t>
      </w:r>
      <w:r w:rsidR="00096355">
        <w:t>no better</w:t>
      </w:r>
      <w:r>
        <w:t xml:space="preserve"> than the reduced model only containing facility type</w:t>
      </w:r>
      <w:r w:rsidR="004206D6">
        <w:t xml:space="preserve"> (</w:t>
      </w:r>
      <w:r w:rsidR="000E70C8" w:rsidRPr="000E70C8">
        <w:rPr>
          <w:i/>
          <w:iCs/>
        </w:rPr>
        <w:t>P</w:t>
      </w:r>
      <w:r w:rsidR="004206D6">
        <w:t xml:space="preserve"> &gt;0.05)</w:t>
      </w:r>
      <w:r>
        <w:t xml:space="preserve">. </w:t>
      </w:r>
      <w:ins w:id="329" w:author="Caitlin Jeffrey" w:date="2023-10-27T11:41:00Z">
        <w:r w:rsidR="00A43F25">
          <w:t>Facility type was not found to be a significant predictor in this model.</w:t>
        </w:r>
      </w:ins>
    </w:p>
    <w:p w14:paraId="1B3AEFC0" w14:textId="2214C4DD" w:rsidR="00417BD4" w:rsidRPr="007216E1" w:rsidRDefault="00C26355" w:rsidP="006543DB">
      <w:pPr>
        <w:pStyle w:val="ListParagraph"/>
        <w:spacing w:line="480" w:lineRule="auto"/>
        <w:ind w:left="0" w:firstLine="720"/>
      </w:pPr>
      <w:r>
        <w:t xml:space="preserve">For modelling average hygiene score, </w:t>
      </w:r>
      <w:r w:rsidR="005B408F">
        <w:t>the predictors meeting the threshold to be offered to the model were</w:t>
      </w:r>
      <w:r w:rsidR="00BF41D2">
        <w:t xml:space="preserve"> whether </w:t>
      </w:r>
      <w:r>
        <w:t>the producer ever cultured</w:t>
      </w:r>
      <w:r w:rsidR="00813074">
        <w:t xml:space="preserve"> </w:t>
      </w:r>
      <w:r w:rsidR="0021453E">
        <w:t>quarter milk</w:t>
      </w:r>
      <w:r>
        <w:t xml:space="preserve"> samples (never = 7; sometimes/regularly = 14) and whether the producer generally followed recommended practices for mastitis control (y = 8; n = 13). No models were statistically significant overall, and </w:t>
      </w:r>
      <w:r w:rsidR="00BF41D2">
        <w:t xml:space="preserve">neither predictor was </w:t>
      </w:r>
      <w:r w:rsidRPr="00AA0F56">
        <w:t xml:space="preserve">significant </w:t>
      </w:r>
      <w:r w:rsidR="009A3553">
        <w:t>(</w:t>
      </w:r>
      <w:r w:rsidR="000E70C8" w:rsidRPr="000E70C8">
        <w:rPr>
          <w:i/>
          <w:iCs/>
        </w:rPr>
        <w:t>P</w:t>
      </w:r>
      <w:r w:rsidR="009A3553">
        <w:t xml:space="preserve"> &gt;0.05)</w:t>
      </w:r>
      <w:r>
        <w:t>.</w:t>
      </w:r>
      <w:ins w:id="330" w:author="Caitlin Jeffrey" w:date="2023-10-27T11:41:00Z">
        <w:r w:rsidR="00A43F25">
          <w:t xml:space="preserve"> </w:t>
        </w:r>
      </w:ins>
      <w:ins w:id="331" w:author="Caitlin Jeffrey" w:date="2023-10-27T11:42:00Z">
        <w:r w:rsidR="00CD72D5">
          <w:t>Facility type was not found to be a significant predictor in this model.</w:t>
        </w:r>
      </w:ins>
    </w:p>
    <w:p w14:paraId="49B4E7C4" w14:textId="36B737B8" w:rsidR="008A5E20" w:rsidRPr="006218B1" w:rsidRDefault="009910FE" w:rsidP="00776BAF">
      <w:pPr>
        <w:spacing w:line="480" w:lineRule="auto"/>
        <w:ind w:firstLine="360"/>
        <w:rPr>
          <w:rFonts w:ascii="Times New Roman" w:hAnsi="Times New Roman" w:cs="Times New Roman"/>
          <w:b/>
          <w:bCs/>
          <w:sz w:val="24"/>
          <w:szCs w:val="24"/>
          <w:rPrChange w:id="332" w:author="Caitlin Jeffrey" w:date="2023-10-26T15:19:00Z">
            <w:rPr/>
          </w:rPrChange>
        </w:rPr>
        <w:pPrChange w:id="333" w:author="Caitlin Jeffrey" w:date="2023-10-26T15:21:00Z">
          <w:pPr>
            <w:spacing w:line="480" w:lineRule="auto"/>
          </w:pPr>
        </w:pPrChange>
      </w:pPr>
      <w:commentRangeStart w:id="334"/>
      <w:r w:rsidRPr="00776BAF">
        <w:rPr>
          <w:rFonts w:ascii="Times New Roman" w:hAnsi="Times New Roman" w:cs="Times New Roman"/>
          <w:b/>
          <w:bCs/>
          <w:sz w:val="24"/>
          <w:szCs w:val="24"/>
        </w:rPr>
        <w:t>Results of univariate analyses for udder health</w:t>
      </w:r>
      <w:r w:rsidR="006079F8" w:rsidRPr="00776BAF">
        <w:rPr>
          <w:rFonts w:ascii="Times New Roman" w:hAnsi="Times New Roman" w:cs="Times New Roman"/>
          <w:b/>
          <w:bCs/>
          <w:sz w:val="24"/>
          <w:szCs w:val="24"/>
        </w:rPr>
        <w:t xml:space="preserve">, </w:t>
      </w:r>
      <w:proofErr w:type="gramStart"/>
      <w:r w:rsidR="006079F8" w:rsidRPr="00776BAF">
        <w:rPr>
          <w:rFonts w:ascii="Times New Roman" w:hAnsi="Times New Roman" w:cs="Times New Roman"/>
          <w:b/>
          <w:bCs/>
          <w:sz w:val="24"/>
          <w:szCs w:val="24"/>
        </w:rPr>
        <w:t>production</w:t>
      </w:r>
      <w:proofErr w:type="gramEnd"/>
      <w:r w:rsidRPr="00776BAF">
        <w:rPr>
          <w:rFonts w:ascii="Times New Roman" w:hAnsi="Times New Roman" w:cs="Times New Roman"/>
          <w:b/>
          <w:bCs/>
          <w:sz w:val="24"/>
          <w:szCs w:val="24"/>
        </w:rPr>
        <w:t xml:space="preserve"> and hygiene outcomes</w:t>
      </w:r>
      <w:commentRangeEnd w:id="334"/>
      <w:r w:rsidR="00E26D7C" w:rsidRPr="006218B1">
        <w:rPr>
          <w:rStyle w:val="CommentReference"/>
          <w:rFonts w:ascii="Times New Roman" w:eastAsiaTheme="minorEastAsia" w:hAnsi="Times New Roman" w:cs="Times New Roman"/>
          <w:sz w:val="24"/>
          <w:szCs w:val="24"/>
          <w:rPrChange w:id="335" w:author="Caitlin Jeffrey" w:date="2023-10-26T15:19:00Z">
            <w:rPr>
              <w:rStyle w:val="CommentReference"/>
              <w:rFonts w:eastAsiaTheme="minorEastAsia"/>
            </w:rPr>
          </w:rPrChange>
        </w:rPr>
        <w:commentReference w:id="334"/>
      </w:r>
    </w:p>
    <w:p w14:paraId="190C8447" w14:textId="1FE8AD6B" w:rsidR="008A528E" w:rsidRPr="00604EDE"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analysis identifying factors unconditionally associated with udder health and hygiene outcomes 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r w:rsidR="008A5E20" w:rsidRPr="00604EDE">
        <w:rPr>
          <w:rFonts w:ascii="Times New Roman" w:hAnsi="Times New Roman" w:cs="Times New Roman"/>
          <w:sz w:val="24"/>
          <w:szCs w:val="24"/>
        </w:rPr>
        <w:t xml:space="preserve">The depth of bedding in stalls for freestall and tiestall herds was unconditionally associated with multiple udder health </w:t>
      </w:r>
      <w:r w:rsidR="008A5E20" w:rsidRPr="00604EDE">
        <w:rPr>
          <w:rFonts w:ascii="Times New Roman" w:hAnsi="Times New Roman" w:cs="Times New Roman"/>
          <w:sz w:val="24"/>
          <w:szCs w:val="24"/>
        </w:rPr>
        <w:lastRenderedPageBreak/>
        <w:t>outcomes</w:t>
      </w:r>
      <w:r w:rsidR="00480F5B" w:rsidRPr="00604EDE">
        <w:rPr>
          <w:rFonts w:ascii="Times New Roman" w:hAnsi="Times New Roman" w:cs="Times New Roman"/>
          <w:sz w:val="24"/>
          <w:szCs w:val="24"/>
        </w:rPr>
        <w:t xml:space="preserve">. </w:t>
      </w:r>
      <w:r w:rsidR="00773AAB">
        <w:rPr>
          <w:rFonts w:ascii="Times New Roman" w:hAnsi="Times New Roman" w:cs="Times New Roman"/>
          <w:sz w:val="24"/>
          <w:szCs w:val="24"/>
        </w:rPr>
        <w:t>For freestall and tiesta</w:t>
      </w:r>
      <w:r w:rsidR="004103A3">
        <w:rPr>
          <w:rFonts w:ascii="Times New Roman" w:hAnsi="Times New Roman" w:cs="Times New Roman"/>
          <w:sz w:val="24"/>
          <w:szCs w:val="24"/>
        </w:rPr>
        <w:t>l</w:t>
      </w:r>
      <w:r w:rsidR="00773AAB">
        <w:rPr>
          <w:rFonts w:ascii="Times New Roman" w:hAnsi="Times New Roman" w:cs="Times New Roman"/>
          <w:sz w:val="24"/>
          <w:szCs w:val="24"/>
        </w:rPr>
        <w:t>l herds, a</w:t>
      </w:r>
      <w:r w:rsidR="008A5E20" w:rsidRPr="00604EDE">
        <w:rPr>
          <w:rFonts w:ascii="Times New Roman" w:hAnsi="Times New Roman" w:cs="Times New Roman"/>
          <w:sz w:val="24"/>
          <w:szCs w:val="24"/>
        </w:rPr>
        <w:t xml:space="preserve">s the depth of bedding in stalls increased, udder health measures improved (lower </w:t>
      </w:r>
      <w:r w:rsidR="00CB706A">
        <w:rPr>
          <w:rFonts w:ascii="Times New Roman" w:hAnsi="Times New Roman" w:cs="Times New Roman"/>
          <w:sz w:val="24"/>
          <w:szCs w:val="24"/>
        </w:rPr>
        <w:t>SCS</w:t>
      </w:r>
      <w:r w:rsidR="008A5E20" w:rsidRPr="00604EDE">
        <w:rPr>
          <w:rFonts w:ascii="Times New Roman" w:hAnsi="Times New Roman" w:cs="Times New Roman"/>
          <w:sz w:val="24"/>
          <w:szCs w:val="24"/>
        </w:rPr>
        <w:t xml:space="preserve">, BTSCC,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008A5E20" w:rsidRPr="00604EDE">
        <w:rPr>
          <w:rFonts w:ascii="Times New Roman" w:hAnsi="Times New Roman" w:cs="Times New Roman"/>
          <w:sz w:val="24"/>
          <w:szCs w:val="24"/>
        </w:rPr>
        <w:t>). Similarly, herds where cows were on deep bedding</w:t>
      </w:r>
      <w:r w:rsidR="00D11FF2">
        <w:rPr>
          <w:rFonts w:ascii="Times New Roman" w:hAnsi="Times New Roman" w:cs="Times New Roman"/>
          <w:sz w:val="24"/>
          <w:szCs w:val="24"/>
        </w:rPr>
        <w:t xml:space="preserve"> (deep</w:t>
      </w:r>
      <w:r w:rsidR="005732E1">
        <w:rPr>
          <w:rFonts w:ascii="Times New Roman" w:hAnsi="Times New Roman" w:cs="Times New Roman"/>
          <w:sz w:val="24"/>
          <w:szCs w:val="24"/>
        </w:rPr>
        <w:t>-bedded freestalls and bedded packs)</w:t>
      </w:r>
      <w:r w:rsidR="008A5E20" w:rsidRPr="00604EDE">
        <w:rPr>
          <w:rFonts w:ascii="Times New Roman" w:hAnsi="Times New Roman" w:cs="Times New Roman"/>
          <w:sz w:val="24"/>
          <w:szCs w:val="24"/>
        </w:rPr>
        <w:t xml:space="preserve"> </w:t>
      </w:r>
      <w:r w:rsidR="00E861BF">
        <w:rPr>
          <w:rFonts w:ascii="Times New Roman" w:hAnsi="Times New Roman" w:cs="Times New Roman"/>
          <w:sz w:val="24"/>
          <w:szCs w:val="24"/>
        </w:rPr>
        <w:t xml:space="preserve">tended to </w:t>
      </w:r>
      <w:r w:rsidR="008A5E20" w:rsidRPr="00604EDE">
        <w:rPr>
          <w:rFonts w:ascii="Times New Roman" w:hAnsi="Times New Roman" w:cs="Times New Roman"/>
          <w:sz w:val="24"/>
          <w:szCs w:val="24"/>
        </w:rPr>
        <w:t>ha</w:t>
      </w:r>
      <w:r w:rsidR="00E861BF">
        <w:rPr>
          <w:rFonts w:ascii="Times New Roman" w:hAnsi="Times New Roman" w:cs="Times New Roman"/>
          <w:sz w:val="24"/>
          <w:szCs w:val="24"/>
        </w:rPr>
        <w:t>ve</w:t>
      </w:r>
      <w:r w:rsidR="008A5E20" w:rsidRPr="00604EDE">
        <w:rPr>
          <w:rFonts w:ascii="Times New Roman" w:hAnsi="Times New Roman" w:cs="Times New Roman"/>
          <w:sz w:val="24"/>
          <w:szCs w:val="24"/>
        </w:rPr>
        <w:t xml:space="preserve"> a lower BTSCC compared to herds that had stalls with a smaller amount of bedding on top of a mattress or concrete. </w:t>
      </w:r>
    </w:p>
    <w:p w14:paraId="7415AC25" w14:textId="69A989FE"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ygiene measures were associated with numerous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336D21">
        <w:rPr>
          <w:rFonts w:ascii="Times New Roman" w:hAnsi="Times New Roman" w:cs="Times New Roman"/>
          <w:sz w:val="24"/>
          <w:szCs w:val="24"/>
        </w:rPr>
        <w:t>tended to b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 xml:space="preserve">05 </w:t>
      </w:r>
      <w:r w:rsidR="004451DF" w:rsidRPr="004451DF">
        <w:rPr>
          <w:rFonts w:ascii="Times New Roman" w:hAnsi="Times New Roman" w:cs="Times New Roman"/>
          <w:sz w:val="24"/>
          <w:szCs w:val="24"/>
        </w:rPr>
        <w:t>and 0.</w:t>
      </w:r>
      <w:r w:rsidR="004451DF">
        <w:rPr>
          <w:rFonts w:ascii="Times New Roman" w:hAnsi="Times New Roman" w:cs="Times New Roman"/>
          <w:sz w:val="24"/>
          <w:szCs w:val="24"/>
        </w:rPr>
        <w:t>05</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09</w:t>
      </w:r>
      <w:r w:rsidR="004451DF" w:rsidRPr="004451DF">
        <w:rPr>
          <w:rFonts w:ascii="Times New Roman" w:hAnsi="Times New Roman" w:cs="Times New Roman"/>
          <w:sz w:val="24"/>
          <w:szCs w:val="24"/>
        </w:rPr>
        <w:t xml:space="preserve"> and 0.1</w:t>
      </w:r>
      <w:r w:rsidR="004451DF">
        <w:rPr>
          <w:rFonts w:ascii="Times New Roman" w:hAnsi="Times New Roman" w:cs="Times New Roman"/>
          <w:sz w:val="24"/>
          <w:szCs w:val="24"/>
        </w:rPr>
        <w:t>3</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00336D21">
        <w:rPr>
          <w:rFonts w:ascii="Times New Roman" w:hAnsi="Times New Roman" w:cs="Times New Roman"/>
          <w:sz w:val="24"/>
          <w:szCs w:val="24"/>
        </w:rPr>
        <w:t xml:space="preserve"> (</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sidRPr="006E592D">
        <w:rPr>
          <w:rFonts w:ascii="Times New Roman" w:hAnsi="Times New Roman" w:cs="Times New Roman"/>
          <w:i/>
          <w:iCs/>
          <w:sz w:val="24"/>
          <w:szCs w:val="24"/>
        </w:rPr>
        <w:t>=</w:t>
      </w:r>
      <w:r w:rsidR="001824C6">
        <w:rPr>
          <w:rFonts w:ascii="Times New Roman" w:hAnsi="Times New Roman" w:cs="Times New Roman"/>
          <w:i/>
          <w:iCs/>
          <w:sz w:val="24"/>
          <w:szCs w:val="24"/>
        </w:rPr>
        <w:t xml:space="preserve"> </w:t>
      </w:r>
      <w:r w:rsidR="00336D21">
        <w:rPr>
          <w:rFonts w:ascii="Times New Roman" w:hAnsi="Times New Roman" w:cs="Times New Roman"/>
          <w:sz w:val="24"/>
          <w:szCs w:val="24"/>
        </w:rPr>
        <w:t>0.11 and</w:t>
      </w:r>
      <w:r w:rsidR="004451DF">
        <w:rPr>
          <w:rFonts w:ascii="Times New Roman" w:hAnsi="Times New Roman" w:cs="Times New Roman"/>
          <w:sz w:val="24"/>
          <w:szCs w:val="24"/>
        </w:rPr>
        <w:t xml:space="preserve"> 0.12, respectively)</w:t>
      </w:r>
      <w:r w:rsidR="003113FC">
        <w:rPr>
          <w:rFonts w:ascii="Times New Roman" w:hAnsi="Times New Roman" w:cs="Times New Roman"/>
          <w:sz w:val="24"/>
          <w:szCs w:val="24"/>
        </w:rPr>
        <w:t xml:space="preserve"> (</w:t>
      </w:r>
      <w:r w:rsidR="002C7E49">
        <w:rPr>
          <w:rFonts w:ascii="Times New Roman" w:hAnsi="Times New Roman" w:cs="Times New Roman"/>
          <w:sz w:val="24"/>
          <w:szCs w:val="24"/>
        </w:rPr>
        <w:t>T</w:t>
      </w:r>
      <w:r w:rsidR="003113FC">
        <w:rPr>
          <w:rFonts w:ascii="Times New Roman" w:hAnsi="Times New Roman" w:cs="Times New Roman"/>
          <w:sz w:val="24"/>
          <w:szCs w:val="24"/>
        </w:rPr>
        <w:t>able 3)</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a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product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 xml:space="preserve">a </w:t>
      </w:r>
      <w:r w:rsidR="001D3306">
        <w:rPr>
          <w:rFonts w:ascii="Times New Roman" w:hAnsi="Times New Roman" w:cs="Times New Roman"/>
          <w:sz w:val="24"/>
          <w:szCs w:val="24"/>
        </w:rPr>
        <w:t>non-antibiotic</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4451DF">
        <w:rPr>
          <w:rFonts w:ascii="Times New Roman" w:hAnsi="Times New Roman" w:cs="Times New Roman"/>
          <w:sz w:val="24"/>
          <w:szCs w:val="24"/>
        </w:rPr>
        <w:t xml:space="preserve"> (</w:t>
      </w:r>
      <w:r w:rsidR="00F30549">
        <w:rPr>
          <w:rFonts w:ascii="Times New Roman" w:hAnsi="Times New Roman" w:cs="Times New Roman"/>
          <w:sz w:val="24"/>
          <w:szCs w:val="24"/>
        </w:rPr>
        <w:t>T</w:t>
      </w:r>
      <w:r w:rsidR="004451DF">
        <w:rPr>
          <w:rFonts w:ascii="Times New Roman" w:hAnsi="Times New Roman" w:cs="Times New Roman"/>
          <w:sz w:val="24"/>
          <w:szCs w:val="24"/>
        </w:rPr>
        <w:t>able 3)</w:t>
      </w:r>
      <w:r w:rsidRPr="00604EDE">
        <w:rPr>
          <w:rFonts w:ascii="Times New Roman" w:hAnsi="Times New Roman" w:cs="Times New Roman"/>
          <w:sz w:val="24"/>
          <w:szCs w:val="24"/>
        </w:rPr>
        <w:t>.</w:t>
      </w:r>
    </w:p>
    <w:p w14:paraId="00E24436" w14:textId="7F6E0B8B"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14452C"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14452C">
        <w:rPr>
          <w:rFonts w:ascii="Times New Roman" w:hAnsi="Times New Roman" w:cs="Times New Roman"/>
          <w:sz w:val="24"/>
          <w:szCs w:val="24"/>
        </w:rPr>
        <w:t>=</w:t>
      </w:r>
      <w:r w:rsidR="00F30549">
        <w:rPr>
          <w:rFonts w:ascii="Times New Roman" w:hAnsi="Times New Roman" w:cs="Times New Roman"/>
          <w:sz w:val="24"/>
          <w:szCs w:val="24"/>
        </w:rPr>
        <w:t xml:space="preserve"> </w:t>
      </w:r>
      <w:r w:rsidR="0014452C">
        <w:rPr>
          <w:rFonts w:ascii="Times New Roman" w:hAnsi="Times New Roman" w:cs="Times New Roman"/>
          <w:sz w:val="24"/>
          <w:szCs w:val="24"/>
        </w:rPr>
        <w:t>0.00</w:t>
      </w:r>
      <w:r w:rsidR="003033F3">
        <w:rPr>
          <w:rFonts w:ascii="Times New Roman" w:hAnsi="Times New Roman" w:cs="Times New Roman"/>
          <w:sz w:val="24"/>
          <w:szCs w:val="24"/>
        </w:rPr>
        <w:t xml:space="preserve">8) 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00CD0C9D">
        <w:rPr>
          <w:rFonts w:ascii="Times New Roman" w:hAnsi="Times New Roman" w:cs="Times New Roman"/>
          <w:sz w:val="24"/>
          <w:szCs w:val="24"/>
        </w:rPr>
        <w:t xml:space="preserve"> (</w:t>
      </w:r>
      <w:r w:rsidR="00CD0C9D"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CD0C9D">
        <w:rPr>
          <w:rFonts w:ascii="Times New Roman" w:hAnsi="Times New Roman" w:cs="Times New Roman"/>
          <w:sz w:val="24"/>
          <w:szCs w:val="24"/>
        </w:rPr>
        <w:t>=</w:t>
      </w:r>
      <w:r w:rsidR="00F30549">
        <w:rPr>
          <w:rFonts w:ascii="Times New Roman" w:hAnsi="Times New Roman" w:cs="Times New Roman"/>
          <w:sz w:val="24"/>
          <w:szCs w:val="24"/>
        </w:rPr>
        <w:t xml:space="preserve"> </w:t>
      </w:r>
      <w:r w:rsidR="00CD0C9D">
        <w:rPr>
          <w:rFonts w:ascii="Times New Roman" w:hAnsi="Times New Roman" w:cs="Times New Roman"/>
          <w:sz w:val="24"/>
          <w:szCs w:val="24"/>
        </w:rPr>
        <w:t>0.004) (</w:t>
      </w:r>
      <w:r w:rsidR="0014452C">
        <w:rPr>
          <w:rFonts w:ascii="Times New Roman" w:hAnsi="Times New Roman" w:cs="Times New Roman"/>
          <w:sz w:val="24"/>
          <w:szCs w:val="24"/>
        </w:rPr>
        <w:t>Table 3)</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tended to have lower average hygiene score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F30549">
        <w:rPr>
          <w:rFonts w:ascii="Times New Roman" w:hAnsi="Times New Roman" w:cs="Times New Roman"/>
          <w:sz w:val="24"/>
          <w:szCs w:val="24"/>
        </w:rPr>
        <w:t xml:space="preserve"> </w:t>
      </w:r>
      <w:r w:rsidR="0090022E" w:rsidRPr="0090022E">
        <w:rPr>
          <w:rFonts w:ascii="Times New Roman" w:hAnsi="Times New Roman" w:cs="Times New Roman"/>
          <w:sz w:val="24"/>
          <w:szCs w:val="24"/>
        </w:rPr>
        <w:t>0.06) and proportion of dirty udder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8433BC">
        <w:rPr>
          <w:rFonts w:ascii="Times New Roman" w:hAnsi="Times New Roman" w:cs="Times New Roman"/>
          <w:sz w:val="24"/>
          <w:szCs w:val="24"/>
        </w:rPr>
        <w:t xml:space="preserve"> </w:t>
      </w:r>
      <w:r w:rsidR="0090022E" w:rsidRPr="0090022E">
        <w:rPr>
          <w:rFonts w:ascii="Times New Roman" w:hAnsi="Times New Roman" w:cs="Times New Roman"/>
          <w:sz w:val="24"/>
          <w:szCs w:val="24"/>
        </w:rPr>
        <w:t>0.06)</w:t>
      </w:r>
      <w:r w:rsidR="00BF5433">
        <w:rPr>
          <w:rFonts w:ascii="Times New Roman" w:hAnsi="Times New Roman" w:cs="Times New Roman"/>
          <w:sz w:val="24"/>
          <w:szCs w:val="24"/>
        </w:rPr>
        <w:t>, compared to</w:t>
      </w:r>
      <w:r w:rsidR="0090022E" w:rsidRPr="0090022E">
        <w:rPr>
          <w:rFonts w:ascii="Times New Roman" w:hAnsi="Times New Roman" w:cs="Times New Roman"/>
          <w:sz w:val="24"/>
          <w:szCs w:val="24"/>
        </w:rPr>
        <w:t xml:space="preserve"> </w:t>
      </w:r>
      <w:r w:rsidR="00BF5433">
        <w:rPr>
          <w:rFonts w:ascii="Times New Roman" w:hAnsi="Times New Roman" w:cs="Times New Roman"/>
          <w:sz w:val="24"/>
          <w:szCs w:val="24"/>
        </w:rPr>
        <w:t>herds</w:t>
      </w:r>
      <w:r w:rsidR="0090022E" w:rsidRPr="0090022E">
        <w:rPr>
          <w:rFonts w:ascii="Times New Roman" w:hAnsi="Times New Roman" w:cs="Times New Roman"/>
          <w:sz w:val="24"/>
          <w:szCs w:val="24"/>
        </w:rPr>
        <w:t xml:space="preserve"> hous</w:t>
      </w:r>
      <w:r w:rsidR="00CE74F2">
        <w:rPr>
          <w:rFonts w:ascii="Times New Roman" w:hAnsi="Times New Roman" w:cs="Times New Roman"/>
          <w:sz w:val="24"/>
          <w:szCs w:val="24"/>
        </w:rPr>
        <w:t>ing</w:t>
      </w:r>
      <w:r w:rsidR="0090022E" w:rsidRPr="0090022E">
        <w:rPr>
          <w:rFonts w:ascii="Times New Roman" w:hAnsi="Times New Roman" w:cs="Times New Roman"/>
          <w:sz w:val="24"/>
          <w:szCs w:val="24"/>
        </w:rPr>
        <w:t xml:space="preserve"> cows on stalls with bedding o</w:t>
      </w:r>
      <w:r w:rsidR="00CE74F2">
        <w:rPr>
          <w:rFonts w:ascii="Times New Roman" w:hAnsi="Times New Roman" w:cs="Times New Roman"/>
          <w:sz w:val="24"/>
          <w:szCs w:val="24"/>
        </w:rPr>
        <w:t>n</w:t>
      </w:r>
      <w:r w:rsidR="0090022E" w:rsidRPr="0090022E">
        <w:rPr>
          <w:rFonts w:ascii="Times New Roman" w:hAnsi="Times New Roman" w:cs="Times New Roman"/>
          <w:sz w:val="24"/>
          <w:szCs w:val="24"/>
        </w:rPr>
        <w:t xml:space="preserve"> a mattress or concrete surface </w:t>
      </w:r>
      <w:r w:rsidR="00CE74F2">
        <w:rPr>
          <w:rFonts w:ascii="Times New Roman" w:hAnsi="Times New Roman" w:cs="Times New Roman"/>
          <w:sz w:val="24"/>
          <w:szCs w:val="24"/>
        </w:rPr>
        <w:t>(Table 3)</w:t>
      </w:r>
      <w:r w:rsidR="0090022E" w:rsidRPr="0090022E">
        <w:rPr>
          <w:rFonts w:ascii="Times New Roman" w:hAnsi="Times New Roman" w:cs="Times New Roman"/>
          <w:sz w:val="24"/>
          <w:szCs w:val="24"/>
        </w:rPr>
        <w:t xml:space="preserv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bedding depth tended to be associated with both lower mean udder hygiene score (</w:t>
      </w:r>
      <w:r w:rsidR="0057302D" w:rsidRPr="006E592D">
        <w:rPr>
          <w:rFonts w:ascii="Times New Roman" w:hAnsi="Times New Roman" w:cs="Times New Roman"/>
          <w:i/>
          <w:iCs/>
          <w:sz w:val="24"/>
          <w:szCs w:val="24"/>
        </w:rPr>
        <w:t>P</w:t>
      </w:r>
      <w:r w:rsidR="00A90F3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A90F3C">
        <w:rPr>
          <w:rFonts w:ascii="Times New Roman" w:hAnsi="Times New Roman" w:cs="Times New Roman"/>
          <w:sz w:val="24"/>
          <w:szCs w:val="24"/>
        </w:rPr>
        <w:t xml:space="preserve"> </w:t>
      </w:r>
      <w:r w:rsidR="00DA02AB" w:rsidRPr="00DA02AB">
        <w:rPr>
          <w:rFonts w:ascii="Times New Roman" w:hAnsi="Times New Roman" w:cs="Times New Roman"/>
          <w:sz w:val="24"/>
          <w:szCs w:val="24"/>
        </w:rPr>
        <w:t xml:space="preserve">0.07) and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 (</w:t>
      </w:r>
      <w:r w:rsidR="0057302D" w:rsidRPr="006E592D">
        <w:rPr>
          <w:rFonts w:ascii="Times New Roman" w:hAnsi="Times New Roman" w:cs="Times New Roman"/>
          <w:i/>
          <w:iCs/>
          <w:sz w:val="24"/>
          <w:szCs w:val="24"/>
        </w:rPr>
        <w:t>P</w:t>
      </w:r>
      <w:r w:rsidR="00B03F1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B03F1C">
        <w:rPr>
          <w:rFonts w:ascii="Times New Roman" w:hAnsi="Times New Roman" w:cs="Times New Roman"/>
          <w:sz w:val="24"/>
          <w:szCs w:val="24"/>
        </w:rPr>
        <w:t xml:space="preserve"> </w:t>
      </w:r>
      <w:r w:rsidR="00DA02AB" w:rsidRPr="00DA02AB">
        <w:rPr>
          <w:rFonts w:ascii="Times New Roman" w:hAnsi="Times New Roman" w:cs="Times New Roman"/>
          <w:sz w:val="24"/>
          <w:szCs w:val="24"/>
        </w:rPr>
        <w:t>0.13)</w:t>
      </w:r>
      <w:r w:rsidR="00D87B38">
        <w:rPr>
          <w:rFonts w:ascii="Times New Roman" w:hAnsi="Times New Roman" w:cs="Times New Roman"/>
          <w:sz w:val="24"/>
          <w:szCs w:val="24"/>
        </w:rPr>
        <w:t xml:space="preserve"> (</w:t>
      </w:r>
      <w:r w:rsidR="00B03F1C">
        <w:rPr>
          <w:rFonts w:ascii="Times New Roman" w:hAnsi="Times New Roman" w:cs="Times New Roman"/>
          <w:sz w:val="24"/>
          <w:szCs w:val="24"/>
        </w:rPr>
        <w:t>T</w:t>
      </w:r>
      <w:r w:rsidR="00D87B38">
        <w:rPr>
          <w:rFonts w:ascii="Times New Roman" w:hAnsi="Times New Roman" w:cs="Times New Roman"/>
          <w:sz w:val="24"/>
          <w:szCs w:val="24"/>
        </w:rPr>
        <w:t>able 3)</w:t>
      </w:r>
      <w:r w:rsidR="00DA02AB" w:rsidRPr="00DA02AB">
        <w:rPr>
          <w:rFonts w:ascii="Times New Roman" w:hAnsi="Times New Roman" w:cs="Times New Roman"/>
          <w:sz w:val="24"/>
          <w:szCs w:val="24"/>
        </w:rPr>
        <w:t>.</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336"/>
      <w:r w:rsidRPr="00604EDE">
        <w:rPr>
          <w:rFonts w:ascii="Times New Roman" w:hAnsi="Times New Roman" w:cs="Times New Roman"/>
          <w:b/>
          <w:sz w:val="24"/>
          <w:szCs w:val="24"/>
        </w:rPr>
        <w:t>Discussion</w:t>
      </w:r>
      <w:commentRangeStart w:id="337"/>
      <w:commentRangeEnd w:id="337"/>
      <w:r w:rsidRPr="00604EDE">
        <w:rPr>
          <w:rStyle w:val="CommentReference"/>
          <w:rFonts w:eastAsiaTheme="minorEastAsia"/>
        </w:rPr>
        <w:commentReference w:id="337"/>
      </w:r>
      <w:commentRangeEnd w:id="336"/>
      <w:r w:rsidR="00911141">
        <w:rPr>
          <w:rStyle w:val="CommentReference"/>
          <w:rFonts w:eastAsiaTheme="minorEastAsia"/>
        </w:rPr>
        <w:commentReference w:id="336"/>
      </w:r>
    </w:p>
    <w:p w14:paraId="2E422F1C" w14:textId="54A2AD48" w:rsidR="00162E2E" w:rsidRPr="006E592D" w:rsidRDefault="00D9305D" w:rsidP="006E592D">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w:t>
      </w:r>
      <w:ins w:id="338" w:author="Sandra Godden" w:date="2023-10-13T10:01:00Z">
        <w:r w:rsidR="00E26D7C">
          <w:rPr>
            <w:rFonts w:ascii="Times New Roman" w:hAnsi="Times New Roman" w:cs="Times New Roman"/>
            <w:sz w:val="24"/>
            <w:szCs w:val="24"/>
          </w:rPr>
          <w:t xml:space="preserve"> the relationship between facility type and</w:t>
        </w:r>
      </w:ins>
      <w:r w:rsidRPr="006E3AEC">
        <w:rPr>
          <w:rFonts w:ascii="Times New Roman" w:hAnsi="Times New Roman" w:cs="Times New Roman"/>
          <w:sz w:val="24"/>
          <w:szCs w:val="24"/>
        </w:rPr>
        <w:t xml:space="preserve"> udder health and hygiene metrics, </w:t>
      </w:r>
      <w:ins w:id="339" w:author="Sandra Godden" w:date="2023-10-13T10:00:00Z">
        <w:r w:rsidR="00E26D7C">
          <w:rPr>
            <w:rFonts w:ascii="Times New Roman" w:hAnsi="Times New Roman" w:cs="Times New Roman"/>
            <w:sz w:val="24"/>
            <w:szCs w:val="24"/>
          </w:rPr>
          <w:t xml:space="preserve">BTM </w:t>
        </w:r>
      </w:ins>
      <w:del w:id="340" w:author="Sandra Godden" w:date="2023-10-13T10:00:00Z">
        <w:r w:rsidRPr="006E3AEC" w:rsidDel="00E26D7C">
          <w:rPr>
            <w:rFonts w:ascii="Times New Roman" w:hAnsi="Times New Roman" w:cs="Times New Roman"/>
            <w:sz w:val="24"/>
            <w:szCs w:val="24"/>
          </w:rPr>
          <w:delText>bulk tank milk</w:delText>
        </w:r>
      </w:del>
      <w:r w:rsidRPr="006E3AEC">
        <w:rPr>
          <w:rFonts w:ascii="Times New Roman" w:hAnsi="Times New Roman" w:cs="Times New Roman"/>
          <w:sz w:val="24"/>
          <w:szCs w:val="24"/>
        </w:rPr>
        <w:t xml:space="preserve"> quality</w:t>
      </w:r>
      <w:ins w:id="341" w:author="Sandra Godden" w:date="2023-10-13T10:00:00Z">
        <w:r w:rsidR="00E26D7C">
          <w:rPr>
            <w:rFonts w:ascii="Times New Roman" w:hAnsi="Times New Roman" w:cs="Times New Roman"/>
            <w:sz w:val="24"/>
            <w:szCs w:val="24"/>
          </w:rPr>
          <w:t xml:space="preserve"> (SCC</w:t>
        </w:r>
      </w:ins>
      <w:del w:id="342" w:author="Sandra Godden" w:date="2023-10-13T10:01:00Z">
        <w:r w:rsidRPr="006E3AEC" w:rsidDel="00E26D7C">
          <w:rPr>
            <w:rFonts w:ascii="Times New Roman" w:hAnsi="Times New Roman" w:cs="Times New Roman"/>
            <w:sz w:val="24"/>
            <w:szCs w:val="24"/>
          </w:rPr>
          <w:delText>,</w:delText>
        </w:r>
      </w:del>
      <w:r w:rsidRPr="006E3AEC">
        <w:rPr>
          <w:rFonts w:ascii="Times New Roman" w:hAnsi="Times New Roman" w:cs="Times New Roman"/>
          <w:sz w:val="24"/>
          <w:szCs w:val="24"/>
        </w:rPr>
        <w:t xml:space="preserve"> and </w:t>
      </w:r>
      <w:ins w:id="343" w:author="Sandra Godden" w:date="2023-10-13T10:01:00Z">
        <w:r w:rsidR="00E26D7C">
          <w:rPr>
            <w:rFonts w:ascii="Times New Roman" w:hAnsi="Times New Roman" w:cs="Times New Roman"/>
            <w:sz w:val="24"/>
            <w:szCs w:val="24"/>
          </w:rPr>
          <w:t>microbiology), and milk production</w:t>
        </w:r>
      </w:ins>
      <w:del w:id="344" w:author="Sandra Godden" w:date="2023-10-13T10:01:00Z">
        <w:r w:rsidRPr="006E3AEC" w:rsidDel="00E26D7C">
          <w:rPr>
            <w:rFonts w:ascii="Times New Roman" w:hAnsi="Times New Roman" w:cs="Times New Roman"/>
            <w:sz w:val="24"/>
            <w:szCs w:val="24"/>
          </w:rPr>
          <w:delText>aerobic culture data</w:delText>
        </w:r>
      </w:del>
      <w:r>
        <w:rPr>
          <w:rFonts w:ascii="Times New Roman" w:hAnsi="Times New Roman" w:cs="Times New Roman"/>
          <w:sz w:val="24"/>
          <w:szCs w:val="24"/>
        </w:rPr>
        <w:t xml:space="preserve"> on small</w:t>
      </w:r>
      <w:r w:rsidR="000C7E32">
        <w:rPr>
          <w:rFonts w:ascii="Times New Roman" w:hAnsi="Times New Roman" w:cs="Times New Roman"/>
          <w:sz w:val="24"/>
          <w:szCs w:val="24"/>
        </w:rPr>
        <w:t xml:space="preserve"> to </w:t>
      </w:r>
      <w:r>
        <w:rPr>
          <w:rFonts w:ascii="Times New Roman" w:hAnsi="Times New Roman" w:cs="Times New Roman"/>
          <w:sz w:val="24"/>
          <w:szCs w:val="24"/>
        </w:rPr>
        <w:t xml:space="preserve">midsize organic dairy farms in Vermont. The </w:t>
      </w:r>
      <w:ins w:id="345" w:author="Sandra Godden" w:date="2023-10-13T10:01:00Z">
        <w:r w:rsidR="00E26D7C">
          <w:rPr>
            <w:rFonts w:ascii="Times New Roman" w:hAnsi="Times New Roman" w:cs="Times New Roman"/>
            <w:sz w:val="24"/>
            <w:szCs w:val="24"/>
          </w:rPr>
          <w:t xml:space="preserve">major </w:t>
        </w:r>
      </w:ins>
      <w:r>
        <w:rPr>
          <w:rFonts w:ascii="Times New Roman" w:hAnsi="Times New Roman" w:cs="Times New Roman"/>
          <w:sz w:val="24"/>
          <w:szCs w:val="24"/>
        </w:rPr>
        <w:t xml:space="preserve">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outcomes were associated with facility type, and whether bedded pack systems are a viable option for winter housing in V</w:t>
      </w:r>
      <w:r>
        <w:rPr>
          <w:rFonts w:ascii="Times New Roman" w:hAnsi="Times New Roman" w:cs="Times New Roman"/>
          <w:sz w:val="24"/>
          <w:szCs w:val="24"/>
        </w:rPr>
        <w:t>ermont when compared to</w:t>
      </w:r>
      <w:r w:rsidRPr="00604EDE">
        <w:rPr>
          <w:rFonts w:ascii="Times New Roman" w:hAnsi="Times New Roman" w:cs="Times New Roman"/>
          <w:sz w:val="24"/>
          <w:szCs w:val="24"/>
        </w:rPr>
        <w:t xml:space="preserve"> the two most common winter housing systems in the state (freestalls, tiestalls).</w:t>
      </w:r>
      <w:r w:rsidR="005F4103" w:rsidRPr="005F4103">
        <w:rPr>
          <w:rFonts w:ascii="Times New Roman" w:hAnsi="Times New Roman" w:cs="Times New Roman"/>
          <w:color w:val="FF0000"/>
          <w:sz w:val="24"/>
          <w:szCs w:val="24"/>
        </w:rPr>
        <w:t xml:space="preserve"> </w:t>
      </w:r>
      <w:r w:rsidRPr="005F4103">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As </w:t>
      </w:r>
      <w:ins w:id="346" w:author="Sandra Godden" w:date="2023-10-13T10:02:00Z">
        <w:r w:rsidR="00E26D7C">
          <w:rPr>
            <w:rFonts w:ascii="Times New Roman" w:hAnsi="Times New Roman" w:cs="Times New Roman"/>
            <w:sz w:val="24"/>
            <w:szCs w:val="24"/>
          </w:rPr>
          <w:t xml:space="preserve">BTM </w:t>
        </w:r>
      </w:ins>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ins w:id="347" w:author="Sandra Godden" w:date="2023-10-13T10:02:00Z">
        <w:r w:rsidR="00E26D7C">
          <w:rPr>
            <w:rFonts w:ascii="Times New Roman" w:hAnsi="Times New Roman" w:cs="Times New Roman"/>
            <w:sz w:val="24"/>
            <w:szCs w:val="24"/>
          </w:rPr>
          <w:t>, and milk yield</w:t>
        </w:r>
      </w:ins>
      <w:r>
        <w:rPr>
          <w:rFonts w:ascii="Times New Roman" w:hAnsi="Times New Roman" w:cs="Times New Roman"/>
          <w:sz w:val="24"/>
          <w:szCs w:val="24"/>
        </w:rPr>
        <w:t xml:space="preserve"> </w:t>
      </w:r>
      <w:del w:id="348" w:author="Sandra Godden" w:date="2023-10-13T10:02:00Z">
        <w:r w:rsidRPr="00604EDE" w:rsidDel="00E26D7C">
          <w:rPr>
            <w:rFonts w:ascii="Times New Roman" w:hAnsi="Times New Roman" w:cs="Times New Roman"/>
            <w:sz w:val="24"/>
            <w:szCs w:val="24"/>
          </w:rPr>
          <w:delText>for bedded packs</w:delText>
        </w:r>
      </w:del>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ins w:id="349" w:author="Sandra Godden" w:date="2023-10-13T10:02:00Z">
        <w:r w:rsidR="00E26D7C">
          <w:rPr>
            <w:rFonts w:ascii="Times New Roman" w:hAnsi="Times New Roman" w:cs="Times New Roman"/>
            <w:sz w:val="24"/>
            <w:szCs w:val="24"/>
          </w:rPr>
          <w:t xml:space="preserve">for </w:t>
        </w:r>
        <w:del w:id="350" w:author="Caitlin Jeffrey" w:date="2023-10-25T07:50:00Z">
          <w:r w:rsidR="00E26D7C" w:rsidDel="00BD1858">
            <w:rPr>
              <w:rFonts w:ascii="Times New Roman" w:hAnsi="Times New Roman" w:cs="Times New Roman"/>
              <w:sz w:val="24"/>
              <w:szCs w:val="24"/>
            </w:rPr>
            <w:delText>C</w:delText>
          </w:r>
        </w:del>
        <w:r w:rsidR="00E26D7C">
          <w:rPr>
            <w:rFonts w:ascii="Times New Roman" w:hAnsi="Times New Roman" w:cs="Times New Roman"/>
            <w:sz w:val="24"/>
            <w:szCs w:val="24"/>
          </w:rPr>
          <w:t xml:space="preserve">BP herds </w:t>
        </w:r>
      </w:ins>
      <w:r w:rsidRPr="00604EDE">
        <w:rPr>
          <w:rFonts w:ascii="Times New Roman" w:hAnsi="Times New Roman" w:cs="Times New Roman"/>
          <w:sz w:val="24"/>
          <w:szCs w:val="24"/>
        </w:rPr>
        <w:t>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ins w:id="351" w:author="Sandra Godden" w:date="2023-10-13T10:04:00Z">
        <w:r w:rsidR="000C26E4">
          <w:rPr>
            <w:rFonts w:ascii="Times New Roman" w:hAnsi="Times New Roman" w:cs="Times New Roman"/>
            <w:sz w:val="24"/>
            <w:szCs w:val="24"/>
          </w:rPr>
          <w:t xml:space="preserve">organic </w:t>
        </w:r>
      </w:ins>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inter in the Northeast.</w:t>
      </w:r>
      <w:r>
        <w:rPr>
          <w:rFonts w:ascii="Times New Roman" w:hAnsi="Times New Roman" w:cs="Times New Roman"/>
          <w:sz w:val="24"/>
          <w:szCs w:val="24"/>
        </w:rPr>
        <w:t xml:space="preserve"> </w:t>
      </w:r>
    </w:p>
    <w:p w14:paraId="3411A96F" w14:textId="0B86946A" w:rsidR="00A21424" w:rsidRPr="00604EDE" w:rsidRDefault="00A21424" w:rsidP="00776BAF">
      <w:pPr>
        <w:pStyle w:val="ListParagraph"/>
        <w:autoSpaceDE w:val="0"/>
        <w:autoSpaceDN w:val="0"/>
        <w:adjustRightInd w:val="0"/>
        <w:spacing w:line="480" w:lineRule="auto"/>
        <w:ind w:hanging="360"/>
        <w:rPr>
          <w:b/>
          <w:bCs/>
        </w:rPr>
        <w:pPrChange w:id="352" w:author="Caitlin Jeffrey" w:date="2023-10-26T15:21:00Z">
          <w:pPr>
            <w:pStyle w:val="ListParagraph"/>
            <w:autoSpaceDE w:val="0"/>
            <w:autoSpaceDN w:val="0"/>
            <w:adjustRightInd w:val="0"/>
            <w:spacing w:line="480" w:lineRule="auto"/>
          </w:pPr>
        </w:pPrChange>
      </w:pPr>
      <w:commentRangeStart w:id="353"/>
      <w:r w:rsidRPr="00604EDE">
        <w:rPr>
          <w:b/>
          <w:bCs/>
        </w:rPr>
        <w:t>Bulk</w:t>
      </w:r>
      <w:commentRangeEnd w:id="353"/>
      <w:r w:rsidR="000C26E4">
        <w:rPr>
          <w:rStyle w:val="CommentReference"/>
          <w:rFonts w:asciiTheme="minorHAnsi" w:eastAsiaTheme="minorEastAsia" w:hAnsiTheme="minorHAnsi" w:cstheme="minorBidi"/>
        </w:rPr>
        <w:commentReference w:id="353"/>
      </w:r>
      <w:r w:rsidRPr="00604EDE">
        <w:rPr>
          <w:b/>
          <w:bCs/>
        </w:rPr>
        <w:t xml:space="preserve"> tank milk aerobic culture data by facility type</w:t>
      </w:r>
    </w:p>
    <w:p w14:paraId="3F0B3B7A" w14:textId="456E409E"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sidRPr="00604EDE">
        <w:rPr>
          <w:rFonts w:ascii="Times New Roman" w:hAnsi="Times New Roman" w:cs="Times New Roman"/>
          <w:sz w:val="24"/>
          <w:szCs w:val="24"/>
        </w:rPr>
        <w:lastRenderedPageBreak/>
        <w:t xml:space="preserve">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the current study focused solely on sampling during the winter months</w:t>
      </w:r>
      <w:r w:rsidR="000A071B">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inter months,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140E130E" w:rsidR="00A21424" w:rsidRPr="00604EDE"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w:t>
      </w:r>
      <w:r w:rsidR="004179C4">
        <w:rPr>
          <w:rFonts w:ascii="Times New Roman" w:hAnsi="Times New Roman" w:cs="Times New Roman"/>
          <w:sz w:val="24"/>
          <w:szCs w:val="24"/>
        </w:rPr>
        <w:lastRenderedPageBreak/>
        <w: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354"/>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354"/>
      <w:r w:rsidR="002B1D5E">
        <w:rPr>
          <w:rStyle w:val="CommentReference"/>
          <w:rFonts w:eastAsiaTheme="minorEastAsia"/>
        </w:rPr>
        <w:commentReference w:id="354"/>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p>
    <w:p w14:paraId="06F6D1DB" w14:textId="05EB218E"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098B01B"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Pr="00604EDE">
        <w:rPr>
          <w:rFonts w:ascii="Times New Roman" w:hAnsi="Times New Roman" w:cs="Times New Roman"/>
          <w:sz w:val="24"/>
          <w:szCs w:val="24"/>
        </w:rPr>
        <w:lastRenderedPageBreak/>
        <w:t>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3F6666C2" w:rsidR="00A21424" w:rsidRPr="006B60AB"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commentRangeStart w:id="355"/>
      <w:proofErr w:type="spellStart"/>
      <w:r w:rsidR="00855806">
        <w:rPr>
          <w:rFonts w:ascii="Times New Roman" w:hAnsi="Times New Roman" w:cs="Times New Roman"/>
          <w:sz w:val="24"/>
          <w:szCs w:val="24"/>
        </w:rPr>
        <w:t>cfu</w:t>
      </w:r>
      <w:proofErr w:type="spellEnd"/>
      <w:r w:rsidR="00855806">
        <w:rPr>
          <w:rFonts w:ascii="Times New Roman" w:hAnsi="Times New Roman" w:cs="Times New Roman"/>
          <w:sz w:val="24"/>
          <w:szCs w:val="24"/>
        </w:rPr>
        <w:t xml:space="preserve"> </w:t>
      </w:r>
      <w:r w:rsidRPr="00604EDE">
        <w:rPr>
          <w:rFonts w:ascii="Times New Roman" w:hAnsi="Times New Roman" w:cs="Times New Roman"/>
          <w:sz w:val="24"/>
          <w:szCs w:val="24"/>
        </w:rPr>
        <w:t xml:space="preserve">count </w:t>
      </w:r>
      <w:commentRangeEnd w:id="355"/>
      <w:r w:rsidR="000C26E4">
        <w:rPr>
          <w:rStyle w:val="CommentReference"/>
          <w:rFonts w:eastAsiaTheme="minorEastAsia"/>
        </w:rPr>
        <w:commentReference w:id="355"/>
      </w:r>
      <w:r w:rsidR="00855806">
        <w:rPr>
          <w:rFonts w:ascii="Times New Roman" w:hAnsi="Times New Roman" w:cs="Times New Roman"/>
          <w:sz w:val="24"/>
          <w:szCs w:val="24"/>
        </w:rPr>
        <w:t xml:space="preserve">in BTM </w:t>
      </w:r>
      <w:r w:rsidRPr="00604EDE">
        <w:rPr>
          <w:rFonts w:ascii="Times New Roman" w:hAnsi="Times New Roman" w:cs="Times New Roman"/>
          <w:sz w:val="24"/>
          <w:szCs w:val="24"/>
        </w:rPr>
        <w:t xml:space="preserve">for bedded pack farms was numerically smaller than that for tiestalls and freestalls. </w:t>
      </w:r>
      <w:commentRangeStart w:id="356"/>
      <w:r w:rsidR="00AD1691">
        <w:rPr>
          <w:rFonts w:ascii="Times New Roman" w:hAnsi="Times New Roman" w:cs="Times New Roman"/>
          <w:sz w:val="24"/>
          <w:szCs w:val="24"/>
        </w:rPr>
        <w:t>B</w:t>
      </w:r>
      <w:r w:rsidRPr="00604EDE">
        <w:rPr>
          <w:rFonts w:ascii="Times New Roman" w:hAnsi="Times New Roman" w:cs="Times New Roman"/>
          <w:sz w:val="24"/>
          <w:szCs w:val="24"/>
        </w:rPr>
        <w:t>edded pack</w:t>
      </w:r>
      <w:ins w:id="357" w:author="Sandra Godden" w:date="2023-10-13T10:07:00Z">
        <w:r w:rsidR="000C26E4">
          <w:rPr>
            <w:rFonts w:ascii="Times New Roman" w:hAnsi="Times New Roman" w:cs="Times New Roman"/>
            <w:sz w:val="24"/>
            <w:szCs w:val="24"/>
          </w:rPr>
          <w:t xml:space="preserve"> herd</w:t>
        </w:r>
      </w:ins>
      <w:r w:rsidR="00AD1691">
        <w:rPr>
          <w:rFonts w:ascii="Times New Roman" w:hAnsi="Times New Roman" w:cs="Times New Roman"/>
          <w:sz w:val="24"/>
          <w:szCs w:val="24"/>
        </w:rPr>
        <w:t xml:space="preserve">s </w:t>
      </w:r>
      <w:r w:rsidRPr="00604EDE">
        <w:rPr>
          <w:rFonts w:ascii="Times New Roman" w:hAnsi="Times New Roman" w:cs="Times New Roman"/>
          <w:sz w:val="24"/>
          <w:szCs w:val="24"/>
        </w:rPr>
        <w:t xml:space="preserve">had the highest proportion of farms with BTM negative for </w:t>
      </w:r>
      <w:r w:rsidRPr="00604EDE">
        <w:rPr>
          <w:rFonts w:ascii="Times New Roman" w:hAnsi="Times New Roman" w:cs="Times New Roman"/>
          <w:i/>
          <w:iCs/>
          <w:sz w:val="24"/>
          <w:szCs w:val="24"/>
        </w:rPr>
        <w:t xml:space="preserve">Staph. aureus </w:t>
      </w:r>
      <w:commentRangeStart w:id="358"/>
      <w:r w:rsidRPr="00604EDE">
        <w:rPr>
          <w:rFonts w:ascii="Times New Roman" w:hAnsi="Times New Roman" w:cs="Times New Roman"/>
          <w:sz w:val="24"/>
          <w:szCs w:val="24"/>
        </w:rPr>
        <w:t>(60% for BP, vs. 33.3% for both TS and FS).</w:t>
      </w:r>
      <w:commentRangeEnd w:id="358"/>
      <w:r w:rsidR="000C26E4">
        <w:rPr>
          <w:rStyle w:val="CommentReference"/>
          <w:rFonts w:eastAsiaTheme="minorEastAsia"/>
        </w:rPr>
        <w:commentReference w:id="358"/>
      </w:r>
      <w:r w:rsidRPr="00604EDE">
        <w:rPr>
          <w:rFonts w:ascii="Times New Roman" w:hAnsi="Times New Roman" w:cs="Times New Roman"/>
          <w:sz w:val="24"/>
          <w:szCs w:val="24"/>
        </w:rPr>
        <w:t xml:space="preserve"> As </w:t>
      </w:r>
      <w:r w:rsidRPr="00604EDE">
        <w:rPr>
          <w:rFonts w:ascii="Times New Roman" w:hAnsi="Times New Roman" w:cs="Times New Roman"/>
          <w:i/>
          <w:iCs/>
          <w:sz w:val="24"/>
          <w:szCs w:val="24"/>
        </w:rPr>
        <w:t>Staph</w:t>
      </w:r>
      <w:r w:rsidR="000A60FF">
        <w:rPr>
          <w:rFonts w:ascii="Times New Roman" w:hAnsi="Times New Roman" w:cs="Times New Roman"/>
          <w:i/>
          <w:iCs/>
          <w:sz w:val="24"/>
          <w:szCs w:val="24"/>
        </w:rPr>
        <w:t>.</w:t>
      </w:r>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r w:rsidR="002B5412">
        <w:rPr>
          <w:rFonts w:ascii="Times New Roman" w:hAnsi="Times New Roman" w:cs="Times New Roman"/>
          <w:sz w:val="24"/>
          <w:szCs w:val="24"/>
        </w:rPr>
        <w:t xml:space="preserve">regarded </w:t>
      </w:r>
      <w:r w:rsidR="007035AA">
        <w:rPr>
          <w:rFonts w:ascii="Times New Roman" w:hAnsi="Times New Roman" w:cs="Times New Roman"/>
          <w:sz w:val="24"/>
          <w:szCs w:val="24"/>
        </w:rPr>
        <w:t>mainly</w:t>
      </w:r>
      <w:r w:rsidR="007035AA" w:rsidRPr="00604EDE">
        <w:rPr>
          <w:rFonts w:ascii="Times New Roman" w:hAnsi="Times New Roman" w:cs="Times New Roman"/>
          <w:sz w:val="24"/>
          <w:szCs w:val="24"/>
        </w:rPr>
        <w:t xml:space="preserve"> </w:t>
      </w:r>
      <w:r w:rsidRPr="00604EDE">
        <w:rPr>
          <w:rFonts w:ascii="Times New Roman" w:hAnsi="Times New Roman" w:cs="Times New Roman"/>
          <w:sz w:val="24"/>
          <w:szCs w:val="24"/>
        </w:rPr>
        <w:t>as a contagious mastitis pathogen, on-farm prevalence</w:t>
      </w:r>
      <w:r w:rsidR="0030471A">
        <w:rPr>
          <w:rFonts w:ascii="Times New Roman" w:hAnsi="Times New Roman" w:cs="Times New Roman"/>
          <w:sz w:val="24"/>
          <w:szCs w:val="24"/>
        </w:rPr>
        <w:t xml:space="preserve"> is</w:t>
      </w:r>
      <w:r w:rsidRPr="00604EDE">
        <w:rPr>
          <w:rFonts w:ascii="Times New Roman" w:hAnsi="Times New Roman" w:cs="Times New Roman"/>
          <w:sz w:val="24"/>
          <w:szCs w:val="24"/>
        </w:rPr>
        <w:t xml:space="preserve"> more likely a function of milking </w:t>
      </w:r>
      <w:r w:rsidR="00966D02">
        <w:rPr>
          <w:rFonts w:ascii="Times New Roman" w:hAnsi="Times New Roman" w:cs="Times New Roman"/>
          <w:sz w:val="24"/>
          <w:szCs w:val="24"/>
        </w:rPr>
        <w:t>time</w:t>
      </w:r>
      <w:r w:rsidR="00966D0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ygiene and other management practices associated with limiting cow-to-cow transmission </w:t>
      </w:r>
      <w:r w:rsidR="0081648B">
        <w:rPr>
          <w:rFonts w:ascii="Times New Roman" w:hAnsi="Times New Roman" w:cs="Times New Roman"/>
          <w:sz w:val="24"/>
          <w:szCs w:val="24"/>
        </w:rPr>
        <w:t>vs.</w:t>
      </w:r>
      <w:r w:rsidRPr="00604EDE">
        <w:rPr>
          <w:rFonts w:ascii="Times New Roman" w:hAnsi="Times New Roman" w:cs="Times New Roman"/>
          <w:sz w:val="24"/>
          <w:szCs w:val="24"/>
        </w:rPr>
        <w:t xml:space="preserve"> environmental factors (i.e., bedding material type and hygiene</w:t>
      </w:r>
      <w:r w:rsidR="00333E0D">
        <w:rPr>
          <w:rFonts w:ascii="Times New Roman" w:hAnsi="Times New Roman" w:cs="Times New Roman"/>
          <w:sz w:val="24"/>
          <w:szCs w:val="24"/>
        </w:rPr>
        <w:t xml:space="preserve">; </w:t>
      </w:r>
      <w:proofErr w:type="spellStart"/>
      <w:r w:rsidR="00333E0D" w:rsidRPr="00AE2D28">
        <w:rPr>
          <w:rFonts w:ascii="Times New Roman" w:hAnsi="Times New Roman" w:cs="Times New Roman"/>
          <w:sz w:val="24"/>
          <w:szCs w:val="24"/>
        </w:rPr>
        <w:t>Jayarao</w:t>
      </w:r>
      <w:proofErr w:type="spellEnd"/>
      <w:r w:rsidR="00333E0D">
        <w:rPr>
          <w:rFonts w:ascii="Times New Roman" w:hAnsi="Times New Roman" w:cs="Times New Roman"/>
          <w:sz w:val="24"/>
          <w:szCs w:val="24"/>
        </w:rPr>
        <w:t xml:space="preserve"> and Wolfgang, 2003</w:t>
      </w:r>
      <w:r w:rsidR="008E5366">
        <w:rPr>
          <w:rFonts w:ascii="Times New Roman" w:hAnsi="Times New Roman" w:cs="Times New Roman"/>
          <w:sz w:val="24"/>
          <w:szCs w:val="24"/>
        </w:rPr>
        <w:t xml:space="preserve">; although </w:t>
      </w:r>
      <w:r w:rsidR="00266E32">
        <w:rPr>
          <w:rFonts w:ascii="Times New Roman" w:hAnsi="Times New Roman" w:cs="Times New Roman"/>
          <w:sz w:val="24"/>
          <w:szCs w:val="24"/>
        </w:rPr>
        <w:t>recent studies have</w:t>
      </w:r>
      <w:r w:rsidR="00453B36">
        <w:rPr>
          <w:rFonts w:ascii="Times New Roman" w:hAnsi="Times New Roman" w:cs="Times New Roman"/>
          <w:sz w:val="24"/>
          <w:szCs w:val="24"/>
        </w:rPr>
        <w:t xml:space="preserve"> </w:t>
      </w:r>
      <w:r w:rsidR="005D7657">
        <w:rPr>
          <w:rFonts w:ascii="Times New Roman" w:hAnsi="Times New Roman" w:cs="Times New Roman"/>
          <w:sz w:val="24"/>
          <w:szCs w:val="24"/>
        </w:rPr>
        <w:t>described environmental reservoirs of transient sources</w:t>
      </w:r>
      <w:r w:rsidR="00BA7E95">
        <w:rPr>
          <w:rFonts w:ascii="Times New Roman" w:hAnsi="Times New Roman" w:cs="Times New Roman"/>
          <w:sz w:val="24"/>
          <w:szCs w:val="24"/>
        </w:rPr>
        <w:t xml:space="preserve">: </w:t>
      </w:r>
      <w:r w:rsidR="001A06BB">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 </w:instrText>
      </w:r>
      <w:r w:rsidR="00492F46">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DATA </w:instrText>
      </w:r>
      <w:r w:rsidR="00492F46">
        <w:rPr>
          <w:rFonts w:ascii="Times New Roman" w:hAnsi="Times New Roman" w:cs="Times New Roman"/>
          <w:sz w:val="24"/>
          <w:szCs w:val="24"/>
        </w:rPr>
      </w:r>
      <w:r w:rsidR="00492F46">
        <w:rPr>
          <w:rFonts w:ascii="Times New Roman" w:hAnsi="Times New Roman" w:cs="Times New Roman"/>
          <w:sz w:val="24"/>
          <w:szCs w:val="24"/>
        </w:rPr>
        <w:fldChar w:fldCharType="end"/>
      </w:r>
      <w:r w:rsidR="001A06BB">
        <w:rPr>
          <w:rFonts w:ascii="Times New Roman" w:hAnsi="Times New Roman" w:cs="Times New Roman"/>
          <w:sz w:val="24"/>
          <w:szCs w:val="24"/>
        </w:rPr>
      </w:r>
      <w:r w:rsidR="001A06BB">
        <w:rPr>
          <w:rFonts w:ascii="Times New Roman" w:hAnsi="Times New Roman" w:cs="Times New Roman"/>
          <w:sz w:val="24"/>
          <w:szCs w:val="24"/>
        </w:rPr>
        <w:fldChar w:fldCharType="end"/>
      </w:r>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w:t>
      </w:r>
      <w:r w:rsidR="003B5296">
        <w:rPr>
          <w:rFonts w:ascii="Times New Roman" w:hAnsi="Times New Roman" w:cs="Times New Roman"/>
          <w:sz w:val="24"/>
          <w:szCs w:val="24"/>
        </w:rPr>
        <w:t>.</w:t>
      </w:r>
      <w:r w:rsidR="00B90181">
        <w:rPr>
          <w:rFonts w:ascii="Times New Roman" w:hAnsi="Times New Roman" w:cs="Times New Roman"/>
          <w:sz w:val="24"/>
          <w:szCs w:val="24"/>
        </w:rPr>
        <w:t>, 2019</w:t>
      </w:r>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w:t>
      </w:r>
      <w:commentRangeStart w:id="359"/>
      <w:r w:rsidRPr="00604EDE">
        <w:rPr>
          <w:rFonts w:ascii="Times New Roman" w:hAnsi="Times New Roman" w:cs="Times New Roman"/>
          <w:sz w:val="24"/>
          <w:szCs w:val="24"/>
        </w:rPr>
        <w:t>confounding</w:t>
      </w:r>
      <w:commentRangeEnd w:id="359"/>
      <w:r w:rsidR="000C26E4">
        <w:rPr>
          <w:rStyle w:val="CommentReference"/>
          <w:rFonts w:eastAsiaTheme="minorEastAsia"/>
        </w:rPr>
        <w:commentReference w:id="359"/>
      </w:r>
      <w:r w:rsidRPr="00604EDE">
        <w:rPr>
          <w:rFonts w:ascii="Times New Roman" w:hAnsi="Times New Roman" w:cs="Times New Roman"/>
          <w:sz w:val="24"/>
          <w:szCs w:val="24"/>
        </w:rPr>
        <w:t xml:space="preserve">. Producers </w:t>
      </w:r>
      <w:r w:rsidR="006A24A6">
        <w:rPr>
          <w:rFonts w:ascii="Times New Roman" w:hAnsi="Times New Roman" w:cs="Times New Roman"/>
          <w:sz w:val="24"/>
          <w:szCs w:val="24"/>
        </w:rPr>
        <w:t xml:space="preserve">using </w:t>
      </w:r>
      <w:r w:rsidR="00EF1BFC">
        <w:rPr>
          <w:rFonts w:ascii="Times New Roman" w:hAnsi="Times New Roman" w:cs="Times New Roman"/>
          <w:sz w:val="24"/>
          <w:szCs w:val="24"/>
        </w:rPr>
        <w:t>this</w:t>
      </w:r>
      <w:r w:rsidRPr="00604EDE">
        <w:rPr>
          <w:rFonts w:ascii="Times New Roman" w:hAnsi="Times New Roman" w:cs="Times New Roman"/>
          <w:sz w:val="24"/>
          <w:szCs w:val="24"/>
        </w:rPr>
        <w:t xml:space="preserve"> less-</w:t>
      </w:r>
      <w:r w:rsidR="002600E5">
        <w:rPr>
          <w:rFonts w:ascii="Times New Roman" w:hAnsi="Times New Roman" w:cs="Times New Roman"/>
          <w:sz w:val="24"/>
          <w:szCs w:val="24"/>
        </w:rPr>
        <w:t>traditional</w:t>
      </w:r>
      <w:r w:rsidRPr="00604EDE">
        <w:rPr>
          <w:rFonts w:ascii="Times New Roman" w:hAnsi="Times New Roman" w:cs="Times New Roman"/>
          <w:sz w:val="24"/>
          <w:szCs w:val="24"/>
        </w:rPr>
        <w:t xml:space="preserve"> housing type</w:t>
      </w:r>
      <w:r w:rsidR="009865E4">
        <w:rPr>
          <w:rFonts w:ascii="Times New Roman" w:hAnsi="Times New Roman" w:cs="Times New Roman"/>
          <w:sz w:val="24"/>
          <w:szCs w:val="24"/>
        </w:rPr>
        <w:t xml:space="preserve"> (bedded packs)</w:t>
      </w:r>
      <w:r w:rsidRPr="00604EDE">
        <w:rPr>
          <w:rFonts w:ascii="Times New Roman" w:hAnsi="Times New Roman" w:cs="Times New Roman"/>
          <w:sz w:val="24"/>
          <w:szCs w:val="24"/>
        </w:rPr>
        <w:t xml:space="preserve"> </w:t>
      </w:r>
      <w:r w:rsidR="00CB1303">
        <w:rPr>
          <w:rFonts w:ascii="Times New Roman" w:hAnsi="Times New Roman" w:cs="Times New Roman"/>
          <w:sz w:val="24"/>
          <w:szCs w:val="24"/>
        </w:rPr>
        <w:t>may</w:t>
      </w:r>
      <w:r w:rsidR="00EF1BFC">
        <w:rPr>
          <w:rFonts w:ascii="Times New Roman" w:hAnsi="Times New Roman" w:cs="Times New Roman"/>
          <w:sz w:val="24"/>
          <w:szCs w:val="24"/>
        </w:rPr>
        <w:t xml:space="preserve"> inherently</w:t>
      </w:r>
      <w:r w:rsidR="009F1884">
        <w:rPr>
          <w:rFonts w:ascii="Times New Roman" w:hAnsi="Times New Roman" w:cs="Times New Roman"/>
          <w:sz w:val="24"/>
          <w:szCs w:val="24"/>
        </w:rPr>
        <w:t xml:space="preserve"> </w:t>
      </w:r>
      <w:r w:rsidR="00CB1303">
        <w:rPr>
          <w:rFonts w:ascii="Times New Roman" w:hAnsi="Times New Roman" w:cs="Times New Roman"/>
          <w:sz w:val="24"/>
          <w:szCs w:val="24"/>
        </w:rPr>
        <w:t xml:space="preserve">be </w:t>
      </w:r>
      <w:r w:rsidR="009F1884">
        <w:rPr>
          <w:rFonts w:ascii="Times New Roman" w:hAnsi="Times New Roman" w:cs="Times New Roman"/>
          <w:sz w:val="24"/>
          <w:szCs w:val="24"/>
        </w:rPr>
        <w:t>more</w:t>
      </w:r>
      <w:r w:rsidRPr="00604EDE">
        <w:rPr>
          <w:rFonts w:ascii="Times New Roman" w:hAnsi="Times New Roman" w:cs="Times New Roman"/>
          <w:sz w:val="24"/>
          <w:szCs w:val="24"/>
        </w:rPr>
        <w:t xml:space="preserve"> open to newer technologies</w:t>
      </w:r>
      <w:r w:rsidR="003E7F96">
        <w:rPr>
          <w:rFonts w:ascii="Times New Roman" w:hAnsi="Times New Roman" w:cs="Times New Roman"/>
          <w:sz w:val="24"/>
          <w:szCs w:val="24"/>
        </w:rPr>
        <w:t xml:space="preserve">. </w:t>
      </w:r>
      <w:r w:rsidR="00E002D8">
        <w:rPr>
          <w:rFonts w:ascii="Times New Roman" w:hAnsi="Times New Roman" w:cs="Times New Roman"/>
          <w:sz w:val="24"/>
          <w:szCs w:val="24"/>
        </w:rPr>
        <w:t>A Dutch study found m</w:t>
      </w:r>
      <w:r w:rsidR="00CA7C97">
        <w:rPr>
          <w:rFonts w:ascii="Times New Roman" w:hAnsi="Times New Roman" w:cs="Times New Roman"/>
          <w:sz w:val="24"/>
          <w:szCs w:val="24"/>
        </w:rPr>
        <w:t>ore progressive dairy farmers (</w:t>
      </w:r>
      <w:commentRangeStart w:id="360"/>
      <w:r w:rsidR="00CA7C97">
        <w:rPr>
          <w:rFonts w:ascii="Times New Roman" w:hAnsi="Times New Roman" w:cs="Times New Roman"/>
          <w:sz w:val="24"/>
          <w:szCs w:val="24"/>
        </w:rPr>
        <w:t>younger</w:t>
      </w:r>
      <w:r w:rsidR="00E94876">
        <w:rPr>
          <w:rFonts w:ascii="Times New Roman" w:hAnsi="Times New Roman" w:cs="Times New Roman"/>
          <w:sz w:val="24"/>
          <w:szCs w:val="24"/>
        </w:rPr>
        <w:t xml:space="preserve"> in age</w:t>
      </w:r>
      <w:r w:rsidR="000C2369">
        <w:rPr>
          <w:rFonts w:ascii="Times New Roman" w:hAnsi="Times New Roman" w:cs="Times New Roman"/>
          <w:sz w:val="24"/>
          <w:szCs w:val="24"/>
        </w:rPr>
        <w:t>, had children with higher education levels</w:t>
      </w:r>
      <w:commentRangeEnd w:id="360"/>
      <w:r w:rsidR="000C26E4">
        <w:rPr>
          <w:rStyle w:val="CommentReference"/>
          <w:rFonts w:eastAsiaTheme="minorEastAsia"/>
        </w:rPr>
        <w:commentReference w:id="360"/>
      </w:r>
      <w:r w:rsidR="000C2369">
        <w:rPr>
          <w:rFonts w:ascii="Times New Roman" w:hAnsi="Times New Roman" w:cs="Times New Roman"/>
          <w:sz w:val="24"/>
          <w:szCs w:val="24"/>
        </w:rPr>
        <w:t xml:space="preserve">, </w:t>
      </w:r>
      <w:r w:rsidR="00571CF6">
        <w:rPr>
          <w:rFonts w:ascii="Times New Roman" w:hAnsi="Times New Roman" w:cs="Times New Roman"/>
          <w:sz w:val="24"/>
          <w:szCs w:val="24"/>
        </w:rPr>
        <w:t>more likely to invest</w:t>
      </w:r>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 xml:space="preserve">somatic cell count </w:t>
      </w:r>
      <w:r w:rsidR="00492F46">
        <w:rPr>
          <w:rFonts w:ascii="Times New Roman" w:hAnsi="Times New Roman" w:cs="Times New Roman"/>
          <w:sz w:val="24"/>
          <w:szCs w:val="24"/>
        </w:rPr>
        <w:lastRenderedPageBreak/>
        <w:fldChar w:fldCharType="begin"/>
      </w:r>
      <w:r w:rsidR="00E5251E">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1998)</w:t>
      </w:r>
      <w:r w:rsidR="00492F46">
        <w:rPr>
          <w:rFonts w:ascii="Times New Roman" w:hAnsi="Times New Roman" w:cs="Times New Roman"/>
          <w:sz w:val="24"/>
          <w:szCs w:val="24"/>
        </w:rPr>
        <w:fldChar w:fldCharType="end"/>
      </w:r>
      <w:r w:rsidR="00C130A9">
        <w:rPr>
          <w:rFonts w:ascii="Times New Roman" w:hAnsi="Times New Roman" w:cs="Times New Roman"/>
          <w:sz w:val="24"/>
          <w:szCs w:val="24"/>
        </w:rPr>
        <w:t xml:space="preserve">. </w:t>
      </w:r>
      <w:r w:rsidR="00D53780">
        <w:rPr>
          <w:rFonts w:ascii="Times New Roman" w:hAnsi="Times New Roman" w:cs="Times New Roman"/>
          <w:sz w:val="24"/>
          <w:szCs w:val="24"/>
        </w:rPr>
        <w:t>We speculate that a</w:t>
      </w:r>
      <w:r w:rsidR="00FC180B">
        <w:rPr>
          <w:rFonts w:ascii="Times New Roman" w:hAnsi="Times New Roman" w:cs="Times New Roman"/>
          <w:sz w:val="24"/>
          <w:szCs w:val="24"/>
        </w:rPr>
        <w:t>n extension of this relationship is that progressive dairy farmers</w:t>
      </w:r>
      <w:r w:rsidR="003E3AE7">
        <w:rPr>
          <w:rFonts w:ascii="Times New Roman" w:hAnsi="Times New Roman" w:cs="Times New Roman"/>
          <w:sz w:val="24"/>
          <w:szCs w:val="24"/>
        </w:rPr>
        <w:t xml:space="preserve"> </w:t>
      </w:r>
      <w:r w:rsidR="009272E4">
        <w:rPr>
          <w:rFonts w:ascii="Times New Roman" w:hAnsi="Times New Roman" w:cs="Times New Roman"/>
          <w:sz w:val="24"/>
          <w:szCs w:val="24"/>
        </w:rPr>
        <w:t xml:space="preserve">already </w:t>
      </w:r>
      <w:r w:rsidR="003E3AE7">
        <w:rPr>
          <w:rFonts w:ascii="Times New Roman" w:hAnsi="Times New Roman" w:cs="Times New Roman"/>
          <w:sz w:val="24"/>
          <w:szCs w:val="24"/>
        </w:rPr>
        <w:t>using a bedded pack</w:t>
      </w:r>
      <w:r w:rsidR="00FC180B">
        <w:rPr>
          <w:rFonts w:ascii="Times New Roman" w:hAnsi="Times New Roman" w:cs="Times New Roman"/>
          <w:sz w:val="24"/>
          <w:szCs w:val="24"/>
        </w:rPr>
        <w:t xml:space="preserve"> may be </w:t>
      </w:r>
      <w:r w:rsidRPr="00604EDE">
        <w:rPr>
          <w:rFonts w:ascii="Times New Roman" w:hAnsi="Times New Roman" w:cs="Times New Roman"/>
          <w:sz w:val="24"/>
          <w:szCs w:val="24"/>
        </w:rPr>
        <w:t>more likely to have implemented stricter control programs for contagious mastitis pathogens</w:t>
      </w:r>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commentRangeEnd w:id="356"/>
      <w:r w:rsidR="0041164B">
        <w:rPr>
          <w:rStyle w:val="CommentReference"/>
          <w:rFonts w:eastAsiaTheme="minorEastAsia"/>
        </w:rPr>
        <w:commentReference w:id="356"/>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361"/>
      <w:r w:rsidRPr="00604EDE">
        <w:rPr>
          <w:rFonts w:ascii="Times New Roman" w:hAnsi="Times New Roman" w:cs="Times New Roman"/>
          <w:sz w:val="24"/>
          <w:szCs w:val="24"/>
        </w:rPr>
        <w:t xml:space="preserve">18 Minnesota farms </w:t>
      </w:r>
      <w:commentRangeEnd w:id="361"/>
      <w:r w:rsidR="000C26E4">
        <w:rPr>
          <w:rStyle w:val="CommentReference"/>
          <w:rFonts w:eastAsiaTheme="minorEastAsia"/>
        </w:rPr>
        <w:commentReference w:id="361"/>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p>
    <w:p w14:paraId="317D7BD9" w14:textId="2CC028C5" w:rsidR="00102256" w:rsidDel="004A30F3" w:rsidRDefault="00A21424" w:rsidP="005F6118">
      <w:pPr>
        <w:autoSpaceDE w:val="0"/>
        <w:autoSpaceDN w:val="0"/>
        <w:adjustRightInd w:val="0"/>
        <w:spacing w:line="480" w:lineRule="auto"/>
        <w:ind w:firstLine="720"/>
        <w:rPr>
          <w:del w:id="362" w:author="Sandra Godden" w:date="2023-10-13T10:13:00Z"/>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ins w:id="363" w:author="Sandra Godden" w:date="2023-10-13T10:12:00Z">
        <w:r w:rsidR="000C26E4">
          <w:rPr>
            <w:rFonts w:ascii="Times New Roman" w:hAnsi="Times New Roman" w:cs="Times New Roman"/>
            <w:sz w:val="24"/>
            <w:szCs w:val="24"/>
          </w:rPr>
          <w:t>ed</w:t>
        </w:r>
      </w:ins>
      <w:del w:id="364" w:author="Sandra Godden" w:date="2023-10-13T10:12:00Z">
        <w:r w:rsidR="00416F8C" w:rsidRPr="00604EDE" w:rsidDel="000C26E4">
          <w:rPr>
            <w:rFonts w:ascii="Times New Roman" w:hAnsi="Times New Roman" w:cs="Times New Roman"/>
            <w:sz w:val="24"/>
            <w:szCs w:val="24"/>
          </w:rPr>
          <w:delText>s</w:delText>
        </w:r>
      </w:del>
      <w:r w:rsidR="00416F8C" w:rsidRPr="00604EDE">
        <w:rPr>
          <w:rFonts w:ascii="Times New Roman" w:hAnsi="Times New Roman" w:cs="Times New Roman"/>
          <w:sz w:val="24"/>
          <w:szCs w:val="24"/>
        </w:rPr>
        <w:t xml:space="preserve"> </w:t>
      </w:r>
      <w:del w:id="365" w:author="Sandra Godden" w:date="2023-10-13T10:13:00Z">
        <w:r w:rsidR="00416F8C" w:rsidRPr="00604EDE" w:rsidDel="004A30F3">
          <w:rPr>
            <w:rFonts w:ascii="Times New Roman" w:hAnsi="Times New Roman" w:cs="Times New Roman"/>
            <w:sz w:val="24"/>
            <w:szCs w:val="24"/>
          </w:rPr>
          <w:delText xml:space="preserve">slightly </w:delText>
        </w:r>
      </w:del>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del w:id="366" w:author="Sandra Godden" w:date="2023-10-13T10:13:00Z">
        <w:r w:rsidR="00A147D2" w:rsidDel="004A30F3">
          <w:rPr>
            <w:rFonts w:ascii="Times New Roman" w:hAnsi="Times New Roman" w:cs="Times New Roman"/>
            <w:sz w:val="24"/>
            <w:szCs w:val="24"/>
          </w:rPr>
          <w:delText xml:space="preserve">However, </w:delText>
        </w:r>
        <w:r w:rsidR="00DD4BE9" w:rsidDel="004A30F3">
          <w:rPr>
            <w:rFonts w:ascii="Times New Roman" w:hAnsi="Times New Roman" w:cs="Times New Roman"/>
            <w:sz w:val="24"/>
            <w:szCs w:val="24"/>
          </w:rPr>
          <w:delText>the aerobic culture methodology</w:delText>
        </w:r>
        <w:r w:rsidR="006C27BB" w:rsidDel="004A30F3">
          <w:rPr>
            <w:rFonts w:ascii="Times New Roman" w:hAnsi="Times New Roman" w:cs="Times New Roman"/>
            <w:sz w:val="24"/>
            <w:szCs w:val="24"/>
          </w:rPr>
          <w:delText xml:space="preserve"> (all carried out at the </w:delText>
        </w:r>
        <w:r w:rsidR="00C94D3A" w:rsidDel="004A30F3">
          <w:rPr>
            <w:rFonts w:ascii="Times New Roman" w:hAnsi="Times New Roman" w:cs="Times New Roman"/>
            <w:sz w:val="24"/>
            <w:szCs w:val="24"/>
          </w:rPr>
          <w:delText xml:space="preserve">Laboratory for Udder Health, </w:delText>
        </w:r>
        <w:r w:rsidR="006C27BB" w:rsidDel="004A30F3">
          <w:rPr>
            <w:rFonts w:ascii="Times New Roman" w:hAnsi="Times New Roman" w:cs="Times New Roman"/>
            <w:sz w:val="24"/>
            <w:szCs w:val="24"/>
          </w:rPr>
          <w:delText>University</w:delText>
        </w:r>
        <w:r w:rsidR="00DD4BE9" w:rsidDel="004A30F3">
          <w:rPr>
            <w:rFonts w:ascii="Times New Roman" w:hAnsi="Times New Roman" w:cs="Times New Roman"/>
            <w:sz w:val="24"/>
            <w:szCs w:val="24"/>
          </w:rPr>
          <w:delText xml:space="preserve"> </w:delText>
        </w:r>
        <w:r w:rsidR="006C27BB" w:rsidDel="004A30F3">
          <w:rPr>
            <w:rFonts w:ascii="Times New Roman" w:hAnsi="Times New Roman" w:cs="Times New Roman"/>
            <w:sz w:val="24"/>
            <w:szCs w:val="24"/>
          </w:rPr>
          <w:delText xml:space="preserve">of Minnesota) </w:delText>
        </w:r>
        <w:r w:rsidR="00DD4BE9" w:rsidDel="004A30F3">
          <w:rPr>
            <w:rFonts w:ascii="Times New Roman" w:hAnsi="Times New Roman" w:cs="Times New Roman"/>
            <w:sz w:val="24"/>
            <w:szCs w:val="24"/>
          </w:rPr>
          <w:delText>following collection</w:delText>
        </w:r>
        <w:r w:rsidR="006C27BB" w:rsidDel="004A30F3">
          <w:rPr>
            <w:rFonts w:ascii="Times New Roman" w:hAnsi="Times New Roman" w:cs="Times New Roman"/>
            <w:sz w:val="24"/>
            <w:szCs w:val="24"/>
          </w:rPr>
          <w:delText xml:space="preserve"> was very similar between studies, hopefully </w:delText>
        </w:r>
        <w:r w:rsidR="00E24EF5" w:rsidDel="004A30F3">
          <w:rPr>
            <w:rFonts w:ascii="Times New Roman" w:hAnsi="Times New Roman" w:cs="Times New Roman"/>
            <w:sz w:val="24"/>
            <w:szCs w:val="24"/>
          </w:rPr>
          <w:delText>facilitating</w:delText>
        </w:r>
        <w:r w:rsidR="006C27BB" w:rsidDel="004A30F3">
          <w:rPr>
            <w:rFonts w:ascii="Times New Roman" w:hAnsi="Times New Roman" w:cs="Times New Roman"/>
            <w:sz w:val="24"/>
            <w:szCs w:val="24"/>
          </w:rPr>
          <w:delText xml:space="preserve"> </w:delText>
        </w:r>
        <w:r w:rsidR="00E24EF5" w:rsidDel="004A30F3">
          <w:rPr>
            <w:rFonts w:ascii="Times New Roman" w:hAnsi="Times New Roman" w:cs="Times New Roman"/>
            <w:sz w:val="24"/>
            <w:szCs w:val="24"/>
          </w:rPr>
          <w:delText>direct comparisons.</w:delText>
        </w:r>
        <w:r w:rsidRPr="00604EDE" w:rsidDel="004A30F3">
          <w:rPr>
            <w:rFonts w:ascii="Times New Roman" w:hAnsi="Times New Roman" w:cs="Times New Roman"/>
            <w:sz w:val="24"/>
            <w:szCs w:val="24"/>
          </w:rPr>
          <w:delText xml:space="preserve"> </w:delText>
        </w:r>
      </w:del>
    </w:p>
    <w:p w14:paraId="264AD6EF" w14:textId="0200BEAD" w:rsidR="00A21424" w:rsidRPr="006E592D" w:rsidRDefault="000C7AA2" w:rsidP="0075028E">
      <w:pPr>
        <w:autoSpaceDE w:val="0"/>
        <w:autoSpaceDN w:val="0"/>
        <w:adjustRightInd w:val="0"/>
        <w:spacing w:line="480" w:lineRule="auto"/>
        <w:ind w:firstLine="720"/>
        <w:rPr>
          <w:rFonts w:ascii="Times New Roman" w:hAnsi="Times New Roman" w:cs="Times New Roman"/>
          <w:sz w:val="24"/>
          <w:szCs w:val="24"/>
        </w:rPr>
      </w:pPr>
      <w:commentRangeStart w:id="367"/>
      <w:r>
        <w:rPr>
          <w:rFonts w:ascii="Times New Roman" w:hAnsi="Times New Roman" w:cs="Times New Roman"/>
          <w:sz w:val="24"/>
          <w:szCs w:val="24"/>
        </w:rPr>
        <w:lastRenderedPageBreak/>
        <w:t xml:space="preserve">We acknowledge that </w:t>
      </w:r>
      <w:r w:rsidR="001805A5">
        <w:rPr>
          <w:rFonts w:ascii="Times New Roman" w:hAnsi="Times New Roman" w:cs="Times New Roman"/>
          <w:sz w:val="24"/>
          <w:szCs w:val="24"/>
        </w:rPr>
        <w:t>analysis of</w:t>
      </w:r>
      <w:r>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Pr>
          <w:rFonts w:ascii="Times New Roman" w:hAnsi="Times New Roman" w:cs="Times New Roman"/>
          <w:sz w:val="24"/>
          <w:szCs w:val="24"/>
        </w:rPr>
        <w:t xml:space="preserve">sample </w:t>
      </w:r>
      <w:commentRangeEnd w:id="367"/>
      <w:r w:rsidR="004A30F3">
        <w:rPr>
          <w:rStyle w:val="CommentReference"/>
          <w:rFonts w:eastAsiaTheme="minorEastAsia"/>
        </w:rPr>
        <w:commentReference w:id="367"/>
      </w:r>
      <w:ins w:id="368" w:author="Sandra Godden" w:date="2023-10-13T10:14:00Z">
        <w:r w:rsidR="004A30F3">
          <w:rPr>
            <w:rFonts w:ascii="Times New Roman" w:hAnsi="Times New Roman" w:cs="Times New Roman"/>
            <w:sz w:val="24"/>
            <w:szCs w:val="24"/>
          </w:rPr>
          <w:t xml:space="preserve">in the current study </w:t>
        </w:r>
      </w:ins>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00A21424"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00A21424"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00A21424"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00A21424"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00A21424"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0056BFE5" w14:textId="1A1221D0" w:rsidR="00A21424" w:rsidRPr="00604EDE" w:rsidRDefault="00C41E82">
      <w:pPr>
        <w:pStyle w:val="ListParagraph"/>
        <w:autoSpaceDE w:val="0"/>
        <w:autoSpaceDN w:val="0"/>
        <w:adjustRightInd w:val="0"/>
        <w:spacing w:line="480" w:lineRule="auto"/>
        <w:rPr>
          <w:b/>
          <w:bCs/>
        </w:rPr>
        <w:pPrChange w:id="369" w:author="Sandra Godden" w:date="2023-10-13T10:14:00Z">
          <w:pPr>
            <w:pStyle w:val="ListParagraph"/>
            <w:numPr>
              <w:numId w:val="11"/>
            </w:numPr>
            <w:autoSpaceDE w:val="0"/>
            <w:autoSpaceDN w:val="0"/>
            <w:adjustRightInd w:val="0"/>
            <w:spacing w:line="480" w:lineRule="auto"/>
            <w:ind w:hanging="360"/>
          </w:pPr>
        </w:pPrChange>
      </w:pPr>
      <w:commentRangeStart w:id="370"/>
      <w:r>
        <w:rPr>
          <w:b/>
          <w:bCs/>
        </w:rPr>
        <w:t xml:space="preserve">Univariate analysis of </w:t>
      </w:r>
      <w:ins w:id="371" w:author="Sandra Godden" w:date="2023-10-13T10:25:00Z">
        <w:r w:rsidR="00E8288A">
          <w:rPr>
            <w:b/>
            <w:bCs/>
          </w:rPr>
          <w:t xml:space="preserve">farm management factors associated with </w:t>
        </w:r>
      </w:ins>
      <w:r>
        <w:rPr>
          <w:b/>
          <w:bCs/>
        </w:rPr>
        <w:t>b</w:t>
      </w:r>
      <w:r w:rsidR="00A21424" w:rsidRPr="00604EDE">
        <w:rPr>
          <w:b/>
          <w:bCs/>
        </w:rPr>
        <w:t>ulk tank milk</w:t>
      </w:r>
      <w:ins w:id="372" w:author="Sandra Godden" w:date="2023-10-13T10:15:00Z">
        <w:r w:rsidR="004A30F3">
          <w:rPr>
            <w:b/>
            <w:bCs/>
          </w:rPr>
          <w:t xml:space="preserve"> quality,</w:t>
        </w:r>
      </w:ins>
      <w:r w:rsidR="00A21424" w:rsidRPr="00604EDE">
        <w:rPr>
          <w:b/>
          <w:bCs/>
        </w:rPr>
        <w:t xml:space="preserve"> udder health and </w:t>
      </w:r>
      <w:ins w:id="373" w:author="Sandra Godden" w:date="2023-10-13T10:24:00Z">
        <w:r w:rsidR="00E8288A">
          <w:rPr>
            <w:b/>
            <w:bCs/>
          </w:rPr>
          <w:t xml:space="preserve">udder </w:t>
        </w:r>
      </w:ins>
      <w:r w:rsidR="00A21424" w:rsidRPr="00604EDE">
        <w:rPr>
          <w:b/>
          <w:bCs/>
        </w:rPr>
        <w:t>hygiene measures</w:t>
      </w:r>
      <w:commentRangeEnd w:id="370"/>
      <w:r w:rsidR="00E8288A">
        <w:rPr>
          <w:rStyle w:val="CommentReference"/>
          <w:rFonts w:asciiTheme="minorHAnsi" w:eastAsiaTheme="minorEastAsia" w:hAnsiTheme="minorHAnsi" w:cstheme="minorBidi"/>
        </w:rPr>
        <w:commentReference w:id="370"/>
      </w:r>
    </w:p>
    <w:p w14:paraId="6BD40F0B" w14:textId="497EE22F"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374"/>
      <w:r w:rsidRPr="0024316E">
        <w:rPr>
          <w:rFonts w:ascii="Times New Roman" w:hAnsi="Times New Roman" w:cs="Times New Roman"/>
          <w:sz w:val="24"/>
          <w:szCs w:val="24"/>
        </w:rPr>
        <w:t xml:space="preserve">As results from the multivariable models exploring the </w:t>
      </w:r>
      <w:ins w:id="375" w:author="Sandra Godden" w:date="2023-10-13T10:15:00Z">
        <w:r w:rsidR="004A30F3">
          <w:rPr>
            <w:rFonts w:ascii="Times New Roman" w:hAnsi="Times New Roman" w:cs="Times New Roman"/>
            <w:sz w:val="24"/>
            <w:szCs w:val="24"/>
          </w:rPr>
          <w:t>relationship</w:t>
        </w:r>
      </w:ins>
      <w:del w:id="376" w:author="Sandra Godden" w:date="2023-10-13T10:15:00Z">
        <w:r w:rsidRPr="0024316E" w:rsidDel="004A30F3">
          <w:rPr>
            <w:rFonts w:ascii="Times New Roman" w:hAnsi="Times New Roman" w:cs="Times New Roman"/>
            <w:sz w:val="24"/>
            <w:szCs w:val="24"/>
          </w:rPr>
          <w:delText>effect of</w:delText>
        </w:r>
      </w:del>
      <w:ins w:id="377" w:author="Sandra Godden" w:date="2023-10-13T10:15:00Z">
        <w:r w:rsidR="004A30F3">
          <w:rPr>
            <w:rFonts w:ascii="Times New Roman" w:hAnsi="Times New Roman" w:cs="Times New Roman"/>
            <w:sz w:val="24"/>
            <w:szCs w:val="24"/>
          </w:rPr>
          <w:t xml:space="preserve"> between</w:t>
        </w:r>
      </w:ins>
      <w:r w:rsidRPr="0024316E">
        <w:rPr>
          <w:rFonts w:ascii="Times New Roman" w:hAnsi="Times New Roman" w:cs="Times New Roman"/>
          <w:sz w:val="24"/>
          <w:szCs w:val="24"/>
        </w:rPr>
        <w:t xml:space="preserve"> facility type </w:t>
      </w:r>
      <w:ins w:id="378" w:author="Sandra Godden" w:date="2023-10-13T10:15:00Z">
        <w:r w:rsidR="004A30F3">
          <w:rPr>
            <w:rFonts w:ascii="Times New Roman" w:hAnsi="Times New Roman" w:cs="Times New Roman"/>
            <w:sz w:val="24"/>
            <w:szCs w:val="24"/>
          </w:rPr>
          <w:t xml:space="preserve">and outcomes of interest </w:t>
        </w:r>
      </w:ins>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commentRangeEnd w:id="374"/>
      <w:r w:rsidR="0089310C">
        <w:rPr>
          <w:rStyle w:val="CommentReference"/>
          <w:rFonts w:eastAsiaTheme="minorEastAsia"/>
        </w:rPr>
        <w:commentReference w:id="374"/>
      </w:r>
    </w:p>
    <w:p w14:paraId="761D2E2E" w14:textId="30806BBA"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ins w:id="379" w:author="Sandra Godden" w:date="2023-10-13T10:17:00Z">
        <w:r w:rsidR="004A30F3">
          <w:rPr>
            <w:rFonts w:ascii="Times New Roman" w:hAnsi="Times New Roman" w:cs="Times New Roman"/>
            <w:sz w:val="24"/>
            <w:szCs w:val="24"/>
          </w:rPr>
          <w:t>finding</w:t>
        </w:r>
      </w:ins>
      <w:del w:id="380" w:author="Sandra Godden" w:date="2023-10-13T10:17:00Z">
        <w:r w:rsidRPr="00604EDE" w:rsidDel="004A30F3">
          <w:rPr>
            <w:rFonts w:ascii="Times New Roman" w:hAnsi="Times New Roman" w:cs="Times New Roman"/>
            <w:sz w:val="24"/>
            <w:szCs w:val="24"/>
          </w:rPr>
          <w:delText>theme</w:delText>
        </w:r>
      </w:del>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w:t>
      </w:r>
      <w:proofErr w:type="gramStart"/>
      <w:r w:rsidR="00A21424" w:rsidRPr="00604EDE">
        <w:rPr>
          <w:rFonts w:ascii="Times New Roman" w:hAnsi="Times New Roman" w:cs="Times New Roman"/>
          <w:sz w:val="24"/>
          <w:szCs w:val="24"/>
        </w:rPr>
        <w:t>et al</w:t>
      </w:r>
      <w:r w:rsidR="007F05B9">
        <w:rPr>
          <w:rFonts w:ascii="Times New Roman" w:hAnsi="Times New Roman" w:cs="Times New Roman"/>
          <w:sz w:val="24"/>
          <w:szCs w:val="24"/>
        </w:rPr>
        <w:t>.</w:t>
      </w:r>
      <w:r w:rsidR="00E85C14">
        <w:rPr>
          <w:rFonts w:ascii="Times New Roman" w:hAnsi="Times New Roman" w:cs="Times New Roman"/>
          <w:sz w:val="24"/>
          <w:szCs w:val="24"/>
        </w:rPr>
        <w:t>.</w:t>
      </w:r>
      <w:proofErr w:type="gramEnd"/>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w:t>
      </w:r>
      <w:r w:rsidR="00FA7B8A" w:rsidRPr="00604EDE">
        <w:rPr>
          <w:rFonts w:ascii="Times New Roman" w:hAnsi="Times New Roman" w:cs="Times New Roman"/>
          <w:sz w:val="24"/>
          <w:szCs w:val="24"/>
        </w:rPr>
        <w:lastRenderedPageBreak/>
        <w:t xml:space="preserve">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2828F481"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relationship 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 xml:space="preserve">There is clearly opportunity for future research looking at </w:t>
      </w:r>
      <w:commentRangeStart w:id="381"/>
      <w:r w:rsidR="00D5759E">
        <w:rPr>
          <w:rFonts w:ascii="Times New Roman" w:hAnsi="Times New Roman" w:cs="Times New Roman"/>
          <w:sz w:val="24"/>
          <w:szCs w:val="24"/>
        </w:rPr>
        <w:t>t</w:t>
      </w:r>
      <w:r w:rsidR="00D02D68">
        <w:rPr>
          <w:rFonts w:ascii="Times New Roman" w:hAnsi="Times New Roman" w:cs="Times New Roman"/>
          <w:sz w:val="24"/>
          <w:szCs w:val="24"/>
        </w:rPr>
        <w:t xml:space="preserve">he </w:t>
      </w:r>
      <w:r w:rsidR="003A024D">
        <w:rPr>
          <w:rFonts w:ascii="Times New Roman" w:hAnsi="Times New Roman" w:cs="Times New Roman"/>
          <w:sz w:val="24"/>
          <w:szCs w:val="24"/>
        </w:rPr>
        <w:t>trade-off</w:t>
      </w:r>
      <w:r w:rsidR="00D02D68">
        <w:rPr>
          <w:rFonts w:ascii="Times New Roman" w:hAnsi="Times New Roman" w:cs="Times New Roman"/>
          <w:sz w:val="24"/>
          <w:szCs w:val="24"/>
        </w:rPr>
        <w:t xml:space="preserve">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increased bedding costs for 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commentRangeEnd w:id="381"/>
      <w:r w:rsidR="004A30F3">
        <w:rPr>
          <w:rStyle w:val="CommentReference"/>
          <w:rFonts w:eastAsiaTheme="minorEastAsia"/>
        </w:rPr>
        <w:commentReference w:id="381"/>
      </w:r>
    </w:p>
    <w:p w14:paraId="44A46BCC" w14:textId="398F86E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commentRangeStart w:id="382"/>
      <w:r w:rsidRPr="00604EDE">
        <w:rPr>
          <w:rFonts w:ascii="Times New Roman" w:hAnsi="Times New Roman" w:cs="Times New Roman"/>
          <w:sz w:val="24"/>
          <w:szCs w:val="24"/>
        </w:rPr>
        <w:t xml:space="preserve">Multiple measures of udder health in this </w:t>
      </w:r>
      <w:ins w:id="383" w:author="Sandra Godden" w:date="2023-10-13T10:19:00Z">
        <w:r w:rsidR="004A30F3">
          <w:rPr>
            <w:rFonts w:ascii="Times New Roman" w:hAnsi="Times New Roman" w:cs="Times New Roman"/>
            <w:sz w:val="24"/>
            <w:szCs w:val="24"/>
          </w:rPr>
          <w:t>study</w:t>
        </w:r>
      </w:ins>
      <w:del w:id="384" w:author="Sandra Godden" w:date="2023-10-13T10:19:00Z">
        <w:r w:rsidRPr="00604EDE" w:rsidDel="004A30F3">
          <w:rPr>
            <w:rFonts w:ascii="Times New Roman" w:hAnsi="Times New Roman" w:cs="Times New Roman"/>
            <w:sz w:val="24"/>
            <w:szCs w:val="24"/>
          </w:rPr>
          <w:delText>work</w:delText>
        </w:r>
      </w:del>
      <w:r w:rsidRPr="00604EDE">
        <w:rPr>
          <w:rFonts w:ascii="Times New Roman" w:hAnsi="Times New Roman" w:cs="Times New Roman"/>
          <w:sz w:val="24"/>
          <w:szCs w:val="24"/>
        </w:rPr>
        <w:t xml:space="preserve"> were </w:t>
      </w:r>
      <w:ins w:id="385" w:author="Sandra Godden" w:date="2023-10-13T10:19:00Z">
        <w:r w:rsidR="004A30F3">
          <w:rPr>
            <w:rFonts w:ascii="Times New Roman" w:hAnsi="Times New Roman" w:cs="Times New Roman"/>
            <w:sz w:val="24"/>
            <w:szCs w:val="24"/>
          </w:rPr>
          <w:t>associated with</w:t>
        </w:r>
      </w:ins>
      <w:del w:id="386" w:author="Sandra Godden" w:date="2023-10-13T10:19:00Z">
        <w:r w:rsidRPr="00604EDE" w:rsidDel="004A30F3">
          <w:rPr>
            <w:rFonts w:ascii="Times New Roman" w:hAnsi="Times New Roman" w:cs="Times New Roman"/>
            <w:sz w:val="24"/>
            <w:szCs w:val="24"/>
          </w:rPr>
          <w:delText>related to</w:delText>
        </w:r>
      </w:del>
      <w:r w:rsidRPr="00604EDE">
        <w:rPr>
          <w:rFonts w:ascii="Times New Roman" w:hAnsi="Times New Roman" w:cs="Times New Roman"/>
          <w:sz w:val="24"/>
          <w:szCs w:val="24"/>
        </w:rPr>
        <w:t xml:space="preserve"> udder hygiene, </w:t>
      </w:r>
      <w:commentRangeEnd w:id="382"/>
      <w:r w:rsidR="004A30F3">
        <w:rPr>
          <w:rStyle w:val="CommentReference"/>
          <w:rFonts w:eastAsiaTheme="minorEastAsia"/>
        </w:rPr>
        <w:commentReference w:id="382"/>
      </w:r>
      <w:r w:rsidRPr="00604EDE">
        <w:rPr>
          <w:rFonts w:ascii="Times New Roman" w:hAnsi="Times New Roman" w:cs="Times New Roman"/>
          <w:sz w:val="24"/>
          <w:szCs w:val="24"/>
        </w:rPr>
        <w:t>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67D21F8F"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ins w:id="387" w:author="Sandra Godden" w:date="2023-10-13T10:22:00Z">
        <w:r w:rsidR="004A30F3">
          <w:rPr>
            <w:rFonts w:ascii="Times New Roman" w:hAnsi="Times New Roman" w:cs="Times New Roman"/>
            <w:sz w:val="24"/>
            <w:szCs w:val="24"/>
          </w:rPr>
          <w:t>interesting finding</w:t>
        </w:r>
      </w:ins>
      <w:del w:id="388" w:author="Sandra Godden" w:date="2023-10-13T10:22:00Z">
        <w:r w:rsidRPr="00604EDE" w:rsidDel="004A30F3">
          <w:rPr>
            <w:rFonts w:ascii="Times New Roman" w:hAnsi="Times New Roman" w:cs="Times New Roman"/>
            <w:sz w:val="24"/>
            <w:szCs w:val="24"/>
          </w:rPr>
          <w:delText>predominant theme</w:delText>
        </w:r>
      </w:del>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presumed casual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w:t>
      </w:r>
      <w:r w:rsidRPr="00604EDE">
        <w:rPr>
          <w:rFonts w:ascii="Times New Roman" w:hAnsi="Times New Roman" w:cs="Times New Roman"/>
          <w:sz w:val="24"/>
          <w:szCs w:val="24"/>
        </w:rPr>
        <w:lastRenderedPageBreak/>
        <w:t xml:space="preserve">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0595E1B3" w14:textId="665BD774" w:rsidR="000F597F" w:rsidRPr="00604EDE" w:rsidRDefault="00F33A13">
      <w:pPr>
        <w:pStyle w:val="ListParagraph"/>
        <w:autoSpaceDE w:val="0"/>
        <w:autoSpaceDN w:val="0"/>
        <w:adjustRightInd w:val="0"/>
        <w:spacing w:line="480" w:lineRule="auto"/>
        <w:rPr>
          <w:b/>
          <w:bCs/>
        </w:rPr>
        <w:pPrChange w:id="389" w:author="Sandra Godden" w:date="2023-10-13T10:23:00Z">
          <w:pPr>
            <w:pStyle w:val="ListParagraph"/>
            <w:numPr>
              <w:numId w:val="11"/>
            </w:numPr>
            <w:autoSpaceDE w:val="0"/>
            <w:autoSpaceDN w:val="0"/>
            <w:adjustRightInd w:val="0"/>
            <w:spacing w:line="480" w:lineRule="auto"/>
            <w:ind w:hanging="360"/>
          </w:pPr>
        </w:pPrChange>
      </w:pPr>
      <w:commentRangeStart w:id="390"/>
      <w:r>
        <w:rPr>
          <w:b/>
          <w:bCs/>
        </w:rPr>
        <w:t>Unconditional comparison of b</w:t>
      </w:r>
      <w:r w:rsidR="000F597F" w:rsidRPr="00604EDE">
        <w:rPr>
          <w:b/>
          <w:bCs/>
        </w:rPr>
        <w:t xml:space="preserve">ulk tank milk </w:t>
      </w:r>
      <w:ins w:id="391" w:author="Sandra Godden" w:date="2023-10-13T10:25:00Z">
        <w:r w:rsidR="00E8288A">
          <w:rPr>
            <w:b/>
            <w:bCs/>
          </w:rPr>
          <w:t xml:space="preserve">quality, </w:t>
        </w:r>
      </w:ins>
      <w:r w:rsidR="000F597F" w:rsidRPr="00604EDE">
        <w:rPr>
          <w:b/>
          <w:bCs/>
        </w:rPr>
        <w:t>udder health</w:t>
      </w:r>
      <w:r w:rsidR="000F597F">
        <w:rPr>
          <w:b/>
          <w:bCs/>
        </w:rPr>
        <w:t xml:space="preserve">, </w:t>
      </w:r>
      <w:ins w:id="392" w:author="Sandra Godden" w:date="2023-10-13T10:25:00Z">
        <w:r w:rsidR="00E8288A">
          <w:rPr>
            <w:b/>
            <w:bCs/>
          </w:rPr>
          <w:t xml:space="preserve">milk </w:t>
        </w:r>
      </w:ins>
      <w:r w:rsidR="000F597F">
        <w:rPr>
          <w:b/>
          <w:bCs/>
        </w:rPr>
        <w:t xml:space="preserve">production, and </w:t>
      </w:r>
      <w:ins w:id="393" w:author="Sandra Godden" w:date="2023-10-13T10:26:00Z">
        <w:r w:rsidR="00E8288A">
          <w:rPr>
            <w:b/>
            <w:bCs/>
          </w:rPr>
          <w:t xml:space="preserve">udder </w:t>
        </w:r>
      </w:ins>
      <w:r w:rsidR="000F597F" w:rsidRPr="00604EDE">
        <w:rPr>
          <w:b/>
          <w:bCs/>
        </w:rPr>
        <w:t>hygiene measures</w:t>
      </w:r>
      <w:r>
        <w:rPr>
          <w:b/>
          <w:bCs/>
        </w:rPr>
        <w:t xml:space="preserve"> by facility type</w:t>
      </w:r>
      <w:commentRangeEnd w:id="390"/>
      <w:r w:rsidR="00E8288A">
        <w:rPr>
          <w:rStyle w:val="CommentReference"/>
          <w:rFonts w:asciiTheme="minorHAnsi" w:eastAsiaTheme="minorEastAsia" w:hAnsiTheme="minorHAnsi" w:cstheme="minorBidi"/>
        </w:rPr>
        <w:commentReference w:id="390"/>
      </w:r>
    </w:p>
    <w:p w14:paraId="07ED6998" w14:textId="1DF6CC52" w:rsidR="00A21424" w:rsidRPr="004241E9" w:rsidRDefault="002646B5" w:rsidP="004241E9">
      <w:pPr>
        <w:autoSpaceDE w:val="0"/>
        <w:autoSpaceDN w:val="0"/>
        <w:adjustRightInd w:val="0"/>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There was</w:t>
      </w:r>
      <w:r w:rsidR="00A21424" w:rsidRPr="00604EDE">
        <w:rPr>
          <w:rFonts w:ascii="Times New Roman" w:hAnsi="Times New Roman" w:cs="Times New Roman"/>
          <w:sz w:val="24"/>
          <w:szCs w:val="24"/>
        </w:rPr>
        <w:t xml:space="preserve"> no difference in </w:t>
      </w:r>
      <w:r w:rsidR="00B74EE4">
        <w:rPr>
          <w:rFonts w:ascii="Times New Roman" w:hAnsi="Times New Roman" w:cs="Times New Roman"/>
          <w:sz w:val="24"/>
          <w:szCs w:val="24"/>
        </w:rPr>
        <w:t xml:space="preserve">the two </w:t>
      </w:r>
      <w:r w:rsidR="00A21424" w:rsidRPr="00604EDE">
        <w:rPr>
          <w:rFonts w:ascii="Times New Roman" w:hAnsi="Times New Roman" w:cs="Times New Roman"/>
          <w:sz w:val="24"/>
          <w:szCs w:val="24"/>
        </w:rPr>
        <w:t>udder hygiene measures</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between the three facility types included in the study</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finding is in accordance with previous work, which found that cow hygiene on bedded pack systems </w:t>
      </w:r>
      <w:r w:rsidR="002D4B29">
        <w:rPr>
          <w:rFonts w:ascii="Times New Roman" w:hAnsi="Times New Roman" w:cs="Times New Roman"/>
          <w:sz w:val="24"/>
          <w:szCs w:val="24"/>
        </w:rPr>
        <w:t xml:space="preserve">is </w:t>
      </w:r>
      <w:r w:rsidR="00A21424" w:rsidRPr="00604EDE">
        <w:rPr>
          <w:rFonts w:ascii="Times New Roman" w:hAnsi="Times New Roman" w:cs="Times New Roman"/>
          <w:sz w:val="24"/>
          <w:szCs w:val="24"/>
        </w:rPr>
        <w:t xml:space="preserve">comparable to traditional facility types in </w:t>
      </w:r>
      <w:r w:rsidR="0020464D">
        <w:rPr>
          <w:rFonts w:ascii="Times New Roman" w:hAnsi="Times New Roman" w:cs="Times New Roman"/>
          <w:sz w:val="24"/>
          <w:szCs w:val="24"/>
        </w:rPr>
        <w:t>the Upper Midwest</w:t>
      </w:r>
      <w:r w:rsidR="006B1C4D">
        <w:rPr>
          <w:rFonts w:ascii="Times New Roman" w:hAnsi="Times New Roman" w:cs="Times New Roman"/>
          <w:sz w:val="24"/>
          <w:szCs w:val="24"/>
        </w:rPr>
        <w:t>ern</w:t>
      </w:r>
      <w:r w:rsidR="00277118">
        <w:rPr>
          <w:rFonts w:ascii="Times New Roman" w:hAnsi="Times New Roman" w:cs="Times New Roman"/>
          <w:sz w:val="24"/>
          <w:szCs w:val="24"/>
        </w:rPr>
        <w:t xml:space="preserve"> U</w:t>
      </w:r>
      <w:r w:rsidR="00296D91">
        <w:rPr>
          <w:rFonts w:ascii="Times New Roman" w:hAnsi="Times New Roman" w:cs="Times New Roman"/>
          <w:sz w:val="24"/>
          <w:szCs w:val="24"/>
        </w:rPr>
        <w:t>.</w:t>
      </w:r>
      <w:r w:rsidR="00277118">
        <w:rPr>
          <w:rFonts w:ascii="Times New Roman" w:hAnsi="Times New Roman" w:cs="Times New Roman"/>
          <w:sz w:val="24"/>
          <w:szCs w:val="24"/>
        </w:rPr>
        <w:t>S</w:t>
      </w:r>
      <w:r w:rsidR="00296D91">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296D91">
        <w:rPr>
          <w:rFonts w:ascii="Times New Roman" w:hAnsi="Times New Roman" w:cs="Times New Roman"/>
          <w:sz w:val="24"/>
          <w:szCs w:val="24"/>
        </w:rPr>
        <w:t>Southeastern U.S.</w:t>
      </w:r>
      <w:r w:rsidR="00A21424" w:rsidRPr="00604EDE">
        <w:rPr>
          <w:rFonts w:ascii="Times New Roman" w:hAnsi="Times New Roman" w:cs="Times New Roman"/>
          <w:sz w:val="24"/>
          <w:szCs w:val="24"/>
        </w:rPr>
        <w:t xml:space="preserve">, and Brazil </w:t>
      </w:r>
      <w:r w:rsidR="009C77DD">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 </w:instrText>
      </w:r>
      <w:r w:rsidR="00BB42F3">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DATA </w:instrText>
      </w:r>
      <w:r w:rsidR="00BB42F3">
        <w:rPr>
          <w:rFonts w:ascii="Times New Roman" w:hAnsi="Times New Roman" w:cs="Times New Roman"/>
          <w:sz w:val="24"/>
          <w:szCs w:val="24"/>
        </w:rPr>
      </w:r>
      <w:r w:rsidR="00BB42F3">
        <w:rPr>
          <w:rFonts w:ascii="Times New Roman" w:hAnsi="Times New Roman" w:cs="Times New Roman"/>
          <w:sz w:val="24"/>
          <w:szCs w:val="24"/>
        </w:rPr>
        <w:fldChar w:fldCharType="end"/>
      </w:r>
      <w:r w:rsidR="009C77DD">
        <w:rPr>
          <w:rFonts w:ascii="Times New Roman" w:hAnsi="Times New Roman" w:cs="Times New Roman"/>
          <w:sz w:val="24"/>
          <w:szCs w:val="24"/>
        </w:rPr>
      </w:r>
      <w:r w:rsidR="009C77DD">
        <w:rPr>
          <w:rFonts w:ascii="Times New Roman" w:hAnsi="Times New Roman" w:cs="Times New Roman"/>
          <w:sz w:val="24"/>
          <w:szCs w:val="24"/>
        </w:rPr>
        <w:fldChar w:fldCharType="separate"/>
      </w:r>
      <w:r w:rsidR="00BB42F3">
        <w:rPr>
          <w:rFonts w:ascii="Times New Roman" w:hAnsi="Times New Roman" w:cs="Times New Roman"/>
          <w:noProof/>
          <w:sz w:val="24"/>
          <w:szCs w:val="24"/>
        </w:rPr>
        <w:t>(Barberg et al., 2007b, Shane et al., 2010, Lobeck et al., 2011, Black et al., 2013, Eckelkamp et al., 2016b, a, Costa et al., 2018, Adkins et al., 2022, Andrade et al., 2022)</w:t>
      </w:r>
      <w:r w:rsidR="009C77DD">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CF30A1" w:rsidRPr="00666052">
        <w:rPr>
          <w:rFonts w:ascii="Times New Roman" w:hAnsi="Times New Roman" w:cs="Times New Roman"/>
          <w:sz w:val="24"/>
          <w:szCs w:val="24"/>
        </w:rPr>
        <w:t xml:space="preserve">Black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3</w:t>
      </w:r>
      <w:r w:rsidR="00CF30A1">
        <w:rPr>
          <w:rFonts w:ascii="Times New Roman" w:hAnsi="Times New Roman" w:cs="Times New Roman"/>
          <w:sz w:val="24"/>
          <w:szCs w:val="24"/>
        </w:rPr>
        <w:t>) and</w:t>
      </w:r>
      <w:r w:rsidR="00CF30A1" w:rsidRPr="00666052">
        <w:rPr>
          <w:rFonts w:ascii="Times New Roman" w:hAnsi="Times New Roman" w:cs="Times New Roman"/>
          <w:sz w:val="24"/>
          <w:szCs w:val="24"/>
        </w:rPr>
        <w:t xml:space="preserve"> Eckelkamp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6</w:t>
      </w:r>
      <w:r w:rsidR="008D0578">
        <w:rPr>
          <w:rFonts w:ascii="Times New Roman" w:hAnsi="Times New Roman" w:cs="Times New Roman"/>
          <w:sz w:val="24"/>
          <w:szCs w:val="24"/>
        </w:rPr>
        <w:t>a</w:t>
      </w:r>
      <w:r w:rsidR="00CF30A1">
        <w:rPr>
          <w:rFonts w:ascii="Times New Roman" w:hAnsi="Times New Roman" w:cs="Times New Roman"/>
          <w:sz w:val="24"/>
          <w:szCs w:val="24"/>
        </w:rPr>
        <w:t>)</w:t>
      </w:r>
      <w:r w:rsidR="008D0578">
        <w:rPr>
          <w:rFonts w:ascii="Times New Roman" w:hAnsi="Times New Roman" w:cs="Times New Roman"/>
          <w:sz w:val="24"/>
          <w:szCs w:val="24"/>
        </w:rPr>
        <w:t xml:space="preserve"> reported that </w:t>
      </w:r>
      <w:r w:rsidR="008D0578" w:rsidRPr="00666052">
        <w:rPr>
          <w:rFonts w:ascii="Times New Roman" w:hAnsi="Times New Roman" w:cs="Times New Roman"/>
          <w:sz w:val="24"/>
          <w:szCs w:val="24"/>
        </w:rPr>
        <w:t xml:space="preserve">increased pack moisture </w:t>
      </w:r>
      <w:r w:rsidR="008D0578">
        <w:rPr>
          <w:rFonts w:ascii="Times New Roman" w:hAnsi="Times New Roman" w:cs="Times New Roman"/>
          <w:sz w:val="24"/>
          <w:szCs w:val="24"/>
        </w:rPr>
        <w:t xml:space="preserve">allows </w:t>
      </w:r>
      <w:r w:rsidR="008D0578" w:rsidRPr="00666052">
        <w:rPr>
          <w:rFonts w:ascii="Times New Roman" w:hAnsi="Times New Roman" w:cs="Times New Roman"/>
          <w:sz w:val="24"/>
          <w:szCs w:val="24"/>
        </w:rPr>
        <w:t xml:space="preserve">wet </w:t>
      </w:r>
      <w:r w:rsidR="008D0578">
        <w:rPr>
          <w:rFonts w:ascii="Times New Roman" w:hAnsi="Times New Roman" w:cs="Times New Roman"/>
          <w:sz w:val="24"/>
          <w:szCs w:val="24"/>
        </w:rPr>
        <w:t xml:space="preserve">bedding </w:t>
      </w:r>
      <w:r w:rsidR="008D0578" w:rsidRPr="00666052">
        <w:rPr>
          <w:rFonts w:ascii="Times New Roman" w:hAnsi="Times New Roman" w:cs="Times New Roman"/>
          <w:sz w:val="24"/>
          <w:szCs w:val="24"/>
        </w:rPr>
        <w:t>material</w:t>
      </w:r>
      <w:r w:rsidR="008D0578">
        <w:rPr>
          <w:rFonts w:ascii="Times New Roman" w:hAnsi="Times New Roman" w:cs="Times New Roman"/>
          <w:sz w:val="24"/>
          <w:szCs w:val="24"/>
        </w:rPr>
        <w:t xml:space="preserve"> and manure to</w:t>
      </w:r>
      <w:r w:rsidR="008D0578" w:rsidRPr="00666052">
        <w:rPr>
          <w:rFonts w:ascii="Times New Roman" w:hAnsi="Times New Roman" w:cs="Times New Roman"/>
          <w:sz w:val="24"/>
          <w:szCs w:val="24"/>
        </w:rPr>
        <w:t xml:space="preserve"> adhere more easily to animals</w:t>
      </w:r>
      <w:r w:rsidR="008D0578">
        <w:rPr>
          <w:rFonts w:ascii="Times New Roman" w:hAnsi="Times New Roman" w:cs="Times New Roman"/>
          <w:sz w:val="24"/>
          <w:szCs w:val="24"/>
        </w:rPr>
        <w:t xml:space="preserve">, </w:t>
      </w:r>
      <w:r w:rsidR="00143304">
        <w:rPr>
          <w:rFonts w:ascii="Times New Roman" w:hAnsi="Times New Roman" w:cs="Times New Roman"/>
          <w:sz w:val="24"/>
          <w:szCs w:val="24"/>
        </w:rPr>
        <w:t>meaning</w:t>
      </w:r>
      <w:r w:rsidR="00E75DBB">
        <w:rPr>
          <w:rFonts w:ascii="Times New Roman" w:hAnsi="Times New Roman" w:cs="Times New Roman"/>
          <w:sz w:val="24"/>
          <w:szCs w:val="24"/>
        </w:rPr>
        <w:t xml:space="preserve"> that</w:t>
      </w:r>
      <w:r w:rsidR="00143304">
        <w:rPr>
          <w:rFonts w:ascii="Times New Roman" w:hAnsi="Times New Roman" w:cs="Times New Roman"/>
          <w:sz w:val="24"/>
          <w:szCs w:val="24"/>
        </w:rPr>
        <w:t xml:space="preserve"> cow</w:t>
      </w:r>
      <w:r w:rsidR="00860164">
        <w:rPr>
          <w:rFonts w:ascii="Times New Roman" w:hAnsi="Times New Roman" w:cs="Times New Roman"/>
          <w:sz w:val="24"/>
          <w:szCs w:val="24"/>
        </w:rPr>
        <w:t xml:space="preserve"> hygiene is highly dependent on conditions of the bedded pack</w:t>
      </w:r>
      <w:r w:rsidR="008D0578">
        <w:rPr>
          <w:rFonts w:ascii="Times New Roman" w:hAnsi="Times New Roman" w:cs="Times New Roman"/>
          <w:sz w:val="24"/>
          <w:szCs w:val="24"/>
        </w:rPr>
        <w:t>.</w:t>
      </w:r>
      <w:r w:rsidR="00CF30A1">
        <w:rPr>
          <w:rFonts w:ascii="Times New Roman" w:hAnsi="Times New Roman" w:cs="Times New Roman"/>
          <w:sz w:val="24"/>
          <w:szCs w:val="24"/>
        </w:rPr>
        <w:t xml:space="preserve"> </w:t>
      </w:r>
      <w:r w:rsidR="00D44920" w:rsidRPr="00202154">
        <w:rPr>
          <w:rFonts w:ascii="Times New Roman" w:hAnsi="Times New Roman" w:cs="Times New Roman"/>
          <w:sz w:val="24"/>
          <w:szCs w:val="24"/>
        </w:rPr>
        <w:t xml:space="preserve">This sentiment was echoed by the bedded pack producers in the current study, who shared that keeping their cows clean </w:t>
      </w:r>
      <w:r w:rsidR="00F1343B" w:rsidRPr="00202154">
        <w:rPr>
          <w:rFonts w:ascii="Times New Roman" w:hAnsi="Times New Roman" w:cs="Times New Roman"/>
          <w:sz w:val="24"/>
          <w:szCs w:val="24"/>
        </w:rPr>
        <w:t xml:space="preserve">during periods of wet or humid weather could be a challenge. </w:t>
      </w:r>
      <w:r w:rsidR="00FA45AA">
        <w:rPr>
          <w:rFonts w:ascii="Times New Roman" w:hAnsi="Times New Roman" w:cs="Times New Roman"/>
          <w:sz w:val="24"/>
          <w:szCs w:val="24"/>
        </w:rPr>
        <w:t>However,</w:t>
      </w:r>
      <w:r w:rsidR="00E131B0">
        <w:rPr>
          <w:rFonts w:ascii="Times New Roman" w:hAnsi="Times New Roman" w:cs="Times New Roman"/>
          <w:sz w:val="24"/>
          <w:szCs w:val="24"/>
        </w:rPr>
        <w:t xml:space="preserve"> </w:t>
      </w:r>
      <w:r w:rsidR="00A21424" w:rsidRPr="00604EDE">
        <w:rPr>
          <w:rFonts w:ascii="Times New Roman" w:hAnsi="Times New Roman" w:cs="Times New Roman"/>
          <w:sz w:val="24"/>
          <w:szCs w:val="24"/>
        </w:rPr>
        <w:t>all bedded packs</w:t>
      </w:r>
      <w:r w:rsidR="00FA45AA">
        <w:rPr>
          <w:rFonts w:ascii="Times New Roman" w:hAnsi="Times New Roman" w:cs="Times New Roman"/>
          <w:sz w:val="24"/>
          <w:szCs w:val="24"/>
        </w:rPr>
        <w:t xml:space="preserve"> in the current study</w:t>
      </w:r>
      <w:r w:rsidR="00A21424" w:rsidRPr="00604EDE">
        <w:rPr>
          <w:rFonts w:ascii="Times New Roman" w:hAnsi="Times New Roman" w:cs="Times New Roman"/>
          <w:sz w:val="24"/>
          <w:szCs w:val="24"/>
        </w:rPr>
        <w:t xml:space="preserve"> had an average udder hygiene score of less than 2.5</w:t>
      </w:r>
      <w:r w:rsidR="00112A3D">
        <w:rPr>
          <w:rFonts w:ascii="Times New Roman" w:hAnsi="Times New Roman" w:cs="Times New Roman"/>
          <w:sz w:val="24"/>
          <w:szCs w:val="24"/>
        </w:rPr>
        <w:t>,</w:t>
      </w:r>
      <w:r w:rsidR="006418C7">
        <w:rPr>
          <w:rFonts w:ascii="Times New Roman" w:hAnsi="Times New Roman" w:cs="Times New Roman"/>
          <w:sz w:val="24"/>
          <w:szCs w:val="24"/>
        </w:rPr>
        <w:t xml:space="preserve"> and t</w:t>
      </w:r>
      <w:r w:rsidR="006418C7" w:rsidRPr="00604EDE">
        <w:rPr>
          <w:rFonts w:ascii="Times New Roman" w:hAnsi="Times New Roman" w:cs="Times New Roman"/>
          <w:sz w:val="24"/>
          <w:szCs w:val="24"/>
        </w:rPr>
        <w:t xml:space="preserve">he farm with the lowest mean average udder hygiene score </w:t>
      </w:r>
      <w:r w:rsidR="0066181A">
        <w:rPr>
          <w:rFonts w:ascii="Times New Roman" w:hAnsi="Times New Roman" w:cs="Times New Roman"/>
          <w:sz w:val="24"/>
          <w:szCs w:val="24"/>
        </w:rPr>
        <w:t xml:space="preserve">overall </w:t>
      </w:r>
      <w:r w:rsidR="006418C7" w:rsidRPr="00604EDE">
        <w:rPr>
          <w:rFonts w:ascii="Times New Roman" w:hAnsi="Times New Roman" w:cs="Times New Roman"/>
          <w:sz w:val="24"/>
          <w:szCs w:val="24"/>
        </w:rPr>
        <w:t>was a bedded pack farm</w:t>
      </w:r>
      <w:r w:rsidR="00A21424" w:rsidRPr="00604EDE">
        <w:rPr>
          <w:rFonts w:ascii="Times New Roman" w:hAnsi="Times New Roman" w:cs="Times New Roman"/>
          <w:sz w:val="24"/>
          <w:szCs w:val="24"/>
        </w:rPr>
        <w:t>.</w:t>
      </w:r>
      <w:r w:rsidR="00CE120B">
        <w:rPr>
          <w:rFonts w:ascii="Times New Roman" w:hAnsi="Times New Roman" w:cs="Times New Roman"/>
          <w:sz w:val="24"/>
          <w:szCs w:val="24"/>
        </w:rPr>
        <w:t xml:space="preserve"> </w:t>
      </w:r>
      <w:r w:rsidR="00CE120B" w:rsidRPr="00202154">
        <w:rPr>
          <w:rFonts w:ascii="Times New Roman" w:hAnsi="Times New Roman" w:cs="Times New Roman"/>
          <w:sz w:val="24"/>
          <w:szCs w:val="24"/>
        </w:rPr>
        <w:t xml:space="preserve">Although Cook (2002) </w:t>
      </w:r>
      <w:r w:rsidR="00CE120B" w:rsidRPr="00202154">
        <w:rPr>
          <w:rFonts w:ascii="Times New Roman" w:hAnsi="Times New Roman" w:cs="Times New Roman"/>
          <w:sz w:val="24"/>
          <w:szCs w:val="24"/>
        </w:rPr>
        <w:fldChar w:fldCharType="begin"/>
      </w:r>
      <w:r w:rsidR="00CE120B"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CE120B" w:rsidRPr="00202154">
        <w:rPr>
          <w:rFonts w:ascii="Times New Roman" w:hAnsi="Times New Roman" w:cs="Times New Roman"/>
          <w:sz w:val="24"/>
          <w:szCs w:val="24"/>
        </w:rPr>
        <w:fldChar w:fldCharType="end"/>
      </w:r>
      <w:r w:rsidR="00CE120B"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w:t>
      </w:r>
      <w:r w:rsidR="00CE120B" w:rsidRPr="00202154">
        <w:rPr>
          <w:rFonts w:ascii="Times New Roman" w:hAnsi="Times New Roman" w:cs="Times New Roman"/>
          <w:sz w:val="24"/>
          <w:szCs w:val="24"/>
        </w:rPr>
        <w:lastRenderedPageBreak/>
        <w:t xml:space="preserve">during </w:t>
      </w:r>
      <w:r w:rsidR="00535446">
        <w:rPr>
          <w:rFonts w:ascii="Times New Roman" w:hAnsi="Times New Roman" w:cs="Times New Roman"/>
          <w:sz w:val="24"/>
          <w:szCs w:val="24"/>
        </w:rPr>
        <w:t xml:space="preserve">winter season </w:t>
      </w:r>
      <w:r w:rsidR="00CE120B" w:rsidRPr="00202154">
        <w:rPr>
          <w:rFonts w:ascii="Times New Roman" w:hAnsi="Times New Roman" w:cs="Times New Roman"/>
          <w:sz w:val="24"/>
          <w:szCs w:val="24"/>
        </w:rPr>
        <w:t>farm visits where individual animals were often roaming freely in a pen</w:t>
      </w:r>
      <w:r w:rsidR="00535446">
        <w:rPr>
          <w:rFonts w:ascii="Times New Roman" w:hAnsi="Times New Roman" w:cs="Times New Roman"/>
          <w:sz w:val="24"/>
          <w:szCs w:val="24"/>
        </w:rPr>
        <w:t>, or confined in a tiestall barn</w:t>
      </w:r>
      <w:r w:rsidR="00CE120B" w:rsidRPr="00202154">
        <w:rPr>
          <w:rFonts w:ascii="Times New Roman" w:hAnsi="Times New Roman" w:cs="Times New Roman"/>
          <w:sz w:val="24"/>
          <w:szCs w:val="24"/>
        </w:rPr>
        <w:t>.</w:t>
      </w:r>
    </w:p>
    <w:p w14:paraId="140348F5" w14:textId="11ED807A" w:rsidR="0034102A" w:rsidRPr="00604EDE" w:rsidRDefault="005B2F51"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w:t>
      </w:r>
      <w:r w:rsidR="0009696C">
        <w:rPr>
          <w:rFonts w:ascii="Times New Roman" w:hAnsi="Times New Roman" w:cs="Times New Roman"/>
          <w:sz w:val="24"/>
          <w:szCs w:val="24"/>
        </w:rPr>
        <w:t xml:space="preserve">y. </w:t>
      </w:r>
      <w:r w:rsidR="0059460A" w:rsidRPr="00604EDE">
        <w:rPr>
          <w:rFonts w:ascii="Times New Roman" w:hAnsi="Times New Roman" w:cs="Times New Roman"/>
          <w:sz w:val="24"/>
          <w:szCs w:val="24"/>
        </w:rPr>
        <w:t xml:space="preserve">This aligns with previous </w:t>
      </w:r>
      <w:r w:rsidR="00556046">
        <w:rPr>
          <w:rFonts w:ascii="Times New Roman" w:hAnsi="Times New Roman" w:cs="Times New Roman"/>
          <w:sz w:val="24"/>
          <w:szCs w:val="24"/>
        </w:rPr>
        <w:t>research</w:t>
      </w:r>
      <w:r w:rsidR="00F1119C" w:rsidRPr="00604EDE">
        <w:rPr>
          <w:rFonts w:ascii="Times New Roman" w:hAnsi="Times New Roman" w:cs="Times New Roman"/>
          <w:sz w:val="24"/>
          <w:szCs w:val="24"/>
        </w:rPr>
        <w:t xml:space="preserve"> </w:t>
      </w:r>
      <w:r w:rsidR="00B91DE2" w:rsidRPr="00604EDE">
        <w:rPr>
          <w:rFonts w:ascii="Times New Roman" w:hAnsi="Times New Roman" w:cs="Times New Roman"/>
          <w:sz w:val="24"/>
          <w:szCs w:val="24"/>
        </w:rPr>
        <w:t xml:space="preserve">which found no </w:t>
      </w:r>
      <w:r w:rsidR="00A93F35" w:rsidRPr="00604EDE">
        <w:rPr>
          <w:rFonts w:ascii="Times New Roman" w:hAnsi="Times New Roman" w:cs="Times New Roman"/>
          <w:sz w:val="24"/>
          <w:szCs w:val="24"/>
        </w:rPr>
        <w:t xml:space="preserve">significant differences in </w:t>
      </w:r>
      <w:r w:rsidR="007C372E">
        <w:rPr>
          <w:rFonts w:ascii="Times New Roman" w:hAnsi="Times New Roman" w:cs="Times New Roman"/>
          <w:sz w:val="24"/>
          <w:szCs w:val="24"/>
        </w:rPr>
        <w:t xml:space="preserve">various </w:t>
      </w:r>
      <w:r w:rsidR="00A93F35" w:rsidRPr="00604EDE">
        <w:rPr>
          <w:rFonts w:ascii="Times New Roman" w:hAnsi="Times New Roman" w:cs="Times New Roman"/>
          <w:sz w:val="24"/>
          <w:szCs w:val="24"/>
        </w:rPr>
        <w:t xml:space="preserve">production </w:t>
      </w:r>
      <w:r w:rsidR="00134A1E">
        <w:rPr>
          <w:rFonts w:ascii="Times New Roman" w:hAnsi="Times New Roman" w:cs="Times New Roman"/>
          <w:sz w:val="24"/>
          <w:szCs w:val="24"/>
        </w:rPr>
        <w:t>metrics</w:t>
      </w:r>
      <w:r w:rsidR="00134A1E" w:rsidRPr="00604EDE">
        <w:rPr>
          <w:rFonts w:ascii="Times New Roman" w:hAnsi="Times New Roman" w:cs="Times New Roman"/>
          <w:sz w:val="24"/>
          <w:szCs w:val="24"/>
        </w:rPr>
        <w:t xml:space="preserve"> of cows housed on bedded packs vs. in freestall barns</w:t>
      </w:r>
      <w:r w:rsidR="00971CF8">
        <w:rPr>
          <w:rFonts w:ascii="Times New Roman" w:hAnsi="Times New Roman" w:cs="Times New Roman"/>
          <w:sz w:val="24"/>
          <w:szCs w:val="24"/>
        </w:rPr>
        <w:t xml:space="preserve"> </w:t>
      </w:r>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 </w:instrText>
      </w:r>
      <w:r w:rsidR="00A761D9">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DATA </w:instrText>
      </w:r>
      <w:r w:rsidR="00A761D9">
        <w:rPr>
          <w:rFonts w:ascii="Times New Roman" w:hAnsi="Times New Roman" w:cs="Times New Roman"/>
          <w:sz w:val="24"/>
          <w:szCs w:val="24"/>
        </w:rPr>
      </w:r>
      <w:r w:rsidR="00A761D9">
        <w:rPr>
          <w:rFonts w:ascii="Times New Roman" w:hAnsi="Times New Roman" w:cs="Times New Roman"/>
          <w:sz w:val="24"/>
          <w:szCs w:val="24"/>
        </w:rPr>
        <w:fldChar w:fldCharType="end"/>
      </w:r>
      <w:r w:rsidR="00971CF8">
        <w:rPr>
          <w:rFonts w:ascii="Times New Roman" w:hAnsi="Times New Roman" w:cs="Times New Roman"/>
          <w:sz w:val="24"/>
          <w:szCs w:val="24"/>
        </w:rPr>
      </w:r>
      <w:r w:rsidR="00971CF8">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 Eckelkamp et al., 2016a, Costa et al., 2018)</w:t>
      </w:r>
      <w:r w:rsidR="00971CF8">
        <w:rPr>
          <w:rFonts w:ascii="Times New Roman" w:hAnsi="Times New Roman" w:cs="Times New Roman"/>
          <w:sz w:val="24"/>
          <w:szCs w:val="24"/>
        </w:rPr>
        <w:fldChar w:fldCharType="end"/>
      </w:r>
      <w:r w:rsidR="00971CF8">
        <w:rPr>
          <w:rFonts w:ascii="Times New Roman" w:hAnsi="Times New Roman" w:cs="Times New Roman"/>
          <w:sz w:val="24"/>
          <w:szCs w:val="24"/>
        </w:rPr>
        <w:t>.</w:t>
      </w:r>
      <w:r w:rsidR="00134A1E" w:rsidRPr="00604EDE">
        <w:rPr>
          <w:rFonts w:ascii="Times New Roman" w:hAnsi="Times New Roman" w:cs="Times New Roman"/>
          <w:sz w:val="24"/>
          <w:szCs w:val="24"/>
        </w:rPr>
        <w:t xml:space="preserve"> </w:t>
      </w:r>
      <w:r w:rsidR="00337A0F">
        <w:rPr>
          <w:rFonts w:ascii="Times New Roman" w:hAnsi="Times New Roman" w:cs="Times New Roman"/>
          <w:sz w:val="24"/>
          <w:szCs w:val="24"/>
        </w:rPr>
        <w:t>V</w:t>
      </w:r>
      <w:r w:rsidR="0052149C" w:rsidRPr="00604EDE">
        <w:rPr>
          <w:rFonts w:ascii="Times New Roman" w:hAnsi="Times New Roman" w:cs="Times New Roman"/>
          <w:sz w:val="24"/>
          <w:szCs w:val="24"/>
        </w:rPr>
        <w:t xml:space="preserve">arying production metrics for cows housed on bedded packs </w:t>
      </w:r>
      <w:r w:rsidR="00337A0F">
        <w:rPr>
          <w:rFonts w:ascii="Times New Roman" w:hAnsi="Times New Roman" w:cs="Times New Roman"/>
          <w:sz w:val="24"/>
          <w:szCs w:val="24"/>
        </w:rPr>
        <w:t xml:space="preserve">have been reported previously </w:t>
      </w:r>
      <w:r w:rsidR="0052149C" w:rsidRPr="00604EDE">
        <w:rPr>
          <w:rFonts w:ascii="Times New Roman" w:hAnsi="Times New Roman" w:cs="Times New Roman"/>
          <w:sz w:val="24"/>
          <w:szCs w:val="24"/>
        </w:rPr>
        <w:t xml:space="preserve">(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w:t>
      </w:r>
      <w:r w:rsidR="008C67C1">
        <w:rPr>
          <w:rFonts w:ascii="Times New Roman" w:hAnsi="Times New Roman" w:cs="Times New Roman"/>
          <w:sz w:val="24"/>
          <w:szCs w:val="24"/>
        </w:rPr>
        <w:t>s</w:t>
      </w:r>
      <w:r w:rsidR="00DD610B" w:rsidRPr="00604EDE">
        <w:rPr>
          <w:rFonts w:ascii="Times New Roman" w:hAnsi="Times New Roman" w:cs="Times New Roman"/>
          <w:sz w:val="24"/>
          <w:szCs w:val="24"/>
        </w:rPr>
        <w:t xml:space="preserve"> of milk production between the bedded packs in the current study and </w:t>
      </w:r>
      <w:r w:rsidR="008C67C1">
        <w:rPr>
          <w:rFonts w:ascii="Times New Roman" w:hAnsi="Times New Roman" w:cs="Times New Roman"/>
          <w:sz w:val="24"/>
          <w:szCs w:val="24"/>
        </w:rPr>
        <w:t>other</w:t>
      </w:r>
      <w:r w:rsidR="00D91638" w:rsidRPr="00604EDE">
        <w:rPr>
          <w:rFonts w:ascii="Times New Roman" w:hAnsi="Times New Roman" w:cs="Times New Roman"/>
          <w:sz w:val="24"/>
          <w:szCs w:val="24"/>
        </w:rPr>
        <w:t xml:space="preserve"> work. </w:t>
      </w:r>
      <w:r w:rsidR="008C67C1">
        <w:rPr>
          <w:rFonts w:ascii="Times New Roman" w:hAnsi="Times New Roman" w:cs="Times New Roman"/>
          <w:sz w:val="24"/>
          <w:szCs w:val="24"/>
        </w:rPr>
        <w:t>Additionally</w:t>
      </w:r>
      <w:r w:rsidR="00121066" w:rsidRPr="00604EDE">
        <w:rPr>
          <w:rFonts w:ascii="Times New Roman" w:hAnsi="Times New Roman" w:cs="Times New Roman"/>
          <w:sz w:val="24"/>
          <w:szCs w:val="24"/>
        </w:rPr>
        <w:t xml:space="preserve">, </w:t>
      </w:r>
      <w:r w:rsidR="0046068F">
        <w:rPr>
          <w:rFonts w:ascii="Times New Roman" w:hAnsi="Times New Roman" w:cs="Times New Roman"/>
          <w:sz w:val="24"/>
          <w:szCs w:val="24"/>
        </w:rPr>
        <w:t xml:space="preserve">many </w:t>
      </w:r>
      <w:r w:rsidR="00A21424" w:rsidRPr="00604EDE">
        <w:rPr>
          <w:rFonts w:ascii="Times New Roman" w:hAnsi="Times New Roman" w:cs="Times New Roman"/>
          <w:sz w:val="24"/>
          <w:szCs w:val="24"/>
        </w:rPr>
        <w:t xml:space="preserve">variables </w:t>
      </w:r>
      <w:r w:rsidR="00F94ADA">
        <w:rPr>
          <w:rFonts w:ascii="Times New Roman" w:hAnsi="Times New Roman" w:cs="Times New Roman"/>
          <w:sz w:val="24"/>
          <w:szCs w:val="24"/>
        </w:rPr>
        <w:t xml:space="preserve">play a role in </w:t>
      </w:r>
      <w:r w:rsidR="00121066" w:rsidRPr="00604EDE">
        <w:rPr>
          <w:rFonts w:ascii="Times New Roman" w:hAnsi="Times New Roman" w:cs="Times New Roman"/>
          <w:sz w:val="24"/>
          <w:szCs w:val="24"/>
        </w:rPr>
        <w:t>determin</w:t>
      </w:r>
      <w:r w:rsidR="00F94ADA">
        <w:rPr>
          <w:rFonts w:ascii="Times New Roman" w:hAnsi="Times New Roman" w:cs="Times New Roman"/>
          <w:sz w:val="24"/>
          <w:szCs w:val="24"/>
        </w:rPr>
        <w:t>ing</w:t>
      </w:r>
      <w:r w:rsidR="00121066"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milk production (nutrition, breed, seasonality, DIM)</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w: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 </w:instrTex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DATA </w:instrText>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C738A1" w:rsidRPr="00604EDE">
        <w:rPr>
          <w:rFonts w:ascii="Times New Roman" w:hAnsi="Times New Roman" w:cs="Times New Roman"/>
          <w:sz w:val="24"/>
          <w:szCs w:val="24"/>
        </w:rPr>
        <w:t xml:space="preserve">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88040A">
        <w:rPr>
          <w:rFonts w:ascii="Times New Roman" w:hAnsi="Times New Roman" w:cs="Times New Roman"/>
          <w:sz w:val="24"/>
          <w:szCs w:val="24"/>
        </w:rPr>
        <w:t>.</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88040A">
        <w:rPr>
          <w:rFonts w:ascii="Times New Roman" w:hAnsi="Times New Roman" w:cs="Times New Roman"/>
          <w:sz w:val="24"/>
          <w:szCs w:val="24"/>
        </w:rPr>
        <w:t xml:space="preserve">As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t>
      </w:r>
      <w:r w:rsidR="00C2366A">
        <w:rPr>
          <w:rFonts w:ascii="Times New Roman" w:hAnsi="Times New Roman" w:cs="Times New Roman"/>
          <w:sz w:val="24"/>
          <w:szCs w:val="24"/>
        </w:rPr>
        <w:t>one</w:t>
      </w:r>
      <w:r w:rsidR="0034102A" w:rsidRPr="00604EDE">
        <w:rPr>
          <w:rFonts w:ascii="Times New Roman" w:hAnsi="Times New Roman" w:cs="Times New Roman"/>
          <w:sz w:val="24"/>
          <w:szCs w:val="24"/>
        </w:rPr>
        <w:t xml:space="preserve"> may even expect greater milk production than </w:t>
      </w:r>
      <w:r w:rsidR="00204D89" w:rsidRPr="00604EDE">
        <w:rPr>
          <w:rFonts w:ascii="Times New Roman" w:hAnsi="Times New Roman" w:cs="Times New Roman"/>
          <w:sz w:val="24"/>
          <w:szCs w:val="24"/>
        </w:rPr>
        <w:t>in more traditional housing systems</w:t>
      </w:r>
      <w:r w:rsidR="0063521D">
        <w:rPr>
          <w:rFonts w:ascii="Times New Roman" w:hAnsi="Times New Roman" w:cs="Times New Roman"/>
          <w:sz w:val="24"/>
          <w:szCs w:val="24"/>
        </w:rPr>
        <w:t xml:space="preserve"> </w:t>
      </w:r>
      <w:r w:rsidR="0063521D">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 </w:instrText>
      </w:r>
      <w:r w:rsidR="00E5251E">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DATA </w:instrText>
      </w:r>
      <w:r w:rsidR="00E5251E">
        <w:rPr>
          <w:rFonts w:ascii="Times New Roman" w:hAnsi="Times New Roman" w:cs="Times New Roman"/>
          <w:sz w:val="24"/>
          <w:szCs w:val="24"/>
        </w:rPr>
      </w:r>
      <w:r w:rsidR="00E5251E">
        <w:rPr>
          <w:rFonts w:ascii="Times New Roman" w:hAnsi="Times New Roman" w:cs="Times New Roman"/>
          <w:sz w:val="24"/>
          <w:szCs w:val="24"/>
        </w:rPr>
        <w:fldChar w:fldCharType="end"/>
      </w:r>
      <w:r w:rsidR="0063521D">
        <w:rPr>
          <w:rFonts w:ascii="Times New Roman" w:hAnsi="Times New Roman" w:cs="Times New Roman"/>
          <w:sz w:val="24"/>
          <w:szCs w:val="24"/>
        </w:rPr>
      </w:r>
      <w:r w:rsidR="0063521D">
        <w:rPr>
          <w:rFonts w:ascii="Times New Roman" w:hAnsi="Times New Roman" w:cs="Times New Roman"/>
          <w:sz w:val="24"/>
          <w:szCs w:val="24"/>
        </w:rPr>
        <w:fldChar w:fldCharType="separate"/>
      </w:r>
      <w:r w:rsidR="009470D2">
        <w:rPr>
          <w:rFonts w:ascii="Times New Roman" w:hAnsi="Times New Roman" w:cs="Times New Roman"/>
          <w:noProof/>
          <w:sz w:val="24"/>
          <w:szCs w:val="24"/>
        </w:rPr>
        <w:t>(Calamari et al., 2009, Ruud et al., 2010)</w:t>
      </w:r>
      <w:r w:rsidR="0063521D">
        <w:rPr>
          <w:rFonts w:ascii="Times New Roman" w:hAnsi="Times New Roman" w:cs="Times New Roman"/>
          <w:sz w:val="24"/>
          <w:szCs w:val="24"/>
        </w:rPr>
        <w:fldChar w:fldCharType="end"/>
      </w:r>
      <w:r w:rsidR="00204D89" w:rsidRPr="00604EDE">
        <w:rPr>
          <w:rFonts w:ascii="Times New Roman" w:hAnsi="Times New Roman" w:cs="Times New Roman"/>
          <w:sz w:val="24"/>
          <w:szCs w:val="24"/>
        </w:rPr>
        <w:t>.</w:t>
      </w:r>
    </w:p>
    <w:p w14:paraId="1019581A" w14:textId="66EEA840" w:rsidR="00A21424" w:rsidRPr="00604EDE" w:rsidRDefault="00A21424"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sidR="007C1890">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elevSC</w:t>
      </w:r>
      <w:r w:rsidR="009D7DE4">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chronSC</w:t>
      </w:r>
      <w:r w:rsidR="00A01609">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newSC</w:t>
      </w:r>
      <w:r w:rsidR="0002111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BTSCC, and average </w:t>
      </w:r>
      <w:r w:rsidR="00C928F2">
        <w:rPr>
          <w:rFonts w:ascii="Times New Roman" w:hAnsi="Times New Roman" w:cs="Times New Roman"/>
          <w:sz w:val="24"/>
          <w:szCs w:val="24"/>
        </w:rPr>
        <w:t>SCS</w:t>
      </w:r>
      <w:r w:rsidR="007C1890">
        <w:rPr>
          <w:rFonts w:ascii="Times New Roman" w:hAnsi="Times New Roman" w:cs="Times New Roman"/>
          <w:sz w:val="24"/>
          <w:szCs w:val="24"/>
        </w:rPr>
        <w:t>)</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sidR="00FB1282">
        <w:rPr>
          <w:rFonts w:ascii="Times New Roman" w:hAnsi="Times New Roman" w:cs="Times New Roman"/>
          <w:sz w:val="24"/>
          <w:szCs w:val="24"/>
        </w:rPr>
        <w:t xml:space="preserve">some </w:t>
      </w:r>
      <w:r w:rsidR="00AA04EF">
        <w:rPr>
          <w:rFonts w:ascii="Times New Roman" w:hAnsi="Times New Roman" w:cs="Times New Roman"/>
          <w:sz w:val="24"/>
          <w:szCs w:val="24"/>
        </w:rPr>
        <w:t xml:space="preserve">previous </w:t>
      </w:r>
      <w:r w:rsidR="00FB1282">
        <w:rPr>
          <w:rFonts w:ascii="Times New Roman" w:hAnsi="Times New Roman" w:cs="Times New Roman"/>
          <w:sz w:val="24"/>
          <w:szCs w:val="24"/>
        </w:rPr>
        <w:t xml:space="preserve">work </w:t>
      </w:r>
      <w:r w:rsidR="00AA04EF">
        <w:rPr>
          <w:rFonts w:ascii="Times New Roman" w:hAnsi="Times New Roman" w:cs="Times New Roman"/>
          <w:sz w:val="24"/>
          <w:szCs w:val="24"/>
        </w:rPr>
        <w:t>h</w:t>
      </w:r>
      <w:r w:rsidR="00FB1282">
        <w:rPr>
          <w:rFonts w:ascii="Times New Roman" w:hAnsi="Times New Roman" w:cs="Times New Roman"/>
          <w:sz w:val="24"/>
          <w:szCs w:val="24"/>
        </w:rPr>
        <w:t>as</w:t>
      </w:r>
      <w:r w:rsidR="00AA04EF">
        <w:rPr>
          <w:rFonts w:ascii="Times New Roman" w:hAnsi="Times New Roman" w:cs="Times New Roman"/>
          <w:sz w:val="24"/>
          <w:szCs w:val="24"/>
        </w:rPr>
        <w:t xml:space="preserve"> found </w:t>
      </w:r>
      <w:r w:rsidR="00097CE1">
        <w:rPr>
          <w:rFonts w:ascii="Times New Roman" w:hAnsi="Times New Roman" w:cs="Times New Roman"/>
          <w:sz w:val="24"/>
          <w:szCs w:val="24"/>
        </w:rPr>
        <w:t xml:space="preserve">BTSCC to be elevated for CBP </w:t>
      </w:r>
      <w:r w:rsidR="00E801D2">
        <w:rPr>
          <w:rFonts w:ascii="Times New Roman" w:hAnsi="Times New Roman" w:cs="Times New Roman"/>
          <w:sz w:val="24"/>
          <w:szCs w:val="24"/>
        </w:rPr>
        <w:t xml:space="preserve">farms </w:t>
      </w:r>
      <w:r w:rsidR="00097CE1">
        <w:rPr>
          <w:rFonts w:ascii="Times New Roman" w:hAnsi="Times New Roman" w:cs="Times New Roman"/>
          <w:sz w:val="24"/>
          <w:szCs w:val="24"/>
        </w:rPr>
        <w:t>(</w:t>
      </w:r>
      <w:r w:rsidR="00EF30D3">
        <w:rPr>
          <w:rFonts w:ascii="Times New Roman" w:hAnsi="Times New Roman" w:cs="Times New Roman"/>
          <w:sz w:val="24"/>
          <w:szCs w:val="24"/>
        </w:rPr>
        <w:t>425,000 cells/mL</w:t>
      </w:r>
      <w:r w:rsidR="00E801D2">
        <w:rPr>
          <w:rFonts w:ascii="Times New Roman" w:hAnsi="Times New Roman" w:cs="Times New Roman"/>
          <w:sz w:val="24"/>
          <w:szCs w:val="24"/>
        </w:rPr>
        <w:t xml:space="preserve"> over all four seasons</w:t>
      </w:r>
      <w:r w:rsidRPr="005F3535">
        <w:rPr>
          <w:rFonts w:ascii="Times New Roman" w:hAnsi="Times New Roman" w:cs="Times New Roman"/>
          <w:sz w:val="24"/>
          <w:szCs w:val="24"/>
        </w:rPr>
        <w:t>,</w:t>
      </w:r>
      <w:r w:rsidR="00E801D2">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sidR="00067242">
        <w:rPr>
          <w:rFonts w:ascii="Times New Roman" w:hAnsi="Times New Roman" w:cs="Times New Roman"/>
          <w:sz w:val="24"/>
          <w:szCs w:val="24"/>
        </w:rPr>
        <w:t xml:space="preserve">325,000 cells/mL during summer, </w:t>
      </w:r>
      <w:proofErr w:type="spellStart"/>
      <w:r w:rsidR="00067242">
        <w:rPr>
          <w:rFonts w:ascii="Times New Roman" w:hAnsi="Times New Roman" w:cs="Times New Roman"/>
          <w:sz w:val="24"/>
          <w:szCs w:val="24"/>
        </w:rPr>
        <w:t>Barberg</w:t>
      </w:r>
      <w:proofErr w:type="spellEnd"/>
      <w:r w:rsidR="00067242">
        <w:rPr>
          <w:rFonts w:ascii="Times New Roman" w:hAnsi="Times New Roman" w:cs="Times New Roman"/>
          <w:sz w:val="24"/>
          <w:szCs w:val="24"/>
        </w:rPr>
        <w:t xml:space="preserve"> et. al 2007</w:t>
      </w:r>
      <w:r w:rsidR="00F32AE9">
        <w:rPr>
          <w:rFonts w:ascii="Times New Roman" w:hAnsi="Times New Roman" w:cs="Times New Roman"/>
          <w:sz w:val="24"/>
          <w:szCs w:val="24"/>
        </w:rPr>
        <w:t>b</w:t>
      </w:r>
      <w:r w:rsidR="00067242">
        <w:rPr>
          <w:rFonts w:ascii="Times New Roman" w:hAnsi="Times New Roman" w:cs="Times New Roman"/>
          <w:sz w:val="24"/>
          <w:szCs w:val="24"/>
        </w:rPr>
        <w:t xml:space="preserve">), </w:t>
      </w:r>
      <w:r w:rsidR="005F3535"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005F3535"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sidR="001609B9">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w:t>
      </w:r>
      <w:r w:rsidRPr="00604EDE">
        <w:rPr>
          <w:rFonts w:ascii="Times New Roman" w:hAnsi="Times New Roman" w:cs="Times New Roman"/>
          <w:sz w:val="24"/>
          <w:szCs w:val="24"/>
        </w:rPr>
        <w:lastRenderedPageBreak/>
        <w:t xml:space="preserve">cows in a herd with an SCC on test day ≥200,000 cells/mL was 33.4, 26.8, and 26.8% for compost bedded packs, cross-ventilated freestalls, and naturally-vented freestalls </w:t>
      </w:r>
      <w:r w:rsidR="00331887">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331887">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w:t>
      </w:r>
      <w:r w:rsidR="00331887">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sidR="00BA0BDF">
        <w:rPr>
          <w:rFonts w:ascii="Times New Roman" w:hAnsi="Times New Roman" w:cs="Times New Roman"/>
          <w:sz w:val="24"/>
          <w:szCs w:val="24"/>
        </w:rPr>
        <w:t>a</w:t>
      </w:r>
      <w:r w:rsidRPr="00604EDE">
        <w:rPr>
          <w:rFonts w:ascii="Times New Roman" w:hAnsi="Times New Roman" w:cs="Times New Roman"/>
          <w:sz w:val="24"/>
          <w:szCs w:val="24"/>
        </w:rPr>
        <w:t xml:space="preserve"> </w:t>
      </w:r>
      <w:r w:rsidR="00955301">
        <w:rPr>
          <w:rFonts w:ascii="Times New Roman" w:hAnsi="Times New Roman" w:cs="Times New Roman"/>
          <w:sz w:val="24"/>
          <w:szCs w:val="24"/>
        </w:rPr>
        <w:fldChar w:fldCharType="begin"/>
      </w:r>
      <w:r w:rsidR="00A761D9">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955301">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sidR="006008AF">
        <w:rPr>
          <w:rFonts w:ascii="Times New Roman" w:hAnsi="Times New Roman" w:cs="Times New Roman"/>
          <w:sz w:val="24"/>
          <w:szCs w:val="24"/>
        </w:rPr>
        <w:t xml:space="preserve"> </w:t>
      </w:r>
      <w:r w:rsidR="006008AF" w:rsidRPr="00604EDE">
        <w:rPr>
          <w:rFonts w:ascii="Times New Roman" w:hAnsi="Times New Roman" w:cs="Times New Roman"/>
          <w:sz w:val="24"/>
          <w:szCs w:val="24"/>
        </w:rPr>
        <w:t>in Kentucky</w:t>
      </w:r>
      <w:r w:rsidR="00AA5C90">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w:t>
      </w:r>
      <w:r w:rsidR="00555702" w:rsidRPr="00604EDE">
        <w:rPr>
          <w:rFonts w:ascii="Times New Roman" w:hAnsi="Times New Roman" w:cs="Times New Roman"/>
          <w:sz w:val="24"/>
          <w:szCs w:val="24"/>
        </w:rPr>
        <w:t>(21.8 and 19.4%</w:t>
      </w:r>
      <w:r w:rsidR="001C7146">
        <w:rPr>
          <w:rFonts w:ascii="Times New Roman" w:hAnsi="Times New Roman" w:cs="Times New Roman"/>
          <w:sz w:val="24"/>
          <w:szCs w:val="24"/>
        </w:rPr>
        <w:t xml:space="preserve">, </w:t>
      </w:r>
      <w:r w:rsidR="00E411FC">
        <w:rPr>
          <w:rFonts w:ascii="Times New Roman" w:hAnsi="Times New Roman" w:cs="Times New Roman"/>
          <w:sz w:val="24"/>
          <w:szCs w:val="24"/>
        </w:rPr>
        <w:t>respectively</w:t>
      </w:r>
      <w:r w:rsidR="00117E70">
        <w:rPr>
          <w:rFonts w:ascii="Times New Roman" w:hAnsi="Times New Roman" w:cs="Times New Roman"/>
          <w:sz w:val="24"/>
          <w:szCs w:val="24"/>
        </w:rPr>
        <w:t>)</w:t>
      </w:r>
      <w:r w:rsidR="00C01F03">
        <w:rPr>
          <w:rFonts w:ascii="Times New Roman" w:hAnsi="Times New Roman" w:cs="Times New Roman"/>
          <w:sz w:val="24"/>
          <w:szCs w:val="24"/>
        </w:rPr>
        <w:t>, as well as</w:t>
      </w:r>
      <w:r w:rsidR="00117E70">
        <w:rPr>
          <w:rFonts w:ascii="Times New Roman" w:hAnsi="Times New Roman" w:cs="Times New Roman"/>
          <w:sz w:val="24"/>
          <w:szCs w:val="24"/>
        </w:rPr>
        <w:t xml:space="preserve"> no difference</w:t>
      </w:r>
      <w:r w:rsidR="004E0BA3">
        <w:rPr>
          <w:rFonts w:ascii="Times New Roman" w:hAnsi="Times New Roman" w:cs="Times New Roman"/>
          <w:sz w:val="24"/>
          <w:szCs w:val="24"/>
        </w:rPr>
        <w:t xml:space="preserve"> in BTSCC between the </w:t>
      </w:r>
      <w:r w:rsidR="00C01F03">
        <w:rPr>
          <w:rFonts w:ascii="Times New Roman" w:hAnsi="Times New Roman" w:cs="Times New Roman"/>
          <w:sz w:val="24"/>
          <w:szCs w:val="24"/>
        </w:rPr>
        <w:t>two facility types</w:t>
      </w:r>
      <w:r w:rsidR="004E0BA3">
        <w:rPr>
          <w:rFonts w:ascii="Times New Roman" w:hAnsi="Times New Roman" w:cs="Times New Roman"/>
          <w:sz w:val="24"/>
          <w:szCs w:val="24"/>
        </w:rPr>
        <w:t xml:space="preserve"> </w:t>
      </w:r>
      <w:r w:rsidR="002B0FFA">
        <w:rPr>
          <w:rFonts w:ascii="Times New Roman" w:hAnsi="Times New Roman" w:cs="Times New Roman"/>
          <w:sz w:val="24"/>
          <w:szCs w:val="24"/>
        </w:rPr>
        <w:t>(</w:t>
      </w:r>
      <w:r w:rsidR="006008AF">
        <w:rPr>
          <w:rFonts w:ascii="Times New Roman" w:hAnsi="Times New Roman" w:cs="Times New Roman"/>
          <w:sz w:val="24"/>
          <w:szCs w:val="24"/>
        </w:rPr>
        <w:t>229,582 and 205,131 cells/mL</w:t>
      </w:r>
      <w:r w:rsidR="00B2235A">
        <w:rPr>
          <w:rFonts w:ascii="Times New Roman" w:hAnsi="Times New Roman" w:cs="Times New Roman"/>
          <w:sz w:val="24"/>
          <w:szCs w:val="24"/>
        </w:rPr>
        <w:t xml:space="preserve">, </w:t>
      </w:r>
      <w:r w:rsidR="00B2235A" w:rsidRPr="00604EDE">
        <w:rPr>
          <w:rFonts w:ascii="Times New Roman" w:hAnsi="Times New Roman" w:cs="Times New Roman"/>
          <w:sz w:val="24"/>
          <w:szCs w:val="24"/>
        </w:rPr>
        <w:t>respectively</w:t>
      </w:r>
      <w:r w:rsidR="00555702"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2A7F65">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sidR="002A7F65">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sidR="002A7F65">
        <w:rPr>
          <w:rFonts w:ascii="Times New Roman" w:hAnsi="Times New Roman" w:cs="Times New Roman"/>
          <w:sz w:val="24"/>
          <w:szCs w:val="24"/>
        </w:rPr>
        <w:t xml:space="preserve"> (</w:t>
      </w:r>
      <w:proofErr w:type="spellStart"/>
      <w:r w:rsidR="002A7F65" w:rsidRPr="00604EDE">
        <w:rPr>
          <w:rFonts w:ascii="Times New Roman" w:hAnsi="Times New Roman" w:cs="Times New Roman"/>
          <w:sz w:val="24"/>
          <w:szCs w:val="24"/>
        </w:rPr>
        <w:t>Barberg</w:t>
      </w:r>
      <w:proofErr w:type="spellEnd"/>
      <w:r w:rsidR="002A7F65" w:rsidRPr="00604EDE">
        <w:rPr>
          <w:rFonts w:ascii="Times New Roman" w:hAnsi="Times New Roman" w:cs="Times New Roman"/>
          <w:sz w:val="24"/>
          <w:szCs w:val="24"/>
        </w:rPr>
        <w:t xml:space="preserve"> et. al 2007</w:t>
      </w:r>
      <w:r w:rsidR="002A7F65">
        <w:rPr>
          <w:rFonts w:ascii="Times New Roman" w:hAnsi="Times New Roman" w:cs="Times New Roman"/>
          <w:sz w:val="24"/>
          <w:szCs w:val="24"/>
        </w:rPr>
        <w:t>b)</w:t>
      </w:r>
      <w:r w:rsidR="002A7F65">
        <w:rPr>
          <w:rFonts w:ascii="Times New Roman" w:hAnsi="Times New Roman" w:cs="Times New Roman"/>
          <w:sz w:val="24"/>
          <w:szCs w:val="24"/>
        </w:rPr>
        <w:fldChar w:fldCharType="begin"/>
      </w:r>
      <w:r w:rsidR="002A7F65">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2A7F65">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commentRangeStart w:id="394"/>
      <w:r w:rsidRPr="00604EDE">
        <w:rPr>
          <w:rFonts w:ascii="Times New Roman" w:hAnsi="Times New Roman" w:cs="Times New Roman"/>
          <w:sz w:val="24"/>
          <w:szCs w:val="24"/>
        </w:rPr>
        <w:t>which may be more representative of the general population of bedded pack farms in th</w:t>
      </w:r>
      <w:r w:rsidR="00F822C5">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w:t>
      </w:r>
      <w:commentRangeEnd w:id="394"/>
      <w:r w:rsidR="0054653B">
        <w:rPr>
          <w:rStyle w:val="CommentReference"/>
          <w:rFonts w:eastAsiaTheme="minorEastAsia"/>
        </w:rPr>
        <w:commentReference w:id="394"/>
      </w:r>
      <w:r w:rsidRPr="00604EDE">
        <w:rPr>
          <w:rFonts w:ascii="Times New Roman" w:hAnsi="Times New Roman" w:cs="Times New Roman"/>
          <w:sz w:val="24"/>
          <w:szCs w:val="24"/>
        </w:rPr>
        <w:t xml:space="preserve">. </w:t>
      </w:r>
      <w:commentRangeStart w:id="395"/>
      <w:r w:rsidR="00FA63BA">
        <w:rPr>
          <w:rFonts w:ascii="Times New Roman" w:hAnsi="Times New Roman" w:cs="Times New Roman"/>
          <w:sz w:val="24"/>
          <w:szCs w:val="24"/>
        </w:rPr>
        <w:t>The prevalence of</w:t>
      </w:r>
      <w:r w:rsidR="00D90E81">
        <w:rPr>
          <w:rFonts w:ascii="Times New Roman" w:hAnsi="Times New Roman" w:cs="Times New Roman"/>
          <w:sz w:val="24"/>
          <w:szCs w:val="24"/>
        </w:rPr>
        <w:t xml:space="preserve"> s</w:t>
      </w:r>
      <w:r w:rsidRPr="00604EDE">
        <w:rPr>
          <w:rFonts w:ascii="Times New Roman" w:hAnsi="Times New Roman" w:cs="Times New Roman"/>
          <w:sz w:val="24"/>
          <w:szCs w:val="24"/>
        </w:rPr>
        <w:t xml:space="preserve">ubclinical mastitis </w:t>
      </w:r>
      <w:r w:rsidR="00FA63BA">
        <w:rPr>
          <w:rFonts w:ascii="Times New Roman" w:hAnsi="Times New Roman" w:cs="Times New Roman"/>
          <w:sz w:val="24"/>
          <w:szCs w:val="24"/>
        </w:rPr>
        <w:t>for herds in the current study is</w:t>
      </w:r>
      <w:r w:rsidR="00993FA3">
        <w:rPr>
          <w:rFonts w:ascii="Times New Roman" w:hAnsi="Times New Roman" w:cs="Times New Roman"/>
          <w:sz w:val="24"/>
          <w:szCs w:val="24"/>
        </w:rPr>
        <w:t xml:space="preserve"> </w:t>
      </w:r>
      <w:proofErr w:type="gramStart"/>
      <w:r w:rsidR="00993FA3">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sidR="00713E2A">
        <w:rPr>
          <w:rFonts w:ascii="Times New Roman" w:hAnsi="Times New Roman" w:cs="Times New Roman"/>
          <w:sz w:val="24"/>
          <w:szCs w:val="24"/>
        </w:rPr>
        <w:t>previous work</w:t>
      </w:r>
      <w:r w:rsidR="00F11814">
        <w:rPr>
          <w:rFonts w:ascii="Times New Roman" w:hAnsi="Times New Roman" w:cs="Times New Roman"/>
          <w:sz w:val="24"/>
          <w:szCs w:val="24"/>
        </w:rPr>
        <w:t xml:space="preserve"> in the US</w:t>
      </w:r>
      <w:r w:rsidR="00F2425B">
        <w:rPr>
          <w:rFonts w:ascii="Times New Roman" w:hAnsi="Times New Roman" w:cs="Times New Roman"/>
          <w:sz w:val="24"/>
          <w:szCs w:val="24"/>
        </w:rPr>
        <w:t xml:space="preserve"> (</w:t>
      </w:r>
      <w:r w:rsidRPr="00604EDE">
        <w:rPr>
          <w:rFonts w:ascii="Times New Roman" w:hAnsi="Times New Roman" w:cs="Times New Roman"/>
          <w:sz w:val="24"/>
          <w:szCs w:val="24"/>
        </w:rPr>
        <w:t>26% for bedded pack</w:t>
      </w:r>
      <w:r w:rsidR="00CD6413">
        <w:rPr>
          <w:rFonts w:ascii="Times New Roman" w:hAnsi="Times New Roman" w:cs="Times New Roman"/>
          <w:sz w:val="24"/>
          <w:szCs w:val="24"/>
        </w:rPr>
        <w:t>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23.7% for freestall barn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395"/>
      <w:r w:rsidR="004A67AD">
        <w:rPr>
          <w:rStyle w:val="CommentReference"/>
          <w:rFonts w:eastAsiaTheme="minorEastAsia"/>
        </w:rPr>
        <w:commentReference w:id="395"/>
      </w:r>
      <w:commentRangeStart w:id="396"/>
      <w:r w:rsidR="0013451F">
        <w:rPr>
          <w:rFonts w:ascii="Times New Roman" w:hAnsi="Times New Roman" w:cs="Times New Roman"/>
          <w:sz w:val="24"/>
          <w:szCs w:val="24"/>
        </w:rPr>
        <w:t>In contrast</w:t>
      </w:r>
      <w:r w:rsidR="00A34A34">
        <w:rPr>
          <w:rFonts w:ascii="Times New Roman" w:hAnsi="Times New Roman" w:cs="Times New Roman"/>
          <w:sz w:val="24"/>
          <w:szCs w:val="24"/>
        </w:rPr>
        <w:t xml:space="preserve">, </w:t>
      </w:r>
      <w:r w:rsidRPr="00604EDE">
        <w:rPr>
          <w:rFonts w:ascii="Times New Roman" w:hAnsi="Times New Roman" w:cs="Times New Roman"/>
          <w:sz w:val="24"/>
          <w:szCs w:val="24"/>
        </w:rPr>
        <w:t>Fávero et. al (2015) found</w:t>
      </w:r>
      <w:r w:rsidR="009F596A">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sidR="0013451F">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sidR="00947CE2">
        <w:rPr>
          <w:rFonts w:ascii="Times New Roman" w:hAnsi="Times New Roman" w:cs="Times New Roman"/>
          <w:sz w:val="24"/>
          <w:szCs w:val="24"/>
        </w:rPr>
        <w:t>26</w:t>
      </w:r>
      <w:r w:rsidRPr="00604EDE">
        <w:rPr>
          <w:rFonts w:ascii="Times New Roman" w:hAnsi="Times New Roman" w:cs="Times New Roman"/>
          <w:sz w:val="24"/>
          <w:szCs w:val="24"/>
        </w:rPr>
        <w:t xml:space="preserve"> and </w:t>
      </w:r>
      <w:r w:rsidR="00947CE2">
        <w:rPr>
          <w:rFonts w:ascii="Times New Roman" w:hAnsi="Times New Roman" w:cs="Times New Roman"/>
          <w:sz w:val="24"/>
          <w:szCs w:val="24"/>
        </w:rPr>
        <w:t>7</w:t>
      </w:r>
      <w:r w:rsidRPr="00604EDE">
        <w:rPr>
          <w:rFonts w:ascii="Times New Roman" w:hAnsi="Times New Roman" w:cs="Times New Roman"/>
          <w:sz w:val="24"/>
          <w:szCs w:val="24"/>
        </w:rPr>
        <w:t>% respectively</w:t>
      </w:r>
      <w:r w:rsidR="00BF2790">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sidR="00A069D6">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commentRangeEnd w:id="396"/>
      <w:r w:rsidR="00FA7F62">
        <w:rPr>
          <w:rStyle w:val="CommentReference"/>
          <w:rFonts w:eastAsiaTheme="minorEastAsia"/>
        </w:rPr>
        <w:commentReference w:id="396"/>
      </w:r>
    </w:p>
    <w:p w14:paraId="4CC5B7FF" w14:textId="0DBE57F1" w:rsidR="00161CD8" w:rsidRPr="00604EDE"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397"/>
      <w:commentRangeStart w:id="398"/>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End w:id="397"/>
      <w:commentRangeEnd w:id="398"/>
      <w:r w:rsidR="00E8288A">
        <w:rPr>
          <w:rStyle w:val="CommentReference"/>
          <w:rFonts w:eastAsiaTheme="minorEastAsia"/>
        </w:rPr>
        <w:commentReference w:id="397"/>
      </w:r>
      <w:commentRangeStart w:id="399"/>
      <w:r w:rsidR="00E8288A">
        <w:rPr>
          <w:rStyle w:val="CommentReference"/>
          <w:rFonts w:eastAsiaTheme="minorEastAsia"/>
        </w:rPr>
        <w:commentReference w:id="398"/>
      </w:r>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399"/>
      <w:r w:rsidR="000A2897">
        <w:rPr>
          <w:rStyle w:val="CommentReference"/>
          <w:rFonts w:eastAsiaTheme="minorEastAsia"/>
        </w:rPr>
        <w:commentReference w:id="399"/>
      </w:r>
      <w:commentRangeStart w:id="400"/>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inter housing</w:t>
      </w:r>
      <w:r w:rsidRPr="00604EDE">
        <w:rPr>
          <w:rFonts w:ascii="Times New Roman" w:hAnsi="Times New Roman" w:cs="Times New Roman"/>
          <w:sz w:val="24"/>
          <w:szCs w:val="24"/>
        </w:rPr>
        <w:t xml:space="preserve">. T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400"/>
      <w:r w:rsidR="00E8288A">
        <w:rPr>
          <w:rStyle w:val="CommentReference"/>
          <w:rFonts w:eastAsiaTheme="minorEastAsia"/>
        </w:rPr>
        <w:commentReference w:id="400"/>
      </w:r>
    </w:p>
    <w:p w14:paraId="7C9C36BA" w14:textId="444798FD" w:rsidR="00A21424" w:rsidRPr="00604EDE" w:rsidRDefault="00A21424" w:rsidP="006E592D">
      <w:pPr>
        <w:autoSpaceDE w:val="0"/>
        <w:autoSpaceDN w:val="0"/>
        <w:adjustRightInd w:val="0"/>
        <w:spacing w:line="480" w:lineRule="auto"/>
        <w:ind w:firstLine="720"/>
        <w:rPr>
          <w:rFonts w:ascii="Times New Roman" w:hAnsi="Times New Roman" w:cs="Times New Roman"/>
          <w:b/>
          <w:bCs/>
          <w:sz w:val="24"/>
          <w:szCs w:val="24"/>
        </w:rPr>
      </w:pPr>
      <w:r w:rsidRPr="00604EDE">
        <w:rPr>
          <w:rFonts w:ascii="Times New Roman" w:hAnsi="Times New Roman" w:cs="Times New Roman"/>
          <w:sz w:val="24"/>
          <w:szCs w:val="24"/>
        </w:rPr>
        <w:t xml:space="preserve">As udder health and </w:t>
      </w:r>
      <w:ins w:id="401" w:author="Sandra Godden" w:date="2023-10-13T10:28:00Z">
        <w:r w:rsidR="00E8288A">
          <w:rPr>
            <w:rFonts w:ascii="Times New Roman" w:hAnsi="Times New Roman" w:cs="Times New Roman"/>
            <w:sz w:val="24"/>
            <w:szCs w:val="24"/>
          </w:rPr>
          <w:t xml:space="preserve">udder </w:t>
        </w:r>
      </w:ins>
      <w:r w:rsidRPr="00604EDE">
        <w:rPr>
          <w:rFonts w:ascii="Times New Roman" w:hAnsi="Times New Roman" w:cs="Times New Roman"/>
          <w:sz w:val="24"/>
          <w:szCs w:val="24"/>
        </w:rPr>
        <w:t xml:space="preserve">hygiene </w:t>
      </w:r>
      <w:r w:rsidR="004F1722">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sidR="00BE1596">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sidR="00BE1596">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e feel that bedded pack systems can be considered a viable loose-housing option for </w:t>
      </w:r>
      <w:ins w:id="402" w:author="Sandra Godden" w:date="2023-10-13T10:35:00Z">
        <w:r w:rsidR="000A2897">
          <w:rPr>
            <w:rFonts w:ascii="Times New Roman" w:hAnsi="Times New Roman" w:cs="Times New Roman"/>
            <w:sz w:val="24"/>
            <w:szCs w:val="24"/>
          </w:rPr>
          <w:t xml:space="preserve">organic herds during </w:t>
        </w:r>
      </w:ins>
      <w:r w:rsidRPr="00604EDE">
        <w:rPr>
          <w:rFonts w:ascii="Times New Roman" w:hAnsi="Times New Roman" w:cs="Times New Roman"/>
          <w:sz w:val="24"/>
          <w:szCs w:val="24"/>
        </w:rPr>
        <w:t xml:space="preserve">the winter in the Northeast. These systems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Pr="00604EDE">
        <w:rPr>
          <w:rFonts w:ascii="Times New Roman" w:hAnsi="Times New Roman" w:cs="Times New Roman"/>
          <w:sz w:val="24"/>
          <w:szCs w:val="24"/>
        </w:rPr>
        <w:t xml:space="preserve"> restrict animal movement, which is an issue of growing concern for both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erd. Lastly, manure management and environmental stewardship is a top concern for both dairy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 xml:space="preserve">Anecdotally, the </w:t>
      </w:r>
      <w:r w:rsidR="000C43B5" w:rsidRPr="000C43B5">
        <w:rPr>
          <w:rFonts w:ascii="Times New Roman" w:hAnsi="Times New Roman" w:cs="Times New Roman"/>
          <w:sz w:val="24"/>
          <w:szCs w:val="24"/>
        </w:rPr>
        <w:lastRenderedPageBreak/>
        <w:t>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Pr="00604EDE">
        <w:rPr>
          <w:rFonts w:ascii="Times New Roman" w:hAnsi="Times New Roman" w:cs="Times New Roman"/>
          <w:sz w:val="24"/>
          <w:szCs w:val="24"/>
        </w:rPr>
        <w:t xml:space="preserve">option for small, pasture-based farms in the Northeast both now and in the </w:t>
      </w:r>
      <w:commentRangeStart w:id="403"/>
      <w:r w:rsidRPr="00604EDE">
        <w:rPr>
          <w:rFonts w:ascii="Times New Roman" w:hAnsi="Times New Roman" w:cs="Times New Roman"/>
          <w:sz w:val="24"/>
          <w:szCs w:val="24"/>
        </w:rPr>
        <w:t>future</w:t>
      </w:r>
      <w:commentRangeEnd w:id="403"/>
      <w:r w:rsidR="000A2897">
        <w:rPr>
          <w:rStyle w:val="CommentReference"/>
          <w:rFonts w:eastAsiaTheme="minorEastAsia"/>
        </w:rPr>
        <w:commentReference w:id="403"/>
      </w:r>
      <w:r w:rsidRPr="00604EDE">
        <w:rPr>
          <w:rFonts w:ascii="Times New Roman" w:hAnsi="Times New Roman" w:cs="Times New Roman"/>
          <w:sz w:val="24"/>
          <w:szCs w:val="24"/>
        </w:rPr>
        <w:t>.</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404"/>
      <w:r w:rsidRPr="00604EDE">
        <w:rPr>
          <w:rFonts w:ascii="Times New Roman" w:hAnsi="Times New Roman" w:cs="Times New Roman"/>
          <w:b/>
          <w:bCs/>
          <w:sz w:val="24"/>
          <w:szCs w:val="24"/>
        </w:rPr>
        <w:t>Conclusion</w:t>
      </w:r>
      <w:commentRangeEnd w:id="404"/>
      <w:r w:rsidR="005F6F84" w:rsidRPr="00604EDE">
        <w:rPr>
          <w:rStyle w:val="CommentReference"/>
          <w:rFonts w:ascii="Times New Roman" w:eastAsiaTheme="minorEastAsia" w:hAnsi="Times New Roman" w:cs="Times New Roman"/>
          <w:sz w:val="24"/>
          <w:szCs w:val="24"/>
        </w:rPr>
        <w:commentReference w:id="404"/>
      </w:r>
    </w:p>
    <w:p w14:paraId="2C1708A2" w14:textId="142DCD38" w:rsidR="0026413C" w:rsidRPr="00FC6FF7" w:rsidRDefault="0026413C" w:rsidP="0026413C">
      <w:pPr>
        <w:spacing w:after="0" w:line="480" w:lineRule="auto"/>
        <w:ind w:firstLine="720"/>
        <w:rPr>
          <w:rFonts w:ascii="Times New Roman" w:hAnsi="Times New Roman" w:cs="Times New Roman"/>
          <w:sz w:val="24"/>
          <w:szCs w:val="24"/>
        </w:rPr>
      </w:pPr>
      <w:bookmarkStart w:id="405" w:name="_Hlk142292502"/>
      <w:commentRangeStart w:id="406"/>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w:t>
      </w:r>
      <w:r w:rsidR="004568EE">
        <w:rPr>
          <w:rFonts w:ascii="Times New Roman" w:hAnsi="Times New Roman" w:cs="Times New Roman"/>
          <w:sz w:val="24"/>
          <w:szCs w:val="24"/>
        </w:rPr>
        <w:t xml:space="preserve"> US</w:t>
      </w:r>
      <w:r w:rsidRPr="00C30348">
        <w:rPr>
          <w:rFonts w:ascii="Times New Roman" w:hAnsi="Times New Roman" w:cs="Times New Roman"/>
          <w:sz w:val="24"/>
          <w:szCs w:val="24"/>
        </w:rPr>
        <w:t xml:space="preserve">,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commentRangeEnd w:id="406"/>
      <w:r w:rsidR="000A2897">
        <w:rPr>
          <w:rStyle w:val="CommentReference"/>
          <w:rFonts w:eastAsiaTheme="minorEastAsia"/>
        </w:rPr>
        <w:commentReference w:id="406"/>
      </w:r>
      <w:r w:rsidRPr="00FC6FF7">
        <w:rPr>
          <w:rFonts w:ascii="Times New Roman" w:hAnsi="Times New Roman" w:cs="Times New Roman"/>
          <w:sz w:val="24"/>
          <w:szCs w:val="24"/>
        </w:rPr>
        <w:t xml:space="preserve">Bedded pack systems did not differ significantly in their milk quality, udder health, </w:t>
      </w:r>
      <w:del w:id="407" w:author="Sandra Godden" w:date="2023-10-13T10:38:00Z">
        <w:r w:rsidRPr="00FC6FF7" w:rsidDel="000A2897">
          <w:rPr>
            <w:rFonts w:ascii="Times New Roman" w:hAnsi="Times New Roman" w:cs="Times New Roman"/>
            <w:sz w:val="24"/>
            <w:szCs w:val="24"/>
          </w:rPr>
          <w:delText xml:space="preserve">or </w:delText>
        </w:r>
      </w:del>
      <w:ins w:id="408" w:author="Sandra Godden" w:date="2023-10-13T10:38:00Z">
        <w:r w:rsidR="000A2897">
          <w:rPr>
            <w:rFonts w:ascii="Times New Roman" w:hAnsi="Times New Roman" w:cs="Times New Roman"/>
            <w:sz w:val="24"/>
            <w:szCs w:val="24"/>
          </w:rPr>
          <w:t xml:space="preserve">udder </w:t>
        </w:r>
      </w:ins>
      <w:r w:rsidRPr="00FC6FF7">
        <w:rPr>
          <w:rFonts w:ascii="Times New Roman" w:hAnsi="Times New Roman" w:cs="Times New Roman"/>
          <w:sz w:val="24"/>
          <w:szCs w:val="24"/>
        </w:rPr>
        <w:t>hygiene measures</w:t>
      </w:r>
      <w:ins w:id="409" w:author="Sandra Godden" w:date="2023-10-13T10:38:00Z">
        <w:r w:rsidR="000A2897">
          <w:rPr>
            <w:rFonts w:ascii="Times New Roman" w:hAnsi="Times New Roman" w:cs="Times New Roman"/>
            <w:sz w:val="24"/>
            <w:szCs w:val="24"/>
          </w:rPr>
          <w:t>, or milk production,</w:t>
        </w:r>
      </w:ins>
      <w:r w:rsidRPr="00FC6FF7">
        <w:rPr>
          <w:rFonts w:ascii="Times New Roman" w:hAnsi="Times New Roman" w:cs="Times New Roman"/>
          <w:sz w:val="24"/>
          <w:szCs w:val="24"/>
        </w:rPr>
        <w:t xml:space="preserve"> </w:t>
      </w:r>
      <w:ins w:id="410" w:author="Sandra Godden" w:date="2023-10-13T10:38:00Z">
        <w:r w:rsidR="000A2897">
          <w:rPr>
            <w:rFonts w:ascii="Times New Roman" w:hAnsi="Times New Roman" w:cs="Times New Roman"/>
            <w:sz w:val="24"/>
            <w:szCs w:val="24"/>
          </w:rPr>
          <w:t>as</w:t>
        </w:r>
      </w:ins>
      <w:del w:id="411" w:author="Sandra Godden" w:date="2023-10-13T10:38:00Z">
        <w:r w:rsidRPr="00FC6FF7" w:rsidDel="000A2897">
          <w:rPr>
            <w:rFonts w:ascii="Times New Roman" w:hAnsi="Times New Roman" w:cs="Times New Roman"/>
            <w:sz w:val="24"/>
            <w:szCs w:val="24"/>
          </w:rPr>
          <w:delText>when</w:delText>
        </w:r>
      </w:del>
      <w:r w:rsidRPr="00FC6FF7">
        <w:rPr>
          <w:rFonts w:ascii="Times New Roman" w:hAnsi="Times New Roman" w:cs="Times New Roman"/>
          <w:sz w:val="24"/>
          <w:szCs w:val="24"/>
        </w:rPr>
        <w:t xml:space="preserve"> compared to the more commonly used winter housing systems </w:t>
      </w:r>
      <w:ins w:id="412" w:author="Sandra Godden" w:date="2023-10-13T10:38:00Z">
        <w:r w:rsidR="000A2897">
          <w:rPr>
            <w:rFonts w:ascii="Times New Roman" w:hAnsi="Times New Roman" w:cs="Times New Roman"/>
            <w:sz w:val="24"/>
            <w:szCs w:val="24"/>
          </w:rPr>
          <w:t xml:space="preserve">(freestall or tie stall) </w:t>
        </w:r>
      </w:ins>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413"/>
      <w:r w:rsidRPr="00FC6FF7">
        <w:rPr>
          <w:rFonts w:ascii="Times New Roman" w:hAnsi="Times New Roman" w:cs="Times New Roman"/>
          <w:sz w:val="24"/>
          <w:szCs w:val="24"/>
        </w:rPr>
        <w:t>Bedded</w:t>
      </w:r>
      <w:commentRangeEnd w:id="413"/>
      <w:r w:rsidR="000A2897">
        <w:rPr>
          <w:rStyle w:val="CommentReference"/>
          <w:rFonts w:eastAsiaTheme="minorEastAsia"/>
        </w:rPr>
        <w:commentReference w:id="413"/>
      </w:r>
      <w:r w:rsidRPr="00FC6FF7">
        <w:rPr>
          <w:rFonts w:ascii="Times New Roman" w:hAnsi="Times New Roman" w:cs="Times New Roman"/>
          <w:sz w:val="24"/>
          <w:szCs w:val="24"/>
        </w:rPr>
        <w:t xml:space="preserve"> packs can therefore be considered as a viable option for pasture-based herds looking for a </w:t>
      </w:r>
      <w:commentRangeStart w:id="414"/>
      <w:del w:id="415" w:author="Sandra Godden" w:date="2023-10-13T10:40:00Z">
        <w:r w:rsidRPr="00FC6FF7" w:rsidDel="000A2897">
          <w:rPr>
            <w:rFonts w:ascii="Times New Roman" w:hAnsi="Times New Roman" w:cs="Times New Roman"/>
            <w:sz w:val="24"/>
            <w:szCs w:val="24"/>
          </w:rPr>
          <w:delText xml:space="preserve">more affordable </w:delText>
        </w:r>
      </w:del>
      <w:commentRangeEnd w:id="414"/>
      <w:r w:rsidR="000A2897">
        <w:rPr>
          <w:rStyle w:val="CommentReference"/>
          <w:rFonts w:eastAsiaTheme="minorEastAsia"/>
        </w:rPr>
        <w:commentReference w:id="414"/>
      </w:r>
      <w:r w:rsidRPr="00FC6FF7">
        <w:rPr>
          <w:rFonts w:ascii="Times New Roman" w:hAnsi="Times New Roman" w:cs="Times New Roman"/>
          <w:sz w:val="24"/>
          <w:szCs w:val="24"/>
        </w:rPr>
        <w:t>loose-housing system.</w:t>
      </w: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39946328"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Pr>
          <w:rFonts w:ascii="Times New Roman" w:hAnsi="Times New Roman" w:cs="Times New Roman"/>
          <w:sz w:val="24"/>
          <w:szCs w:val="24"/>
        </w:rPr>
        <w:t>W</w:t>
      </w:r>
      <w:r w:rsidRPr="00604EDE">
        <w:rPr>
          <w:rFonts w:ascii="Times New Roman" w:hAnsi="Times New Roman" w:cs="Times New Roman"/>
          <w:sz w:val="24"/>
          <w:szCs w:val="24"/>
        </w:rPr>
        <w:t>e</w:t>
      </w:r>
      <w:r>
        <w:rPr>
          <w:rFonts w:ascii="Times New Roman" w:hAnsi="Times New Roman" w:cs="Times New Roman"/>
          <w:sz w:val="24"/>
          <w:szCs w:val="24"/>
        </w:rPr>
        <w:t xml:space="preserve"> would also like to</w:t>
      </w:r>
      <w:r w:rsidRPr="00604EDE">
        <w:rPr>
          <w:rFonts w:ascii="Times New Roman" w:hAnsi="Times New Roman" w:cs="Times New Roman"/>
          <w:sz w:val="24"/>
          <w:szCs w:val="24"/>
        </w:rPr>
        <w:t xml:space="preserve"> thank</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1BD93C74" w14:textId="77777777" w:rsidR="00EB7520" w:rsidRPr="00EB7520" w:rsidRDefault="00262957" w:rsidP="00EB7520">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EB7520" w:rsidRPr="00EB7520">
        <w:t>Adkins, P. R. F., L. M. Placheta, M. R. Borchers, J. M. Bewley, and J. R. Middleton. 2022. Distribution of staphylococcal and mammaliicoccal species from compost-bedded pack or sand-bedded freestall dairy farms. J Dairy Sci 105(7):6261-6270.</w:t>
      </w:r>
    </w:p>
    <w:p w14:paraId="041E8FE7" w14:textId="77777777" w:rsidR="00EB7520" w:rsidRPr="00EB7520" w:rsidRDefault="00EB7520" w:rsidP="00EB7520">
      <w:pPr>
        <w:pStyle w:val="EndNoteBibliography"/>
        <w:spacing w:after="240"/>
      </w:pPr>
      <w:r w:rsidRPr="00EB7520">
        <w:t>Albino, R. L., J. L. Taraba, M. I. Marcondes, E. A. Eckelkamp, and J. M. Bewley. 2018. Comparison of bacterial populations in bedding material, on teat ends, and in milk of cows housed in compost bedded pack barns J. Animal Production Science 58(9):1686-1691.</w:t>
      </w:r>
    </w:p>
    <w:p w14:paraId="714C868C" w14:textId="77777777" w:rsidR="00EB7520" w:rsidRPr="00EB7520" w:rsidRDefault="00EB7520" w:rsidP="00EB7520">
      <w:pPr>
        <w:pStyle w:val="EndNoteBibliography"/>
        <w:spacing w:after="240"/>
      </w:pPr>
      <w:r w:rsidRPr="00EB7520">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2A8EEF64" w14:textId="77777777" w:rsidR="00EB7520" w:rsidRPr="00EB7520" w:rsidRDefault="00EB7520" w:rsidP="00EB7520">
      <w:pPr>
        <w:pStyle w:val="EndNoteBibliography"/>
        <w:spacing w:after="240"/>
      </w:pPr>
      <w:r w:rsidRPr="00EB7520">
        <w:t>Andrews, T., C. E. Jeffrey, R. E. Gilker, D. A. Neher, and J. W. Barlow. 2021. Design and implementation of a survey quantifying winter housing and bedding types used on Vermont organic dairy farms. J. Dairy Sci. 104(7):8326-8337.</w:t>
      </w:r>
    </w:p>
    <w:p w14:paraId="5464CD8A" w14:textId="77777777" w:rsidR="00EB7520" w:rsidRPr="00EB7520" w:rsidRDefault="00EB7520" w:rsidP="00EB7520">
      <w:pPr>
        <w:pStyle w:val="EndNoteBibliography"/>
        <w:spacing w:after="240"/>
      </w:pPr>
      <w:r w:rsidRPr="00EB7520">
        <w:t>Barberg, A., M. Endres, and K. Janni. 2007a. Compost Dairy Barns in Minnesota: A Descriptive Study. Applied Engineering in Agriculture 23:231-238.</w:t>
      </w:r>
    </w:p>
    <w:p w14:paraId="32FE6D89" w14:textId="77777777" w:rsidR="00EB7520" w:rsidRPr="00EB7520" w:rsidRDefault="00EB7520" w:rsidP="00EB7520">
      <w:pPr>
        <w:pStyle w:val="EndNoteBibliography"/>
        <w:spacing w:after="240"/>
      </w:pPr>
      <w:r w:rsidRPr="00EB7520">
        <w:t>Barberg, A. E., M. I. Endres, J. A. Salfer, and J. K. Reneau. 2007b. Performance and welfare of dairy cows in an alternative housing system in Minnesota. J Dairy Sci 90(3):1575-1583.</w:t>
      </w:r>
    </w:p>
    <w:p w14:paraId="25B9C915" w14:textId="77777777" w:rsidR="00EB7520" w:rsidRPr="00EB7520" w:rsidRDefault="00EB7520" w:rsidP="00EB7520">
      <w:pPr>
        <w:pStyle w:val="EndNoteBibliography"/>
        <w:spacing w:after="240"/>
      </w:pPr>
      <w:r w:rsidRPr="00EB7520">
        <w:t>Barkema, H. W., Y. H. Schukken, T. J. Lam, M. L. Beiboer, G. Benedictus, and A. Brand. 1998. Management practices associated with low, medium, and high somatic cell counts in bulk milk. J. Dairy Sci 81(7):1917-1927.</w:t>
      </w:r>
    </w:p>
    <w:p w14:paraId="35925CB5" w14:textId="77777777" w:rsidR="00EB7520" w:rsidRPr="00EB7520" w:rsidRDefault="00EB7520" w:rsidP="00EB7520">
      <w:pPr>
        <w:pStyle w:val="EndNoteBibliography"/>
        <w:spacing w:after="240"/>
      </w:pPr>
      <w:r w:rsidRPr="00EB7520">
        <w:t>Barkema, H. W., M. A. von Keyserlingk, J. P. Kastelic, T. J. Lam, C. Luby, J. P. Roy, S. J. LeBlanc, G. P. Keefe, and D. F. Kelton. 2015. Invited review: Changes in the dairy industry affecting dairy cattle health and welfare. J Dairy Sci 98(11):7426-7445.</w:t>
      </w:r>
    </w:p>
    <w:p w14:paraId="0C625049" w14:textId="77777777" w:rsidR="00EB7520" w:rsidRPr="00EB7520" w:rsidRDefault="00EB7520" w:rsidP="00EB7520">
      <w:pPr>
        <w:pStyle w:val="EndNoteBibliography"/>
        <w:spacing w:after="240"/>
      </w:pPr>
      <w:r w:rsidRPr="00EB7520">
        <w:lastRenderedPageBreak/>
        <w:t>Bewley, J., J. Taraba, G. Day, R. Black, and F. Damasceno. 2012. Compost Bedded Pack Barn Design: Features and Management Considerations. University of Kentucky Cooperative Extension Service Publication ID.</w:t>
      </w:r>
    </w:p>
    <w:p w14:paraId="2C9A0971" w14:textId="77777777" w:rsidR="00EB7520" w:rsidRPr="00EB7520" w:rsidRDefault="00EB7520" w:rsidP="00EB7520">
      <w:pPr>
        <w:pStyle w:val="EndNoteBibliography"/>
        <w:spacing w:after="240"/>
      </w:pPr>
      <w:r w:rsidRPr="00EB7520">
        <w:t>Bickert, W. G., B. Holmes, K. A. Janni, D. Kammel, R. Stowell, and J. M. Zulovich. 2000. Dairy freestall housing and equipment. Pages 27–45 in Designing Facilities for the Milking Herd. 7th ed., Mid-West Plan Service, Iowa State University, Ames.</w:t>
      </w:r>
    </w:p>
    <w:p w14:paraId="532A4DD0" w14:textId="77777777" w:rsidR="00EB7520" w:rsidRPr="00EB7520" w:rsidRDefault="00EB7520" w:rsidP="00EB7520">
      <w:pPr>
        <w:pStyle w:val="EndNoteBibliography"/>
        <w:spacing w:after="240"/>
      </w:pPr>
      <w:r w:rsidRPr="00EB7520">
        <w:t>Black, R. A., J. L. Taraba, G. B. Day, F. A. Damasceno, and J. M. Bewley. 2013. Compost bedded pack dairy barn management, performance, and producer satisfaction. J Dairy Sci 96(12):8060-8074.</w:t>
      </w:r>
    </w:p>
    <w:p w14:paraId="57113877" w14:textId="77777777" w:rsidR="00EB7520" w:rsidRPr="00EB7520" w:rsidRDefault="00EB7520" w:rsidP="00EB7520">
      <w:pPr>
        <w:pStyle w:val="EndNoteBibliography"/>
        <w:spacing w:after="240"/>
      </w:pPr>
      <w:r w:rsidRPr="00EB7520">
        <w:t>Burgstaller, J., J. Raith, S. Kuchling, V. Mandl, A. Hund, and J. Kofler. 2016. Claw health and prevalence of lameness in cows from compost bedded and cubicle freestall dairy barns in Austria. The Veterinary Journal 216.</w:t>
      </w:r>
    </w:p>
    <w:p w14:paraId="2E9B1975" w14:textId="77777777" w:rsidR="00EB7520" w:rsidRPr="00EB7520" w:rsidRDefault="00EB7520" w:rsidP="00EB7520">
      <w:pPr>
        <w:pStyle w:val="EndNoteBibliography"/>
        <w:spacing w:after="240"/>
      </w:pPr>
      <w:r w:rsidRPr="00EB7520">
        <w:t>Calamari, L., F. Calegari, and L. Stefanini. 2009. Effect of different free stall surfaces on behavioural, productive and metabolic parameters in dairy cows. Applied Animal Behaviour Science 120:9-17.</w:t>
      </w:r>
    </w:p>
    <w:p w14:paraId="05FA4F1C" w14:textId="77777777" w:rsidR="00EB7520" w:rsidRPr="00EB7520" w:rsidRDefault="00EB7520" w:rsidP="00EB7520">
      <w:pPr>
        <w:pStyle w:val="EndNoteBibliography"/>
        <w:spacing w:after="240"/>
      </w:pPr>
      <w:r w:rsidRPr="00EB7520">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22A40EDC" w14:textId="77777777" w:rsidR="00EB7520" w:rsidRPr="00EB7520" w:rsidRDefault="00EB7520" w:rsidP="00EB7520">
      <w:pPr>
        <w:pStyle w:val="EndNoteBibliography"/>
        <w:spacing w:after="240"/>
      </w:pPr>
      <w:r w:rsidRPr="00EB7520">
        <w:t>Cook, N. B. 2002. Influence of Barn Design on Dairy Cow Hygiene, Lameness and Udder Health. American Association of Bovine Practitioners Conference Proceedings:97-103.</w:t>
      </w:r>
    </w:p>
    <w:p w14:paraId="13046F36" w14:textId="77777777" w:rsidR="00EB7520" w:rsidRPr="00EB7520" w:rsidRDefault="00EB7520" w:rsidP="00EB7520">
      <w:pPr>
        <w:pStyle w:val="EndNoteBibliography"/>
        <w:spacing w:after="240"/>
      </w:pPr>
      <w:r w:rsidRPr="00EB7520">
        <w:t>Cook, N. B., T. B. Bennett, and K. V. Nordlund. 2005. Monitoring Indices of Cow Comfort in Free-Stall-Housed Dairy Herds. J. Dairy Sci. 88(11):3876-3885.</w:t>
      </w:r>
    </w:p>
    <w:p w14:paraId="10252E40" w14:textId="77777777" w:rsidR="00EB7520" w:rsidRPr="00EB7520" w:rsidRDefault="00EB7520" w:rsidP="00EB7520">
      <w:pPr>
        <w:pStyle w:val="EndNoteBibliography"/>
        <w:spacing w:after="240"/>
      </w:pPr>
      <w:r w:rsidRPr="00EB7520">
        <w:t>Cook, N. B., J. P. Hess, M. R. Foy, T. B. Bennett, and R. L. Brotzman. 2016. Management characteristics, lameness, and body injuries of dairy cattle housed in high-performance dairy herds in Wisconsin. J Dairy Sci 99(7):5879-5891.</w:t>
      </w:r>
    </w:p>
    <w:p w14:paraId="6D81A1B4" w14:textId="77777777" w:rsidR="00EB7520" w:rsidRPr="00EB7520" w:rsidRDefault="00EB7520" w:rsidP="00EB7520">
      <w:pPr>
        <w:pStyle w:val="EndNoteBibliography"/>
        <w:spacing w:after="240"/>
      </w:pPr>
      <w:r w:rsidRPr="00EB7520">
        <w:t>Costa, J. H. C., T. A. Burnett, M. A. G. von Keyserlingk, and M. J. Hötzel. 2018. Prevalence of lameness and leg lesions of lactating dairy cows housed in southern Brazil: Effects of housing systems. J Dairy Sci 101(3):2395-2405.</w:t>
      </w:r>
    </w:p>
    <w:p w14:paraId="13F320D1" w14:textId="77777777" w:rsidR="00EB7520" w:rsidRPr="00EB7520" w:rsidRDefault="00EB7520" w:rsidP="00EB7520">
      <w:pPr>
        <w:pStyle w:val="EndNoteBibliography"/>
        <w:spacing w:after="240"/>
      </w:pPr>
      <w:r w:rsidRPr="00EB7520">
        <w:t>de Pinho Manzi, M., D. B. Nóbrega, P. Y. Faccioli, M. Z. Troncarelli, B. D. Menozzi, and H. Langoni. 2012. Relationship between teat-end condition, udder cleanliness and bovine subclinical mastitis. Res Vet Sci 93(1):430-434.</w:t>
      </w:r>
    </w:p>
    <w:p w14:paraId="6858E30A" w14:textId="77777777" w:rsidR="00EB7520" w:rsidRPr="00EB7520" w:rsidRDefault="00EB7520" w:rsidP="00EB7520">
      <w:pPr>
        <w:pStyle w:val="EndNoteBibliography"/>
        <w:spacing w:after="240"/>
      </w:pPr>
      <w:r w:rsidRPr="00EB7520">
        <w:t>De Visscher, A., S. Piepers, F. Haesebrouck, and S. De Vliegher. 2016. Intramammary infection with coagulase-negative staphylococci at parturition: Species-specific prevalence, risk factors, and effect on udder health. J Dairy Sci 99(8):6457-6469.</w:t>
      </w:r>
    </w:p>
    <w:p w14:paraId="663D3E3D" w14:textId="77777777" w:rsidR="00EB7520" w:rsidRPr="00EB7520" w:rsidRDefault="00EB7520" w:rsidP="00EB7520">
      <w:pPr>
        <w:pStyle w:val="EndNoteBibliography"/>
        <w:spacing w:after="240"/>
      </w:pPr>
      <w:r w:rsidRPr="00EB7520">
        <w:lastRenderedPageBreak/>
        <w:t>De Visscher, A., S. Piepers, F. Haesebrouck, K. Supre, and S. De Vliegher. 2017. Coagulase-negative Staphylococcus species in bulk milk: Prevalence, distribution, and associated subgroup- and species-specific risk factors. J Dairy Sci 100(1):629-642.</w:t>
      </w:r>
    </w:p>
    <w:p w14:paraId="2C4476A2" w14:textId="77777777" w:rsidR="00EB7520" w:rsidRPr="00EB7520" w:rsidRDefault="00EB7520" w:rsidP="00EB7520">
      <w:pPr>
        <w:pStyle w:val="EndNoteBibliography"/>
        <w:spacing w:after="240"/>
      </w:pPr>
      <w:r w:rsidRPr="00EB7520">
        <w:t>de Vries, M., E. A. Bokkers, C. G. van Reenen, B. Engel, G. van Schaik, T. Dijkstra, and I. J. de Boer. 2015. Housing and management factors associated with indicators of dairy cattle welfare. Prev Vet Med 118(1):80-92.</w:t>
      </w:r>
    </w:p>
    <w:p w14:paraId="7DC04C70" w14:textId="77777777" w:rsidR="00EB7520" w:rsidRPr="00EB7520" w:rsidRDefault="00EB7520" w:rsidP="00EB7520">
      <w:pPr>
        <w:pStyle w:val="EndNoteBibliography"/>
        <w:spacing w:after="240"/>
      </w:pPr>
      <w:r w:rsidRPr="00EB7520">
        <w:t>Dohmen, W., F. Neijenhuis, and H. Hogeveen. 2010. Relationship between udder health and hygiene on farms with an automatic milking system. J Dairy Sci 93(9):4019-4033.</w:t>
      </w:r>
    </w:p>
    <w:p w14:paraId="656A3A8D" w14:textId="77777777" w:rsidR="00EB7520" w:rsidRPr="00EB7520" w:rsidRDefault="00EB7520" w:rsidP="00EB7520">
      <w:pPr>
        <w:pStyle w:val="EndNoteBibliography"/>
        <w:spacing w:after="240"/>
      </w:pPr>
      <w:r w:rsidRPr="00EB7520">
        <w:t>Eckelkamp, E. A., J. L. Taraba, K. A. Akers, R. J. Harmon, and J. M. Bewley. 2016a. Sand bedded freestall and compost bedded pack effects on cow hygiene, locomotion, and mastitis indicators. Livestock Science 190:48-57.</w:t>
      </w:r>
    </w:p>
    <w:p w14:paraId="55222DA3" w14:textId="77777777" w:rsidR="00EB7520" w:rsidRPr="00EB7520" w:rsidRDefault="00EB7520" w:rsidP="00EB7520">
      <w:pPr>
        <w:pStyle w:val="EndNoteBibliography"/>
        <w:spacing w:after="240"/>
      </w:pPr>
      <w:r w:rsidRPr="00EB7520">
        <w:t>Eckelkamp, E. A., J. L. Taraba, K. A. Akers, R. J. Harmon, and J. M. Bewley. 2016b. Understanding compost bedded pack barns: Interactions among environmental factors, bedding characteristics, and udder health. Livestock Science 190:35-42.</w:t>
      </w:r>
    </w:p>
    <w:p w14:paraId="40D7EAE1" w14:textId="77777777" w:rsidR="00EB7520" w:rsidRPr="00EB7520" w:rsidRDefault="00EB7520" w:rsidP="00EB7520">
      <w:pPr>
        <w:pStyle w:val="EndNoteBibliography"/>
        <w:spacing w:after="240"/>
      </w:pPr>
      <w:r w:rsidRPr="00EB7520">
        <w:t>Elmoslemany, A. M., G. P. Keefe, I. R. Dohoo, and B. M. Jayarao. 2009. Risk factors for bacteriological quality of bulk tank milk in Prince Edward Island dairy herds. Part 1: overall risk factors. J Dairy Sci 92(6):2634-2643.</w:t>
      </w:r>
    </w:p>
    <w:p w14:paraId="2E4B0C07" w14:textId="77777777" w:rsidR="00EB7520" w:rsidRPr="00EB7520" w:rsidRDefault="00EB7520" w:rsidP="00EB7520">
      <w:pPr>
        <w:pStyle w:val="EndNoteBibliography"/>
        <w:spacing w:after="240"/>
      </w:pPr>
      <w:r w:rsidRPr="00EB7520">
        <w:t>Fávero, S., F. V. R. Portilho, A. C. R. Oliveira, H. Langoni, and J. C. F. Pantoja. 2015. Factors associated with mastitis epidemiologic indexes, animal hygiene, and bulk milk bacterial concentrations in dairy herds housed on compost bedding. Livestock Science 181:220-230.</w:t>
      </w:r>
    </w:p>
    <w:p w14:paraId="59D57C88" w14:textId="77777777" w:rsidR="00EB7520" w:rsidRPr="00EB7520" w:rsidRDefault="00EB7520" w:rsidP="00EB7520">
      <w:pPr>
        <w:pStyle w:val="EndNoteBibliography"/>
        <w:spacing w:after="240"/>
      </w:pPr>
      <w:r w:rsidRPr="00EB7520">
        <w:t>Godkin, M. A. and K. E. Leslie. 1993. Culture of bulk tank milk as a mastitis screening test: A brief review. Can Vet J 34(10):601-605.</w:t>
      </w:r>
    </w:p>
    <w:p w14:paraId="1AF4C4FA" w14:textId="77777777" w:rsidR="00EB7520" w:rsidRPr="00EB7520" w:rsidRDefault="00EB7520" w:rsidP="00EB7520">
      <w:pPr>
        <w:pStyle w:val="EndNoteBibliography"/>
        <w:spacing w:after="240"/>
      </w:pPr>
      <w:r w:rsidRPr="00EB7520">
        <w:t>Green, L. E., V. J. Hedges, Y. H. Schukken, R. W. Blowey, and A. J. Packington. 2002. The impact of clinical lameness on the milk yield of dairy cows. J Dairy Sci 85(9):2250-2256.</w:t>
      </w:r>
    </w:p>
    <w:p w14:paraId="7FBE8C12" w14:textId="77777777" w:rsidR="00EB7520" w:rsidRPr="00EB7520" w:rsidRDefault="00EB7520" w:rsidP="00EB7520">
      <w:pPr>
        <w:pStyle w:val="EndNoteBibliography"/>
        <w:spacing w:after="240"/>
      </w:pPr>
      <w:r w:rsidRPr="00EB7520">
        <w:t>Heins, B. J., L. S. Sjostrom, M. I. Endres, M. R. Carillo, R. King, R. D. Moon, and U. S. Sorge. 2019. Effects of winter housing systems on production, economics, body weight, body condition score, and bedding cultures for organic dairy cows. J Dairy Sci 102(1):706-714.</w:t>
      </w:r>
    </w:p>
    <w:p w14:paraId="2FF0BB6A" w14:textId="77777777" w:rsidR="00EB7520" w:rsidRPr="00EB7520" w:rsidRDefault="00EB7520" w:rsidP="00EB7520">
      <w:pPr>
        <w:pStyle w:val="EndNoteBibliography"/>
        <w:spacing w:after="240"/>
      </w:pPr>
      <w:r w:rsidRPr="00EB7520">
        <w:t>Hogan, J. and K. L. Smith. 2012. Managing environmental mastitis. Vet Clin North Am Food Anim Pract 28(2):217-224.</w:t>
      </w:r>
    </w:p>
    <w:p w14:paraId="17E64C02" w14:textId="77777777" w:rsidR="00EB7520" w:rsidRPr="00EB7520" w:rsidRDefault="00EB7520" w:rsidP="00EB7520">
      <w:pPr>
        <w:pStyle w:val="EndNoteBibliography"/>
        <w:spacing w:after="240"/>
      </w:pPr>
      <w:r w:rsidRPr="00EB7520">
        <w:t>Hogan, J. S., D. G. White, and J. W. Pankey. 1987. Effects of teat dipping on intramammary infections by staphylococci other than Staphylococcus aureus. J Dairy Sci 70(4):873-879.</w:t>
      </w:r>
    </w:p>
    <w:p w14:paraId="14D01EFD" w14:textId="77777777" w:rsidR="00EB7520" w:rsidRPr="00EB7520" w:rsidRDefault="00EB7520" w:rsidP="00EB7520">
      <w:pPr>
        <w:pStyle w:val="EndNoteBibliography"/>
        <w:spacing w:after="240"/>
      </w:pPr>
      <w:r w:rsidRPr="00EB7520">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72465DF9" w14:textId="77777777" w:rsidR="00EB7520" w:rsidRPr="00EB7520" w:rsidRDefault="00EB7520" w:rsidP="00EB7520">
      <w:pPr>
        <w:pStyle w:val="EndNoteBibliography"/>
        <w:spacing w:after="240"/>
      </w:pPr>
      <w:r w:rsidRPr="00EB7520">
        <w:lastRenderedPageBreak/>
        <w:t>Janni, K., M. Endres, J. Reneau, and W. Schoper. 2007. Compost Dairy Barn Layout and Management Recommendations. Applied Engineering in Agriculture 23(1):97-102.</w:t>
      </w:r>
    </w:p>
    <w:p w14:paraId="479DB92F" w14:textId="77777777" w:rsidR="00EB7520" w:rsidRPr="00EB7520" w:rsidRDefault="00EB7520" w:rsidP="00EB7520">
      <w:pPr>
        <w:pStyle w:val="EndNoteBibliography"/>
        <w:spacing w:after="240"/>
      </w:pPr>
      <w:r w:rsidRPr="00EB7520">
        <w:t>Jayarao, B. M., S. R. Pillai, A. A. Sawant, D. R. Wolfgang, and N. V. Hegde. 2004. Guidelines for monitoring bulk tank milk somatic cell and bacterial counts. J Dairy Sci 87(10):3561-3573.</w:t>
      </w:r>
    </w:p>
    <w:p w14:paraId="6328F39F" w14:textId="77777777" w:rsidR="00EB7520" w:rsidRPr="00EB7520" w:rsidRDefault="00EB7520" w:rsidP="00EB7520">
      <w:pPr>
        <w:pStyle w:val="EndNoteBibliography"/>
        <w:spacing w:after="240"/>
      </w:pPr>
      <w:r w:rsidRPr="00EB7520">
        <w:t>Jayarao, B. M. and D. R. Wolfgang. 2003. Bulk-tank milk analysis. A useful tool for improving milk quality and herd udder health. Vet Clin North Am Food Anim Pract 19(1):75-92, vi.</w:t>
      </w:r>
    </w:p>
    <w:p w14:paraId="51CB8EE7" w14:textId="77777777" w:rsidR="00EB7520" w:rsidRPr="00EB7520" w:rsidRDefault="00EB7520" w:rsidP="00EB7520">
      <w:pPr>
        <w:pStyle w:val="EndNoteBibliography"/>
        <w:spacing w:after="240"/>
      </w:pPr>
      <w:r w:rsidRPr="00EB7520">
        <w:t>Klaas, I. C. and R. N. Zadoks. 2018. An update on environmental mastitis: Challenging perceptions. Transbound Emerg Dis 65 Suppl 1:166-185.</w:t>
      </w:r>
    </w:p>
    <w:p w14:paraId="45F9E7F3" w14:textId="34C07F3D" w:rsidR="00EB7520" w:rsidRPr="00EB7520" w:rsidRDefault="00EB7520" w:rsidP="00EB7520">
      <w:pPr>
        <w:pStyle w:val="EndNoteBibliography"/>
        <w:spacing w:after="240"/>
      </w:pPr>
      <w:r w:rsidRPr="00EB7520">
        <w:t xml:space="preserve">KoboCollect: Simple, Robust and Powerful Tools for Data Collection. 2019 </w:t>
      </w:r>
      <w:hyperlink r:id="rId13" w:history="1">
        <w:r w:rsidRPr="00EB7520">
          <w:rPr>
            <w:rStyle w:val="Hyperlink"/>
          </w:rPr>
          <w:t>http://www.kobotoolbox.org</w:t>
        </w:r>
      </w:hyperlink>
      <w:r w:rsidRPr="00EB7520">
        <w:t>.</w:t>
      </w:r>
    </w:p>
    <w:p w14:paraId="149FB148" w14:textId="77777777" w:rsidR="00EB7520" w:rsidRPr="00EB7520" w:rsidRDefault="00EB7520" w:rsidP="00EB7520">
      <w:pPr>
        <w:pStyle w:val="EndNoteBibliography"/>
        <w:spacing w:after="240"/>
      </w:pPr>
      <w:r w:rsidRPr="00EB7520">
        <w:t>Leso, L., M. Barbari, M. A. Lopes, F. A. Damasceno, P. Galama, J. L. Taraba, and A. Kuipers. 2020. Invited review: Compost-bedded pack barns for dairy cows. J Dairy Sci 103(2):1072-1099.</w:t>
      </w:r>
    </w:p>
    <w:p w14:paraId="1A1AAB14" w14:textId="77777777" w:rsidR="00EB7520" w:rsidRPr="00EB7520" w:rsidRDefault="00EB7520" w:rsidP="00EB7520">
      <w:pPr>
        <w:pStyle w:val="EndNoteBibliography"/>
        <w:spacing w:after="240"/>
      </w:pPr>
      <w:r w:rsidRPr="00EB7520">
        <w:t>Leuenberger, A., C. Sartori, R. Boss, G. Resch, F. Oechslin, A. Steiner, P. Moreillon, and H. U. Graber. 2019. Genotypes of Staphylococcus aureus: On-farm epidemiology and the consequences for prevention of intramammary infections. J Dairy Sci 102(4):3295-3309.</w:t>
      </w:r>
    </w:p>
    <w:p w14:paraId="3D94B305" w14:textId="77777777" w:rsidR="00EB7520" w:rsidRPr="00EB7520" w:rsidRDefault="00EB7520" w:rsidP="00EB7520">
      <w:pPr>
        <w:pStyle w:val="EndNoteBibliography"/>
        <w:spacing w:after="240"/>
      </w:pPr>
      <w:r w:rsidRPr="00EB7520">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18E13D7E" w14:textId="77777777" w:rsidR="00EB7520" w:rsidRPr="00EB7520" w:rsidRDefault="00EB7520" w:rsidP="00EB7520">
      <w:pPr>
        <w:pStyle w:val="EndNoteBibliography"/>
        <w:spacing w:after="240"/>
      </w:pPr>
      <w:r w:rsidRPr="00EB7520">
        <w:t>Lobeck, K. M., M. I. Endres, E. M. Shane, S. M. Godden, and J. Fetrow. 2011. Animal welfare in cross-ventilated, compost-bedded pack, and naturally ventilated dairy barns in the upper Midwest. J Dairy Sci 94(11):5469-5479.</w:t>
      </w:r>
    </w:p>
    <w:p w14:paraId="67A8FFAE" w14:textId="77777777" w:rsidR="00EB7520" w:rsidRPr="00EB7520" w:rsidRDefault="00EB7520" w:rsidP="00EB7520">
      <w:pPr>
        <w:pStyle w:val="EndNoteBibliography"/>
        <w:spacing w:after="240"/>
      </w:pPr>
      <w:r w:rsidRPr="00EB7520">
        <w:t>McPherson, S. E. and E. Vasseur. 2020. Graduate Student Literature Review: The effects of bedding, stall length, and manger wall height on common outcome measures of dairy cow welfare in stall-based housing systems. J Dairy Sci 103(11):10940-10950.</w:t>
      </w:r>
    </w:p>
    <w:p w14:paraId="3F120344" w14:textId="77777777" w:rsidR="00EB7520" w:rsidRPr="00EB7520" w:rsidRDefault="00EB7520" w:rsidP="00EB7520">
      <w:pPr>
        <w:pStyle w:val="EndNoteBibliography"/>
        <w:spacing w:after="240"/>
      </w:pPr>
      <w:r w:rsidRPr="00EB7520">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28B2B541" w14:textId="77777777" w:rsidR="00EB7520" w:rsidRPr="00EB7520" w:rsidRDefault="00EB7520" w:rsidP="00EB7520">
      <w:pPr>
        <w:pStyle w:val="EndNoteBibliography"/>
        <w:spacing w:after="240"/>
      </w:pPr>
      <w:r w:rsidRPr="00EB7520">
        <w:t>Pankey, J. W., R. L. Boddie, and S. C. Nickerson. 1985. Efficacy evaluation of two new teat dip formulations under experimental challenge. J Dairy Sci 68(2):462-465.</w:t>
      </w:r>
    </w:p>
    <w:p w14:paraId="3B8E8D3C" w14:textId="77777777" w:rsidR="00EB7520" w:rsidRPr="00EB7520" w:rsidRDefault="00EB7520" w:rsidP="00EB7520">
      <w:pPr>
        <w:pStyle w:val="EndNoteBibliography"/>
        <w:spacing w:after="240"/>
      </w:pPr>
      <w:r w:rsidRPr="00EB7520">
        <w:t>Pankey, J. W., E. E. Wildman, P. A. Drechsler, and J. S. Hogan. 1987. Field trial evaluation of premilking teat disinfection. J Dairy Sci 70(4):867-872.</w:t>
      </w:r>
    </w:p>
    <w:p w14:paraId="72F05A3B" w14:textId="77777777" w:rsidR="00EB7520" w:rsidRPr="00EB7520" w:rsidRDefault="00EB7520" w:rsidP="00EB7520">
      <w:pPr>
        <w:pStyle w:val="EndNoteBibliography"/>
        <w:spacing w:after="240"/>
      </w:pPr>
      <w:r w:rsidRPr="00EB7520">
        <w:lastRenderedPageBreak/>
        <w:t>Patel, K., S. M. Godden, E. Royster, B. A. Crooker, J. Timmerman, and L. Fox. 2019. Relationships among bedding materials, bedding bacteria counts, udder hygiene, milk quality, and udder health in US dairy herds. J. Dairy Sci. 102(11):10213-10234.</w:t>
      </w:r>
    </w:p>
    <w:p w14:paraId="365D0FAD" w14:textId="77777777" w:rsidR="00EB7520" w:rsidRPr="00EB7520" w:rsidRDefault="00EB7520" w:rsidP="00EB7520">
      <w:pPr>
        <w:pStyle w:val="EndNoteBibliography"/>
        <w:spacing w:after="240"/>
      </w:pPr>
      <w:r w:rsidRPr="00EB7520">
        <w:t>Piessens, V., E. Van Coillie, B. Verbist, K. Supre, G. Braem, A. Van Nuffel, L. De Vuyst, M. Heyndrickx, and S. De Vliegher. 2011. Distribution of coagulase-negative Staphylococcus species from milk and environment of dairy cows differs between herds. J Dairy Sci 94(6):2933-2944.</w:t>
      </w:r>
    </w:p>
    <w:p w14:paraId="00A5C126" w14:textId="77777777" w:rsidR="00EB7520" w:rsidRPr="00EB7520" w:rsidRDefault="00EB7520" w:rsidP="00EB7520">
      <w:pPr>
        <w:pStyle w:val="EndNoteBibliography"/>
        <w:spacing w:after="240"/>
      </w:pPr>
      <w:r w:rsidRPr="00EB7520">
        <w:t>Pol, M. and P. L. Ruegg. 2007. Relationship between antimicrobial drug usage and antimicrobial susceptibility of gram-positive mastitis pathogens. J Dairy Sci 90(1):262-273.</w:t>
      </w:r>
    </w:p>
    <w:p w14:paraId="31D02372" w14:textId="77777777" w:rsidR="00EB7520" w:rsidRPr="00EB7520" w:rsidRDefault="00EB7520" w:rsidP="00EB7520">
      <w:pPr>
        <w:pStyle w:val="EndNoteBibliography"/>
        <w:spacing w:after="240"/>
      </w:pPr>
      <w:r w:rsidRPr="00EB7520">
        <w:t>Quirk, T., L. K. Fox, D. D. Hancock, J. Capper, J. Wenz, and J. Park. 2012. Intramammary infections and teat canal colonization with coagulase-negative staphylococci after postmilking teat disinfection: species-specific responses. J Dairy Sci 95(4):1906-1912.</w:t>
      </w:r>
    </w:p>
    <w:p w14:paraId="7C485551" w14:textId="77777777" w:rsidR="00EB7520" w:rsidRPr="00EB7520" w:rsidRDefault="00EB7520" w:rsidP="00EB7520">
      <w:pPr>
        <w:pStyle w:val="EndNoteBibliography"/>
        <w:spacing w:after="240"/>
      </w:pPr>
      <w:r w:rsidRPr="00EB7520">
        <w:t>Reneau, J. K., A. J. Seykora, B. J. Heins, M. I. Endres, R. J. Farnsworth, and R. F. Bey. 2005. Association between hygiene scores and somatic cell scores in dairy cattle. J Am Vet Med Assoc 227(8):1297-1301.</w:t>
      </w:r>
    </w:p>
    <w:p w14:paraId="0EB57349" w14:textId="77777777" w:rsidR="00EB7520" w:rsidRPr="00EB7520" w:rsidRDefault="00EB7520" w:rsidP="00EB7520">
      <w:pPr>
        <w:pStyle w:val="EndNoteBibliography"/>
        <w:spacing w:after="240"/>
      </w:pPr>
      <w:r w:rsidRPr="00EB7520">
        <w:t>Robles, I., D. F. Kelton, H. W. Barkema, G. P. Keefe, J. P. Roy, M. A. G. von Keyserlingk, and T. J. DeVries. 2020. Bacterial concentrations in bedding and their association with dairy cow hygiene and milk quality. Animal 14(5):1052-1066.</w:t>
      </w:r>
    </w:p>
    <w:p w14:paraId="4456AA70" w14:textId="77777777" w:rsidR="00EB7520" w:rsidRPr="00EB7520" w:rsidRDefault="00EB7520" w:rsidP="00EB7520">
      <w:pPr>
        <w:pStyle w:val="EndNoteBibliography"/>
        <w:spacing w:after="240"/>
      </w:pPr>
      <w:r w:rsidRPr="00EB7520">
        <w:t>Ruegg, P. L. 2009. Management of mastitis on organic and conventional dairy farms. J Anim Sci 87(13 Suppl):43-55.</w:t>
      </w:r>
    </w:p>
    <w:p w14:paraId="2ACB6A84" w14:textId="0FB82C71" w:rsidR="00EB7520" w:rsidRPr="00EB7520" w:rsidRDefault="00EB7520" w:rsidP="00EB7520">
      <w:pPr>
        <w:pStyle w:val="EndNoteBibliography"/>
        <w:spacing w:after="240"/>
      </w:pPr>
      <w:r w:rsidRPr="00EB7520">
        <w:t xml:space="preserve">Rushmann, R. University of Wisconsin-Madison; Division of Extension: Agriculture Water Quality. Managing manure to reduce negative water quality impacts: Composting on Wisconsin farms. Accessed Aug. 1, 2023. </w:t>
      </w:r>
      <w:hyperlink r:id="rId14" w:history="1">
        <w:r w:rsidRPr="00EB7520">
          <w:rPr>
            <w:rStyle w:val="Hyperlink"/>
          </w:rPr>
          <w:t>https://agwater.extension.wisc.edu/articles/managing-manure-to-reduce-negative-water-quality-impacts-composting-on-wisconsin-farms/</w:t>
        </w:r>
      </w:hyperlink>
      <w:r w:rsidRPr="00EB7520">
        <w:t>.</w:t>
      </w:r>
    </w:p>
    <w:p w14:paraId="3E11F867" w14:textId="77777777" w:rsidR="00EB7520" w:rsidRPr="00EB7520" w:rsidRDefault="00EB7520" w:rsidP="00EB7520">
      <w:pPr>
        <w:pStyle w:val="EndNoteBibliography"/>
        <w:spacing w:after="240"/>
      </w:pPr>
      <w:r w:rsidRPr="00EB7520">
        <w:t>Ruud, L. E., K. E. Bøe, and O. Osterås. 2010. Associations of soft flooring materials in free stalls with milk yield, clinical mastitis, teat lesions, and removal of dairy cows. J Dairy Sci 93(4):1578-1586.</w:t>
      </w:r>
    </w:p>
    <w:p w14:paraId="21C7E16C" w14:textId="77777777" w:rsidR="00EB7520" w:rsidRPr="00EB7520" w:rsidRDefault="00EB7520" w:rsidP="00EB7520">
      <w:pPr>
        <w:pStyle w:val="EndNoteBibliography"/>
        <w:spacing w:after="240"/>
      </w:pPr>
      <w:r w:rsidRPr="00EB7520">
        <w:t>Sant'anna, A. C. and M. J. Paranhos da Costa. 2011. The relationship between dairy cow hygiene and somatic cell count in milk. J Dairy Sci 94(8):3835-3844.</w:t>
      </w:r>
    </w:p>
    <w:p w14:paraId="3791B482" w14:textId="77777777" w:rsidR="00EB7520" w:rsidRPr="00EB7520" w:rsidRDefault="00EB7520" w:rsidP="00EB7520">
      <w:pPr>
        <w:pStyle w:val="EndNoteBibliography"/>
        <w:spacing w:after="240"/>
      </w:pPr>
      <w:r w:rsidRPr="00EB7520">
        <w:t>Schreiner, D. A. and P. L. Ruegg. 2002. Effects of tail docking on milk quality and cow cleanliness. J Dairy Sci 85(10):2503-2511.</w:t>
      </w:r>
    </w:p>
    <w:p w14:paraId="4B20F182" w14:textId="77777777" w:rsidR="00EB7520" w:rsidRPr="00EB7520" w:rsidRDefault="00EB7520" w:rsidP="00EB7520">
      <w:pPr>
        <w:pStyle w:val="EndNoteBibliography"/>
        <w:spacing w:after="240"/>
      </w:pPr>
      <w:r w:rsidRPr="00EB7520">
        <w:t>Schreiner, D. A. and P. L. Ruegg. 2003. Relationship between udder and leg hygiene scores and subclinical mastitis. J Dairy Sci 86(11):3460-3465.</w:t>
      </w:r>
    </w:p>
    <w:p w14:paraId="65F16292" w14:textId="77777777" w:rsidR="00EB7520" w:rsidRPr="00EB7520" w:rsidRDefault="00EB7520" w:rsidP="00EB7520">
      <w:pPr>
        <w:pStyle w:val="EndNoteBibliography"/>
        <w:spacing w:after="240"/>
      </w:pPr>
      <w:r w:rsidRPr="00EB7520">
        <w:t>Schukken, Y. H., F. J. Grommers, J. A. Smit, D. Vandegeer, and A. Brand. 1989. Effect of freezing on bacteriologic culturing of mastitis milk samples. J Dairy Sci 72(7):1900-1906.</w:t>
      </w:r>
    </w:p>
    <w:p w14:paraId="01D9CD45" w14:textId="77777777" w:rsidR="00EB7520" w:rsidRPr="00EB7520" w:rsidRDefault="00EB7520" w:rsidP="00EB7520">
      <w:pPr>
        <w:pStyle w:val="EndNoteBibliography"/>
        <w:spacing w:after="240"/>
      </w:pPr>
      <w:r w:rsidRPr="00EB7520">
        <w:lastRenderedPageBreak/>
        <w:t>Schukken, Y. H., D. J. Wilson, F. Welcome, L. Garrison-Tikofsky, and R. N. Gonzalez. 2003. Monitoring udder health and milk quality using somatic cell counts. Vet Res 34(5):579-596.</w:t>
      </w:r>
    </w:p>
    <w:p w14:paraId="1A1D5333" w14:textId="77777777" w:rsidR="00EB7520" w:rsidRPr="00EB7520" w:rsidRDefault="00EB7520" w:rsidP="00EB7520">
      <w:pPr>
        <w:pStyle w:val="EndNoteBibliography"/>
        <w:spacing w:after="240"/>
      </w:pPr>
      <w:r w:rsidRPr="00EB7520">
        <w:t>Shane, E., M. Endres, and K. Janni. 2010. Alternative Bedding Materials for Compost Bedded Pack Barns in Minnesota: A Descriptive Study. Applied Engineering in Agriculture 26:465-473.</w:t>
      </w:r>
    </w:p>
    <w:p w14:paraId="122350F0" w14:textId="77777777" w:rsidR="00EB7520" w:rsidRPr="00EB7520" w:rsidRDefault="00EB7520" w:rsidP="00EB7520">
      <w:pPr>
        <w:pStyle w:val="EndNoteBibliography"/>
        <w:spacing w:after="240"/>
      </w:pPr>
      <w:r w:rsidRPr="00EB7520">
        <w:t>Tucker, C. B., D. Weary, M. Keyserlingk, and K. Beauchemin. 2009. Cow comfort in tie-stalls: Increased depth of shavings or straw bedding increases lying time. J. Dairy Sci. 92:2684-2690.</w:t>
      </w:r>
    </w:p>
    <w:p w14:paraId="35A5F440" w14:textId="77777777" w:rsidR="00EB7520" w:rsidRPr="00EB7520" w:rsidRDefault="00EB7520" w:rsidP="00EB7520">
      <w:pPr>
        <w:pStyle w:val="EndNoteBibliography"/>
        <w:spacing w:after="240"/>
      </w:pPr>
      <w:r w:rsidRPr="00EB7520">
        <w:t>Tucker, C. B. and D. M. Weary. 2004. Bedding on geotextile mattresses: how much is needed to improve cow comfort? J Dairy Sci 87(9):2889-2895.</w:t>
      </w:r>
    </w:p>
    <w:p w14:paraId="604D3E93" w14:textId="77777777" w:rsidR="00EB7520" w:rsidRPr="00EB7520" w:rsidRDefault="00EB7520" w:rsidP="00EB7520">
      <w:pPr>
        <w:pStyle w:val="EndNoteBibliography"/>
        <w:spacing w:after="240"/>
      </w:pPr>
      <w:r w:rsidRPr="00EB7520">
        <w:t>Warnick, L. D., D. Janssen, C. L. Guard, and Y. T. Gröhn. 2001. The effect of lameness on milk production in dairy cows. J Dairy Sci 84(9):1988-1997.</w:t>
      </w:r>
    </w:p>
    <w:p w14:paraId="345395B1" w14:textId="77777777" w:rsidR="00EB7520" w:rsidRPr="00EB7520" w:rsidRDefault="00EB7520" w:rsidP="00EB7520">
      <w:pPr>
        <w:pStyle w:val="EndNoteBibliography"/>
      </w:pPr>
      <w:r w:rsidRPr="00EB7520">
        <w:t>Wolfe, T., E. Vasseur, T. J. DeVries, and R. Bergeron. 2018. Effects of alternative deep bedding options on dairy cow preference, lying behavior, cleanliness, and teat end contamination. J Dairy Sci 101(1):530-536.</w:t>
      </w:r>
    </w:p>
    <w:p w14:paraId="57FB8C95" w14:textId="0C8A650F"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RDefault="00EF4F15" w:rsidP="00262957">
      <w:pPr>
        <w:spacing w:after="0" w:line="480" w:lineRule="auto"/>
        <w:rPr>
          <w:rFonts w:ascii="Times New Roman" w:hAnsi="Times New Roman" w:cs="Times New Roman"/>
          <w:sz w:val="24"/>
          <w:szCs w:val="24"/>
        </w:rPr>
      </w:pPr>
    </w:p>
    <w:bookmarkEnd w:id="405"/>
    <w:p w14:paraId="3D6FCE0A" w14:textId="41339094" w:rsidR="006D7503" w:rsidRPr="006E592D" w:rsidRDefault="006D7503" w:rsidP="005577AF">
      <w:pPr>
        <w:spacing w:after="0" w:line="480" w:lineRule="auto"/>
        <w:ind w:firstLine="720"/>
        <w:jc w:val="both"/>
        <w:rPr>
          <w:rFonts w:ascii="Times New Roman" w:hAnsi="Times New Roman" w:cs="Times New Roman"/>
          <w:sz w:val="24"/>
          <w:szCs w:val="24"/>
        </w:rPr>
      </w:pPr>
    </w:p>
    <w:p w14:paraId="489B0CDC" w14:textId="77777777" w:rsidR="006F68A4" w:rsidRDefault="006F68A4" w:rsidP="00EF0AED">
      <w:pPr>
        <w:spacing w:line="480" w:lineRule="auto"/>
        <w:rPr>
          <w:ins w:id="416" w:author="Caitlin Jeffrey" w:date="2023-10-20T09:32:00Z"/>
          <w:rFonts w:ascii="Times New Roman" w:hAnsi="Times New Roman" w:cs="Times New Roman"/>
          <w:b/>
          <w:bCs/>
          <w:sz w:val="24"/>
          <w:szCs w:val="24"/>
        </w:rPr>
      </w:pPr>
    </w:p>
    <w:p w14:paraId="5C8610A7" w14:textId="77777777" w:rsidR="006F68A4" w:rsidRDefault="006F68A4" w:rsidP="00EF0AED">
      <w:pPr>
        <w:spacing w:line="480" w:lineRule="auto"/>
        <w:rPr>
          <w:ins w:id="417" w:author="Caitlin Jeffrey" w:date="2023-10-20T09:32:00Z"/>
          <w:rFonts w:ascii="Times New Roman" w:hAnsi="Times New Roman" w:cs="Times New Roman"/>
          <w:b/>
          <w:bCs/>
          <w:sz w:val="24"/>
          <w:szCs w:val="24"/>
        </w:rPr>
      </w:pPr>
    </w:p>
    <w:p w14:paraId="42722093" w14:textId="77777777" w:rsidR="006F68A4" w:rsidRDefault="006F68A4" w:rsidP="00EF0AED">
      <w:pPr>
        <w:spacing w:line="480" w:lineRule="auto"/>
        <w:rPr>
          <w:ins w:id="418" w:author="Caitlin Jeffrey" w:date="2023-10-20T09:32:00Z"/>
          <w:rFonts w:ascii="Times New Roman" w:hAnsi="Times New Roman" w:cs="Times New Roman"/>
          <w:b/>
          <w:bCs/>
          <w:sz w:val="24"/>
          <w:szCs w:val="24"/>
        </w:rPr>
      </w:pPr>
    </w:p>
    <w:p w14:paraId="327E36EB" w14:textId="77777777" w:rsidR="006F68A4" w:rsidRDefault="006F68A4" w:rsidP="00EF0AED">
      <w:pPr>
        <w:spacing w:line="480" w:lineRule="auto"/>
        <w:rPr>
          <w:ins w:id="419" w:author="Caitlin Jeffrey" w:date="2023-10-20T09:32:00Z"/>
          <w:rFonts w:ascii="Times New Roman" w:hAnsi="Times New Roman" w:cs="Times New Roman"/>
          <w:b/>
          <w:bCs/>
          <w:sz w:val="24"/>
          <w:szCs w:val="24"/>
        </w:rPr>
      </w:pPr>
    </w:p>
    <w:p w14:paraId="7F697C85" w14:textId="77777777" w:rsidR="006F68A4" w:rsidRDefault="006F68A4" w:rsidP="00EF0AED">
      <w:pPr>
        <w:spacing w:line="480" w:lineRule="auto"/>
        <w:rPr>
          <w:ins w:id="420" w:author="Caitlin Jeffrey" w:date="2023-10-20T09:32:00Z"/>
          <w:rFonts w:ascii="Times New Roman" w:hAnsi="Times New Roman" w:cs="Times New Roman"/>
          <w:b/>
          <w:bCs/>
          <w:sz w:val="24"/>
          <w:szCs w:val="24"/>
        </w:rPr>
      </w:pPr>
    </w:p>
    <w:p w14:paraId="1EBD8A0B" w14:textId="77777777" w:rsidR="006F68A4" w:rsidRDefault="006F68A4" w:rsidP="00EF0AED">
      <w:pPr>
        <w:spacing w:line="480" w:lineRule="auto"/>
        <w:rPr>
          <w:ins w:id="421"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422"/>
      <w:r w:rsidRPr="006E592D">
        <w:rPr>
          <w:rFonts w:ascii="Times New Roman" w:hAnsi="Times New Roman" w:cs="Times New Roman"/>
          <w:b/>
          <w:bCs/>
          <w:sz w:val="24"/>
          <w:szCs w:val="24"/>
        </w:rPr>
        <w:t>Tables</w:t>
      </w:r>
      <w:commentRangeEnd w:id="422"/>
      <w:r w:rsidRPr="00604EDE">
        <w:rPr>
          <w:rStyle w:val="CommentReference"/>
          <w:rFonts w:eastAsiaTheme="minorEastAsia"/>
        </w:rPr>
        <w:commentReference w:id="422"/>
      </w:r>
    </w:p>
    <w:tbl>
      <w:tblPr>
        <w:tblW w:w="9450" w:type="dxa"/>
        <w:tblLayout w:type="fixed"/>
        <w:tblLook w:val="04A0" w:firstRow="1" w:lastRow="0" w:firstColumn="1" w:lastColumn="0" w:noHBand="0" w:noVBand="1"/>
        <w:tblPrChange w:id="423" w:author="Caitlin Jeffrey" w:date="2023-10-20T09:33:00Z">
          <w:tblPr>
            <w:tblW w:w="9450" w:type="dxa"/>
            <w:tblLayout w:type="fixed"/>
            <w:tblLook w:val="04A0" w:firstRow="1" w:lastRow="0" w:firstColumn="1" w:lastColumn="0" w:noHBand="0" w:noVBand="1"/>
          </w:tblPr>
        </w:tblPrChange>
      </w:tblPr>
      <w:tblGrid>
        <w:gridCol w:w="1848"/>
        <w:gridCol w:w="1674"/>
        <w:gridCol w:w="1674"/>
        <w:gridCol w:w="1674"/>
        <w:gridCol w:w="1674"/>
        <w:gridCol w:w="906"/>
        <w:tblGridChange w:id="424">
          <w:tblGrid>
            <w:gridCol w:w="1848"/>
            <w:gridCol w:w="1674"/>
            <w:gridCol w:w="1674"/>
            <w:gridCol w:w="1674"/>
            <w:gridCol w:w="1674"/>
            <w:gridCol w:w="820"/>
            <w:gridCol w:w="86"/>
          </w:tblGrid>
        </w:tblGridChange>
      </w:tblGrid>
      <w:tr w:rsidR="006F68A4" w:rsidRPr="00604EDE" w14:paraId="3839BBCE" w14:textId="77777777" w:rsidTr="00166A70">
        <w:trPr>
          <w:trHeight w:val="858"/>
          <w:trPrChange w:id="425" w:author="Caitlin Jeffrey" w:date="2023-10-20T09:33:00Z">
            <w:trPr>
              <w:trHeight w:val="858"/>
            </w:trPr>
          </w:trPrChange>
        </w:trPr>
        <w:tc>
          <w:tcPr>
            <w:tcW w:w="9450" w:type="dxa"/>
            <w:gridSpan w:val="6"/>
            <w:tcBorders>
              <w:top w:val="nil"/>
              <w:left w:val="nil"/>
              <w:bottom w:val="nil"/>
              <w:right w:val="nil"/>
            </w:tcBorders>
            <w:vAlign w:val="bottom"/>
            <w:tcPrChange w:id="426" w:author="Caitlin Jeffrey" w:date="2023-10-20T09:33:00Z">
              <w:tcPr>
                <w:tcW w:w="1872" w:type="dxa"/>
                <w:gridSpan w:val="7"/>
                <w:tcBorders>
                  <w:top w:val="nil"/>
                  <w:left w:val="nil"/>
                  <w:bottom w:val="nil"/>
                  <w:right w:val="nil"/>
                </w:tcBorders>
                <w:vAlign w:val="bottom"/>
              </w:tcPr>
            </w:tcPrChange>
          </w:tcPr>
          <w:p w14:paraId="73845EE7" w14:textId="77777777" w:rsidR="006F68A4" w:rsidRPr="00604EDE" w:rsidRDefault="006F68A4" w:rsidP="00F83D50">
            <w:pPr>
              <w:spacing w:after="0" w:line="240" w:lineRule="auto"/>
              <w:rPr>
                <w:rFonts w:ascii="Times New Roman" w:eastAsia="Times New Roman" w:hAnsi="Times New Roman" w:cs="Times New Roman"/>
                <w:color w:val="000000"/>
              </w:rPr>
            </w:pPr>
            <w:commentRangeStart w:id="427"/>
            <w:commentRangeStart w:id="428"/>
            <w:commentRangeStart w:id="429"/>
            <w:r w:rsidRPr="00604EDE">
              <w:rPr>
                <w:rFonts w:ascii="Times New Roman" w:eastAsia="Times New Roman" w:hAnsi="Times New Roman" w:cs="Times New Roman"/>
                <w:color w:val="000000"/>
              </w:rPr>
              <w:t>Table 1.</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427"/>
            <w:r>
              <w:rPr>
                <w:rStyle w:val="CommentReference"/>
                <w:rFonts w:eastAsiaTheme="minorEastAsia"/>
              </w:rPr>
              <w:commentReference w:id="427"/>
            </w:r>
            <w:r>
              <w:rPr>
                <w:rFonts w:ascii="Times New Roman" w:eastAsia="Times New Roman" w:hAnsi="Times New Roman" w:cs="Times New Roman"/>
                <w:color w:val="000000"/>
              </w:rPr>
              <w:t>Univariable b</w:t>
            </w:r>
            <w:commentRangeStart w:id="430"/>
            <w:commentRangeStart w:id="431"/>
            <w:r w:rsidRPr="00604EDE">
              <w:rPr>
                <w:rFonts w:ascii="Times New Roman" w:eastAsia="Times New Roman" w:hAnsi="Times New Roman" w:cs="Times New Roman"/>
                <w:color w:val="000000"/>
              </w:rPr>
              <w:t xml:space="preserve">ulk tank </w:t>
            </w:r>
            <w:commentRangeEnd w:id="430"/>
            <w:r>
              <w:rPr>
                <w:rStyle w:val="CommentReference"/>
                <w:rFonts w:eastAsiaTheme="minorEastAsia"/>
              </w:rPr>
              <w:commentReference w:id="430"/>
            </w:r>
            <w:commentRangeEnd w:id="431"/>
            <w:r>
              <w:rPr>
                <w:rStyle w:val="CommentReference"/>
                <w:rFonts w:eastAsiaTheme="minorEastAsia"/>
              </w:rPr>
              <w:commentReference w:id="431"/>
            </w:r>
            <w:r w:rsidRPr="00604EDE">
              <w:rPr>
                <w:rFonts w:ascii="Times New Roman" w:eastAsia="Times New Roman" w:hAnsi="Times New Roman" w:cs="Times New Roman"/>
                <w:color w:val="000000"/>
              </w:rPr>
              <w:t>milk aerobic culture outcomes by facility type for 21 Vermont organic dairy herds</w:t>
            </w:r>
            <w:commentRangeEnd w:id="428"/>
            <w:r>
              <w:rPr>
                <w:rStyle w:val="CommentReference"/>
                <w:rFonts w:eastAsiaTheme="minorEastAsia"/>
              </w:rPr>
              <w:commentReference w:id="428"/>
            </w:r>
            <w:r>
              <w:rPr>
                <w:rFonts w:ascii="Times New Roman" w:eastAsia="Times New Roman" w:hAnsi="Times New Roman" w:cs="Times New Roman"/>
                <w:color w:val="000000"/>
              </w:rPr>
              <w:t xml:space="preserve"> </w:t>
            </w:r>
            <w:r w:rsidRPr="00580235">
              <w:rPr>
                <w:rFonts w:ascii="Times New Roman" w:eastAsia="Times New Roman" w:hAnsi="Times New Roman" w:cs="Times New Roman"/>
                <w:color w:val="FF0000"/>
                <w:rPrChange w:id="432" w:author="Caitlin Jeffrey" w:date="2023-10-23T12:20:00Z">
                  <w:rPr>
                    <w:rFonts w:ascii="Times New Roman" w:eastAsia="Times New Roman" w:hAnsi="Times New Roman" w:cs="Times New Roman"/>
                    <w:color w:val="000000"/>
                  </w:rPr>
                </w:rPrChange>
              </w:rPr>
              <w:t xml:space="preserve">[median (95%CI); </w:t>
            </w:r>
            <w:r w:rsidRPr="00580235">
              <w:rPr>
                <w:rFonts w:ascii="Times New Roman" w:eastAsia="Times New Roman" w:hAnsi="Times New Roman" w:cs="Times New Roman"/>
                <w:i/>
                <w:iCs/>
                <w:color w:val="FF0000"/>
                <w:rPrChange w:id="433" w:author="Caitlin Jeffrey" w:date="2023-10-23T12:20:00Z">
                  <w:rPr>
                    <w:rFonts w:ascii="Times New Roman" w:eastAsia="Times New Roman" w:hAnsi="Times New Roman" w:cs="Times New Roman"/>
                    <w:i/>
                    <w:iCs/>
                    <w:color w:val="000000"/>
                  </w:rPr>
                </w:rPrChange>
              </w:rPr>
              <w:t>range</w:t>
            </w:r>
            <w:r w:rsidRPr="00580235">
              <w:rPr>
                <w:rFonts w:ascii="Times New Roman" w:eastAsia="Times New Roman" w:hAnsi="Times New Roman" w:cs="Times New Roman"/>
                <w:color w:val="FF0000"/>
                <w:rPrChange w:id="434" w:author="Caitlin Jeffrey" w:date="2023-10-23T12:20:00Z">
                  <w:rPr>
                    <w:rFonts w:ascii="Times New Roman" w:eastAsia="Times New Roman" w:hAnsi="Times New Roman" w:cs="Times New Roman"/>
                    <w:color w:val="000000"/>
                  </w:rPr>
                </w:rPrChange>
              </w:rPr>
              <w:t>].</w:t>
            </w:r>
            <w:commentRangeEnd w:id="429"/>
            <w:r w:rsidRPr="00580235">
              <w:rPr>
                <w:rStyle w:val="CommentReference"/>
                <w:rFonts w:eastAsiaTheme="minorEastAsia"/>
                <w:color w:val="FF0000"/>
                <w:rPrChange w:id="435" w:author="Caitlin Jeffrey" w:date="2023-10-23T12:20:00Z">
                  <w:rPr>
                    <w:rStyle w:val="CommentReference"/>
                    <w:rFonts w:eastAsiaTheme="minorEastAsia"/>
                  </w:rPr>
                </w:rPrChange>
              </w:rPr>
              <w:commentReference w:id="429"/>
            </w:r>
          </w:p>
        </w:tc>
      </w:tr>
      <w:tr w:rsidR="006F68A4" w:rsidRPr="00604EDE" w14:paraId="44E6DA7C" w14:textId="77777777" w:rsidTr="00166A70">
        <w:trPr>
          <w:trHeight w:val="603"/>
          <w:trPrChange w:id="436" w:author="Caitlin Jeffrey" w:date="2023-10-20T09:33:00Z">
            <w:trPr>
              <w:gridAfter w:val="0"/>
              <w:wAfter w:w="90" w:type="dxa"/>
              <w:trHeight w:val="858"/>
            </w:trPr>
          </w:trPrChange>
        </w:trPr>
        <w:tc>
          <w:tcPr>
            <w:tcW w:w="1848" w:type="dxa"/>
            <w:tcBorders>
              <w:top w:val="nil"/>
              <w:left w:val="nil"/>
              <w:bottom w:val="nil"/>
              <w:right w:val="nil"/>
            </w:tcBorders>
            <w:shd w:val="clear" w:color="auto" w:fill="auto"/>
            <w:noWrap/>
            <w:vAlign w:val="bottom"/>
            <w:hideMark/>
            <w:tcPrChange w:id="437" w:author="Caitlin Jeffrey" w:date="2023-10-20T09:33:00Z">
              <w:tcPr>
                <w:tcW w:w="2070" w:type="dxa"/>
                <w:tcBorders>
                  <w:top w:val="nil"/>
                  <w:left w:val="nil"/>
                  <w:bottom w:val="nil"/>
                  <w:right w:val="nil"/>
                </w:tcBorders>
                <w:shd w:val="clear" w:color="auto" w:fill="auto"/>
                <w:noWrap/>
                <w:vAlign w:val="bottom"/>
                <w:hideMark/>
              </w:tcPr>
            </w:tcPrChange>
          </w:tcPr>
          <w:p w14:paraId="19E6994B" w14:textId="77777777" w:rsidR="006F68A4" w:rsidRPr="00604EDE" w:rsidRDefault="006F68A4" w:rsidP="00F83D50">
            <w:pPr>
              <w:spacing w:after="0" w:line="240" w:lineRule="auto"/>
              <w:rPr>
                <w:rFonts w:ascii="Times New Roman" w:eastAsia="Times New Roman" w:hAnsi="Times New Roman" w:cs="Times New Roman"/>
                <w:color w:val="000000"/>
              </w:rPr>
            </w:pPr>
          </w:p>
        </w:tc>
        <w:tc>
          <w:tcPr>
            <w:tcW w:w="1674" w:type="dxa"/>
            <w:tcBorders>
              <w:top w:val="nil"/>
              <w:left w:val="nil"/>
              <w:bottom w:val="nil"/>
              <w:right w:val="nil"/>
            </w:tcBorders>
            <w:vAlign w:val="bottom"/>
            <w:tcPrChange w:id="438" w:author="Caitlin Jeffrey" w:date="2023-10-20T09:33:00Z">
              <w:tcPr>
                <w:tcW w:w="1872" w:type="dxa"/>
                <w:tcBorders>
                  <w:top w:val="nil"/>
                  <w:left w:val="nil"/>
                  <w:bottom w:val="nil"/>
                  <w:right w:val="nil"/>
                </w:tcBorders>
                <w:vAlign w:val="bottom"/>
              </w:tcPr>
            </w:tcPrChange>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674" w:type="dxa"/>
            <w:tcBorders>
              <w:top w:val="nil"/>
              <w:left w:val="nil"/>
              <w:bottom w:val="nil"/>
              <w:right w:val="nil"/>
            </w:tcBorders>
            <w:shd w:val="clear" w:color="auto" w:fill="auto"/>
            <w:noWrap/>
            <w:vAlign w:val="bottom"/>
            <w:tcPrChange w:id="439" w:author="Caitlin Jeffrey" w:date="2023-10-20T09:33:00Z">
              <w:tcPr>
                <w:tcW w:w="1872" w:type="dxa"/>
                <w:tcBorders>
                  <w:top w:val="nil"/>
                  <w:left w:val="nil"/>
                  <w:bottom w:val="nil"/>
                  <w:right w:val="nil"/>
                </w:tcBorders>
                <w:shd w:val="clear" w:color="auto" w:fill="auto"/>
                <w:noWrap/>
                <w:vAlign w:val="bottom"/>
              </w:tcPr>
            </w:tcPrChange>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674" w:type="dxa"/>
            <w:tcBorders>
              <w:top w:val="nil"/>
              <w:left w:val="nil"/>
              <w:bottom w:val="nil"/>
              <w:right w:val="nil"/>
            </w:tcBorders>
            <w:shd w:val="clear" w:color="auto" w:fill="auto"/>
            <w:noWrap/>
            <w:vAlign w:val="bottom"/>
            <w:tcPrChange w:id="440" w:author="Caitlin Jeffrey" w:date="2023-10-20T09:33:00Z">
              <w:tcPr>
                <w:tcW w:w="1872" w:type="dxa"/>
                <w:tcBorders>
                  <w:top w:val="nil"/>
                  <w:left w:val="nil"/>
                  <w:bottom w:val="nil"/>
                  <w:right w:val="nil"/>
                </w:tcBorders>
                <w:shd w:val="clear" w:color="auto" w:fill="auto"/>
                <w:noWrap/>
                <w:vAlign w:val="bottom"/>
              </w:tcPr>
            </w:tcPrChange>
          </w:tcPr>
          <w:p w14:paraId="6108830C" w14:textId="77777777"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441"/>
            <w:commentRangeStart w:id="442"/>
            <w:commentRangeEnd w:id="441"/>
            <w:r>
              <w:rPr>
                <w:rStyle w:val="CommentReference"/>
                <w:rFonts w:eastAsiaTheme="minorEastAsia"/>
              </w:rPr>
              <w:commentReference w:id="441"/>
            </w:r>
            <w:commentRangeEnd w:id="442"/>
            <w:r>
              <w:rPr>
                <w:rStyle w:val="CommentReference"/>
                <w:rFonts w:eastAsiaTheme="minorEastAsia"/>
              </w:rPr>
              <w:commentReference w:id="442"/>
            </w:r>
            <w:r>
              <w:rPr>
                <w:rFonts w:ascii="Times New Roman" w:eastAsia="Times New Roman" w:hAnsi="Times New Roman" w:cs="Times New Roman"/>
                <w:color w:val="000000"/>
              </w:rPr>
              <w:t xml:space="preserve">Ti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10)</w:t>
            </w:r>
          </w:p>
        </w:tc>
        <w:tc>
          <w:tcPr>
            <w:tcW w:w="1674" w:type="dxa"/>
            <w:tcBorders>
              <w:top w:val="nil"/>
              <w:left w:val="nil"/>
              <w:bottom w:val="nil"/>
              <w:right w:val="nil"/>
            </w:tcBorders>
            <w:shd w:val="clear" w:color="auto" w:fill="auto"/>
            <w:noWrap/>
            <w:vAlign w:val="bottom"/>
            <w:tcPrChange w:id="443" w:author="Caitlin Jeffrey" w:date="2023-10-20T09:33:00Z">
              <w:tcPr>
                <w:tcW w:w="1872" w:type="dxa"/>
                <w:tcBorders>
                  <w:top w:val="nil"/>
                  <w:left w:val="nil"/>
                  <w:bottom w:val="nil"/>
                  <w:right w:val="nil"/>
                </w:tcBorders>
                <w:shd w:val="clear" w:color="auto" w:fill="auto"/>
                <w:noWrap/>
                <w:vAlign w:val="bottom"/>
              </w:tcPr>
            </w:tcPrChange>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06" w:type="dxa"/>
            <w:tcBorders>
              <w:top w:val="nil"/>
              <w:left w:val="nil"/>
              <w:bottom w:val="nil"/>
              <w:right w:val="nil"/>
            </w:tcBorders>
            <w:shd w:val="clear" w:color="auto" w:fill="auto"/>
            <w:noWrap/>
            <w:vAlign w:val="bottom"/>
            <w:tcPrChange w:id="444" w:author="Caitlin Jeffrey" w:date="2023-10-20T09:33:00Z">
              <w:tcPr>
                <w:tcW w:w="900" w:type="dxa"/>
                <w:tcBorders>
                  <w:top w:val="nil"/>
                  <w:left w:val="nil"/>
                  <w:bottom w:val="nil"/>
                  <w:right w:val="nil"/>
                </w:tcBorders>
                <w:shd w:val="clear" w:color="auto" w:fill="auto"/>
                <w:noWrap/>
                <w:vAlign w:val="bottom"/>
              </w:tcPr>
            </w:tcPrChange>
          </w:tcPr>
          <w:p w14:paraId="52EC0E21"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155DBD" w:rsidRPr="00604EDE" w14:paraId="5EACD297" w14:textId="77777777" w:rsidTr="00166A70">
        <w:trPr>
          <w:trHeight w:val="630"/>
          <w:trPrChange w:id="445" w:author="Caitlin Jeffrey" w:date="2023-10-20T09:33:00Z">
            <w:trPr>
              <w:gridAfter w:val="0"/>
              <w:wAfter w:w="90" w:type="dxa"/>
              <w:trHeight w:val="630"/>
            </w:trPr>
          </w:trPrChange>
        </w:trPr>
        <w:tc>
          <w:tcPr>
            <w:tcW w:w="1848" w:type="dxa"/>
            <w:tcBorders>
              <w:top w:val="nil"/>
              <w:left w:val="nil"/>
              <w:bottom w:val="nil"/>
              <w:right w:val="nil"/>
            </w:tcBorders>
            <w:shd w:val="clear" w:color="auto" w:fill="auto"/>
            <w:noWrap/>
            <w:vAlign w:val="bottom"/>
            <w:hideMark/>
            <w:tcPrChange w:id="446" w:author="Caitlin Jeffrey" w:date="2023-10-20T09:33:00Z">
              <w:tcPr>
                <w:tcW w:w="2070" w:type="dxa"/>
                <w:tcBorders>
                  <w:top w:val="nil"/>
                  <w:left w:val="nil"/>
                  <w:bottom w:val="nil"/>
                  <w:right w:val="nil"/>
                </w:tcBorders>
                <w:shd w:val="clear" w:color="auto" w:fill="auto"/>
                <w:noWrap/>
                <w:vAlign w:val="bottom"/>
                <w:hideMark/>
              </w:tcPr>
            </w:tcPrChange>
          </w:tcPr>
          <w:p w14:paraId="6758A05C"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47" w:author="Caitlin Jeffrey" w:date="2023-10-20T09:33:00Z">
              <w:tcPr>
                <w:tcW w:w="1872" w:type="dxa"/>
                <w:tcBorders>
                  <w:top w:val="nil"/>
                  <w:left w:val="nil"/>
                  <w:bottom w:val="nil"/>
                  <w:right w:val="nil"/>
                </w:tcBorders>
                <w:vAlign w:val="bottom"/>
              </w:tcPr>
            </w:tcPrChange>
          </w:tcPr>
          <w:p w14:paraId="4E0CD70B"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5 (</w:t>
            </w:r>
            <w:r w:rsidRPr="00604EDE">
              <w:rPr>
                <w:rFonts w:ascii="Times New Roman" w:eastAsia="Times New Roman" w:hAnsi="Times New Roman" w:cs="Times New Roman"/>
                <w:color w:val="000000"/>
              </w:rPr>
              <w:t>36-155</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665</w:t>
            </w:r>
          </w:p>
        </w:tc>
        <w:tc>
          <w:tcPr>
            <w:tcW w:w="1674" w:type="dxa"/>
            <w:tcBorders>
              <w:top w:val="nil"/>
              <w:left w:val="nil"/>
              <w:bottom w:val="nil"/>
              <w:right w:val="nil"/>
            </w:tcBorders>
            <w:shd w:val="clear" w:color="auto" w:fill="auto"/>
            <w:noWrap/>
            <w:vAlign w:val="bottom"/>
            <w:tcPrChange w:id="448" w:author="Caitlin Jeffrey" w:date="2023-10-20T09:33:00Z">
              <w:tcPr>
                <w:tcW w:w="1872" w:type="dxa"/>
                <w:tcBorders>
                  <w:top w:val="nil"/>
                  <w:left w:val="nil"/>
                  <w:bottom w:val="nil"/>
                  <w:right w:val="nil"/>
                </w:tcBorders>
                <w:shd w:val="clear" w:color="auto" w:fill="auto"/>
                <w:noWrap/>
                <w:vAlign w:val="bottom"/>
              </w:tcPr>
            </w:tcPrChange>
          </w:tcPr>
          <w:p w14:paraId="5DA290D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0 (10-96</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130</w:t>
            </w:r>
          </w:p>
        </w:tc>
        <w:tc>
          <w:tcPr>
            <w:tcW w:w="1674" w:type="dxa"/>
            <w:tcBorders>
              <w:top w:val="nil"/>
              <w:left w:val="nil"/>
              <w:bottom w:val="nil"/>
              <w:right w:val="nil"/>
            </w:tcBorders>
            <w:shd w:val="clear" w:color="auto" w:fill="auto"/>
            <w:noWrap/>
            <w:vAlign w:val="bottom"/>
            <w:tcPrChange w:id="449" w:author="Caitlin Jeffrey" w:date="2023-10-20T09:33:00Z">
              <w:tcPr>
                <w:tcW w:w="1872" w:type="dxa"/>
                <w:tcBorders>
                  <w:top w:val="nil"/>
                  <w:left w:val="nil"/>
                  <w:bottom w:val="nil"/>
                  <w:right w:val="nil"/>
                </w:tcBorders>
                <w:shd w:val="clear" w:color="auto" w:fill="auto"/>
                <w:noWrap/>
                <w:vAlign w:val="bottom"/>
              </w:tcPr>
            </w:tcPrChange>
          </w:tcPr>
          <w:p w14:paraId="409C869D"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5 (14-255</w:t>
            </w:r>
            <w:proofErr w:type="gramStart"/>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5</w:t>
            </w:r>
            <w:proofErr w:type="gramEnd"/>
            <w:r w:rsidRPr="008D2BCF">
              <w:rPr>
                <w:rFonts w:ascii="Times New Roman" w:eastAsia="Times New Roman" w:hAnsi="Times New Roman" w:cs="Times New Roman"/>
                <w:i/>
                <w:iCs/>
                <w:color w:val="000000"/>
              </w:rPr>
              <w:t>-665</w:t>
            </w:r>
          </w:p>
        </w:tc>
        <w:tc>
          <w:tcPr>
            <w:tcW w:w="1674" w:type="dxa"/>
            <w:tcBorders>
              <w:top w:val="nil"/>
              <w:left w:val="nil"/>
              <w:bottom w:val="nil"/>
              <w:right w:val="nil"/>
            </w:tcBorders>
            <w:shd w:val="clear" w:color="auto" w:fill="auto"/>
            <w:noWrap/>
            <w:vAlign w:val="bottom"/>
            <w:tcPrChange w:id="450" w:author="Caitlin Jeffrey" w:date="2023-10-20T09:33:00Z">
              <w:tcPr>
                <w:tcW w:w="1872" w:type="dxa"/>
                <w:tcBorders>
                  <w:top w:val="nil"/>
                  <w:left w:val="nil"/>
                  <w:bottom w:val="nil"/>
                  <w:right w:val="nil"/>
                </w:tcBorders>
                <w:shd w:val="clear" w:color="auto" w:fill="auto"/>
                <w:noWrap/>
                <w:vAlign w:val="bottom"/>
              </w:tcPr>
            </w:tcPrChange>
          </w:tcPr>
          <w:p w14:paraId="4FE5197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67.5 (28-104); </w:t>
            </w:r>
            <w:r w:rsidRPr="008D2BCF">
              <w:rPr>
                <w:rFonts w:ascii="Times New Roman" w:eastAsia="Times New Roman" w:hAnsi="Times New Roman" w:cs="Times New Roman"/>
                <w:i/>
                <w:iCs/>
                <w:color w:val="000000"/>
              </w:rPr>
              <w:t>5-125</w:t>
            </w:r>
          </w:p>
        </w:tc>
        <w:tc>
          <w:tcPr>
            <w:tcW w:w="906" w:type="dxa"/>
            <w:tcBorders>
              <w:top w:val="nil"/>
              <w:left w:val="nil"/>
              <w:bottom w:val="nil"/>
              <w:right w:val="nil"/>
            </w:tcBorders>
            <w:shd w:val="clear" w:color="auto" w:fill="auto"/>
            <w:noWrap/>
            <w:vAlign w:val="bottom"/>
            <w:tcPrChange w:id="451" w:author="Caitlin Jeffrey" w:date="2023-10-20T09:33:00Z">
              <w:tcPr>
                <w:tcW w:w="900" w:type="dxa"/>
                <w:tcBorders>
                  <w:top w:val="nil"/>
                  <w:left w:val="nil"/>
                  <w:bottom w:val="nil"/>
                  <w:right w:val="nil"/>
                </w:tcBorders>
                <w:shd w:val="clear" w:color="auto" w:fill="auto"/>
                <w:noWrap/>
                <w:vAlign w:val="bottom"/>
              </w:tcPr>
            </w:tcPrChange>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6F68A4" w:rsidRPr="00604EDE" w14:paraId="20C7874A" w14:textId="77777777" w:rsidTr="00166A70">
        <w:trPr>
          <w:trHeight w:val="819"/>
          <w:trPrChange w:id="452" w:author="Caitlin Jeffrey" w:date="2023-10-20T09:33:00Z">
            <w:trPr>
              <w:gridAfter w:val="0"/>
              <w:wAfter w:w="90" w:type="dxa"/>
              <w:trHeight w:val="819"/>
            </w:trPr>
          </w:trPrChange>
        </w:trPr>
        <w:tc>
          <w:tcPr>
            <w:tcW w:w="1848" w:type="dxa"/>
            <w:tcBorders>
              <w:top w:val="nil"/>
              <w:left w:val="nil"/>
              <w:bottom w:val="nil"/>
              <w:right w:val="nil"/>
            </w:tcBorders>
            <w:shd w:val="clear" w:color="auto" w:fill="auto"/>
            <w:noWrap/>
            <w:vAlign w:val="bottom"/>
            <w:hideMark/>
            <w:tcPrChange w:id="453" w:author="Caitlin Jeffrey" w:date="2023-10-20T09:33:00Z">
              <w:tcPr>
                <w:tcW w:w="2070" w:type="dxa"/>
                <w:tcBorders>
                  <w:top w:val="nil"/>
                  <w:left w:val="nil"/>
                  <w:bottom w:val="nil"/>
                  <w:right w:val="nil"/>
                </w:tcBorders>
                <w:shd w:val="clear" w:color="auto" w:fill="auto"/>
                <w:noWrap/>
                <w:vAlign w:val="bottom"/>
                <w:hideMark/>
              </w:tcPr>
            </w:tcPrChange>
          </w:tcPr>
          <w:p w14:paraId="6CEDB290"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nd strep-like organisms</w:t>
            </w:r>
            <w:r w:rsidRPr="00604EDE">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54" w:author="Caitlin Jeffrey" w:date="2023-10-20T09:33:00Z">
              <w:tcPr>
                <w:tcW w:w="1872" w:type="dxa"/>
                <w:tcBorders>
                  <w:top w:val="nil"/>
                  <w:left w:val="nil"/>
                  <w:bottom w:val="nil"/>
                  <w:right w:val="nil"/>
                </w:tcBorders>
                <w:vAlign w:val="bottom"/>
              </w:tcPr>
            </w:tcPrChange>
          </w:tcPr>
          <w:p w14:paraId="75E83299"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5 (42-271</w:t>
            </w:r>
            <w:proofErr w:type="gramStart"/>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0</w:t>
            </w:r>
            <w:proofErr w:type="gramEnd"/>
            <w:r w:rsidRPr="008D2BCF">
              <w:rPr>
                <w:rFonts w:ascii="Times New Roman" w:eastAsia="Times New Roman" w:hAnsi="Times New Roman" w:cs="Times New Roman"/>
                <w:i/>
                <w:iCs/>
                <w:color w:val="000000"/>
              </w:rPr>
              <w:t>-1250</w:t>
            </w:r>
          </w:p>
        </w:tc>
        <w:tc>
          <w:tcPr>
            <w:tcW w:w="1674" w:type="dxa"/>
            <w:tcBorders>
              <w:top w:val="nil"/>
              <w:left w:val="nil"/>
              <w:bottom w:val="nil"/>
              <w:right w:val="nil"/>
            </w:tcBorders>
            <w:shd w:val="clear" w:color="auto" w:fill="auto"/>
            <w:noWrap/>
            <w:vAlign w:val="bottom"/>
            <w:tcPrChange w:id="455" w:author="Caitlin Jeffrey" w:date="2023-10-20T09:33:00Z">
              <w:tcPr>
                <w:tcW w:w="1872" w:type="dxa"/>
                <w:tcBorders>
                  <w:top w:val="nil"/>
                  <w:left w:val="nil"/>
                  <w:bottom w:val="nil"/>
                  <w:right w:val="nil"/>
                </w:tcBorders>
                <w:shd w:val="clear" w:color="auto" w:fill="auto"/>
                <w:noWrap/>
                <w:vAlign w:val="bottom"/>
              </w:tcPr>
            </w:tcPrChange>
          </w:tcPr>
          <w:p w14:paraId="67EA143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 (17-61</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0-80</w:t>
            </w:r>
          </w:p>
        </w:tc>
        <w:tc>
          <w:tcPr>
            <w:tcW w:w="1674" w:type="dxa"/>
            <w:tcBorders>
              <w:top w:val="nil"/>
              <w:left w:val="nil"/>
              <w:bottom w:val="nil"/>
              <w:right w:val="nil"/>
            </w:tcBorders>
            <w:shd w:val="clear" w:color="auto" w:fill="auto"/>
            <w:noWrap/>
            <w:vAlign w:val="bottom"/>
            <w:tcPrChange w:id="456" w:author="Caitlin Jeffrey" w:date="2023-10-20T09:33:00Z">
              <w:tcPr>
                <w:tcW w:w="1872" w:type="dxa"/>
                <w:tcBorders>
                  <w:top w:val="nil"/>
                  <w:left w:val="nil"/>
                  <w:bottom w:val="nil"/>
                  <w:right w:val="nil"/>
                </w:tcBorders>
                <w:shd w:val="clear" w:color="auto" w:fill="auto"/>
                <w:noWrap/>
                <w:vAlign w:val="bottom"/>
              </w:tcPr>
            </w:tcPrChange>
          </w:tcPr>
          <w:p w14:paraId="1A1551FA"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167.5 (30-481); </w:t>
            </w:r>
            <w:r w:rsidRPr="008D2BCF">
              <w:rPr>
                <w:rFonts w:ascii="Times New Roman" w:eastAsia="Times New Roman" w:hAnsi="Times New Roman" w:cs="Times New Roman"/>
                <w:i/>
                <w:iCs/>
                <w:color w:val="000000"/>
              </w:rPr>
              <w:t>20-1250</w:t>
            </w:r>
          </w:p>
        </w:tc>
        <w:tc>
          <w:tcPr>
            <w:tcW w:w="1674" w:type="dxa"/>
            <w:tcBorders>
              <w:top w:val="nil"/>
              <w:left w:val="nil"/>
              <w:bottom w:val="nil"/>
              <w:right w:val="nil"/>
            </w:tcBorders>
            <w:shd w:val="clear" w:color="auto" w:fill="auto"/>
            <w:noWrap/>
            <w:vAlign w:val="bottom"/>
            <w:tcPrChange w:id="457" w:author="Caitlin Jeffrey" w:date="2023-10-20T09:33:00Z">
              <w:tcPr>
                <w:tcW w:w="1872" w:type="dxa"/>
                <w:tcBorders>
                  <w:top w:val="nil"/>
                  <w:left w:val="nil"/>
                  <w:bottom w:val="nil"/>
                  <w:right w:val="nil"/>
                </w:tcBorders>
                <w:shd w:val="clear" w:color="auto" w:fill="auto"/>
                <w:noWrap/>
                <w:vAlign w:val="bottom"/>
              </w:tcPr>
            </w:tcPrChange>
          </w:tcPr>
          <w:p w14:paraId="3EF6A3CF"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32.5 (11-167); </w:t>
            </w:r>
            <w:r w:rsidRPr="008D2BCF">
              <w:rPr>
                <w:rFonts w:ascii="Times New Roman" w:eastAsia="Times New Roman" w:hAnsi="Times New Roman" w:cs="Times New Roman"/>
                <w:i/>
                <w:iCs/>
                <w:color w:val="000000"/>
              </w:rPr>
              <w:t>25-260</w:t>
            </w:r>
          </w:p>
        </w:tc>
        <w:tc>
          <w:tcPr>
            <w:tcW w:w="906" w:type="dxa"/>
            <w:tcBorders>
              <w:top w:val="nil"/>
              <w:left w:val="nil"/>
              <w:bottom w:val="nil"/>
              <w:right w:val="nil"/>
            </w:tcBorders>
            <w:shd w:val="clear" w:color="auto" w:fill="auto"/>
            <w:noWrap/>
            <w:vAlign w:val="bottom"/>
            <w:tcPrChange w:id="458" w:author="Caitlin Jeffrey" w:date="2023-10-20T09:33:00Z">
              <w:tcPr>
                <w:tcW w:w="900" w:type="dxa"/>
                <w:tcBorders>
                  <w:top w:val="nil"/>
                  <w:left w:val="nil"/>
                  <w:bottom w:val="nil"/>
                  <w:right w:val="nil"/>
                </w:tcBorders>
                <w:shd w:val="clear" w:color="auto" w:fill="auto"/>
                <w:noWrap/>
                <w:vAlign w:val="bottom"/>
              </w:tcPr>
            </w:tcPrChange>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6F68A4" w:rsidRPr="00604EDE" w14:paraId="2001B82E" w14:textId="77777777" w:rsidTr="00166A70">
        <w:trPr>
          <w:trHeight w:val="540"/>
          <w:trPrChange w:id="459" w:author="Caitlin Jeffrey" w:date="2023-10-20T09:33:00Z">
            <w:trPr>
              <w:gridAfter w:val="0"/>
              <w:wAfter w:w="90" w:type="dxa"/>
              <w:trHeight w:val="540"/>
            </w:trPr>
          </w:trPrChange>
        </w:trPr>
        <w:tc>
          <w:tcPr>
            <w:tcW w:w="1848" w:type="dxa"/>
            <w:tcBorders>
              <w:top w:val="nil"/>
              <w:left w:val="nil"/>
              <w:bottom w:val="nil"/>
              <w:right w:val="nil"/>
            </w:tcBorders>
            <w:shd w:val="clear" w:color="auto" w:fill="auto"/>
            <w:noWrap/>
            <w:vAlign w:val="bottom"/>
            <w:hideMark/>
            <w:tcPrChange w:id="460" w:author="Caitlin Jeffrey" w:date="2023-10-20T09:33:00Z">
              <w:tcPr>
                <w:tcW w:w="2070" w:type="dxa"/>
                <w:tcBorders>
                  <w:top w:val="nil"/>
                  <w:left w:val="nil"/>
                  <w:bottom w:val="nil"/>
                  <w:right w:val="nil"/>
                </w:tcBorders>
                <w:shd w:val="clear" w:color="auto" w:fill="auto"/>
                <w:noWrap/>
                <w:vAlign w:val="bottom"/>
                <w:hideMark/>
              </w:tcPr>
            </w:tcPrChange>
          </w:tcPr>
          <w:p w14:paraId="219DE1F3"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61" w:author="Caitlin Jeffrey" w:date="2023-10-20T09:33:00Z">
              <w:tcPr>
                <w:tcW w:w="1872" w:type="dxa"/>
                <w:tcBorders>
                  <w:top w:val="nil"/>
                  <w:left w:val="nil"/>
                  <w:bottom w:val="nil"/>
                  <w:right w:val="nil"/>
                </w:tcBorders>
                <w:vAlign w:val="bottom"/>
              </w:tcPr>
            </w:tcPrChange>
          </w:tcPr>
          <w:p w14:paraId="40F1E65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 (14-73</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320</w:t>
            </w:r>
          </w:p>
        </w:tc>
        <w:tc>
          <w:tcPr>
            <w:tcW w:w="1674" w:type="dxa"/>
            <w:tcBorders>
              <w:top w:val="nil"/>
              <w:left w:val="nil"/>
              <w:bottom w:val="nil"/>
              <w:right w:val="nil"/>
            </w:tcBorders>
            <w:shd w:val="clear" w:color="auto" w:fill="auto"/>
            <w:noWrap/>
            <w:vAlign w:val="bottom"/>
            <w:tcPrChange w:id="462" w:author="Caitlin Jeffrey" w:date="2023-10-20T09:33:00Z">
              <w:tcPr>
                <w:tcW w:w="1872" w:type="dxa"/>
                <w:tcBorders>
                  <w:top w:val="nil"/>
                  <w:left w:val="nil"/>
                  <w:bottom w:val="nil"/>
                  <w:right w:val="nil"/>
                </w:tcBorders>
                <w:shd w:val="clear" w:color="auto" w:fill="auto"/>
                <w:noWrap/>
                <w:vAlign w:val="bottom"/>
              </w:tcPr>
            </w:tcPrChange>
          </w:tcPr>
          <w:p w14:paraId="1B1F7BB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21); </w:t>
            </w:r>
            <w:r w:rsidRPr="008D2BCF">
              <w:rPr>
                <w:rFonts w:ascii="Times New Roman" w:eastAsia="Times New Roman" w:hAnsi="Times New Roman" w:cs="Times New Roman"/>
                <w:i/>
                <w:iCs/>
                <w:color w:val="000000"/>
              </w:rPr>
              <w:t>0-30</w:t>
            </w:r>
          </w:p>
        </w:tc>
        <w:tc>
          <w:tcPr>
            <w:tcW w:w="1674" w:type="dxa"/>
            <w:tcBorders>
              <w:top w:val="nil"/>
              <w:left w:val="nil"/>
              <w:bottom w:val="nil"/>
              <w:right w:val="nil"/>
            </w:tcBorders>
            <w:shd w:val="clear" w:color="auto" w:fill="auto"/>
            <w:noWrap/>
            <w:vAlign w:val="bottom"/>
            <w:tcPrChange w:id="463" w:author="Caitlin Jeffrey" w:date="2023-10-20T09:33:00Z">
              <w:tcPr>
                <w:tcW w:w="1872" w:type="dxa"/>
                <w:tcBorders>
                  <w:top w:val="nil"/>
                  <w:left w:val="nil"/>
                  <w:bottom w:val="nil"/>
                  <w:right w:val="nil"/>
                </w:tcBorders>
                <w:shd w:val="clear" w:color="auto" w:fill="auto"/>
                <w:noWrap/>
                <w:vAlign w:val="bottom"/>
              </w:tcPr>
            </w:tcPrChange>
          </w:tcPr>
          <w:p w14:paraId="21DAE87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7.5 (5-121</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320</w:t>
            </w:r>
          </w:p>
        </w:tc>
        <w:tc>
          <w:tcPr>
            <w:tcW w:w="1674" w:type="dxa"/>
            <w:tcBorders>
              <w:top w:val="nil"/>
              <w:left w:val="nil"/>
              <w:bottom w:val="nil"/>
              <w:right w:val="nil"/>
            </w:tcBorders>
            <w:shd w:val="clear" w:color="auto" w:fill="auto"/>
            <w:noWrap/>
            <w:vAlign w:val="bottom"/>
            <w:tcPrChange w:id="464" w:author="Caitlin Jeffrey" w:date="2023-10-20T09:33:00Z">
              <w:tcPr>
                <w:tcW w:w="1872" w:type="dxa"/>
                <w:tcBorders>
                  <w:top w:val="nil"/>
                  <w:left w:val="nil"/>
                  <w:bottom w:val="nil"/>
                  <w:right w:val="nil"/>
                </w:tcBorders>
                <w:shd w:val="clear" w:color="auto" w:fill="auto"/>
                <w:noWrap/>
                <w:vAlign w:val="bottom"/>
              </w:tcPr>
            </w:tcPrChange>
          </w:tcPr>
          <w:p w14:paraId="6614D8CC"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2.5 (10-70</w:t>
            </w:r>
            <w:proofErr w:type="gramStart"/>
            <w:r>
              <w:rPr>
                <w:rFonts w:ascii="Times New Roman" w:eastAsia="Times New Roman" w:hAnsi="Times New Roman" w:cs="Times New Roman"/>
                <w:color w:val="000000"/>
              </w:rPr>
              <w:t xml:space="preserve">);   </w:t>
            </w:r>
            <w:proofErr w:type="gramEnd"/>
            <w:r w:rsidRPr="008D2BCF">
              <w:rPr>
                <w:rFonts w:ascii="Times New Roman" w:eastAsia="Times New Roman" w:hAnsi="Times New Roman" w:cs="Times New Roman"/>
                <w:i/>
                <w:iCs/>
                <w:color w:val="000000"/>
              </w:rPr>
              <w:t>0-100</w:t>
            </w:r>
          </w:p>
        </w:tc>
        <w:tc>
          <w:tcPr>
            <w:tcW w:w="906" w:type="dxa"/>
            <w:tcBorders>
              <w:top w:val="nil"/>
              <w:left w:val="nil"/>
              <w:bottom w:val="nil"/>
              <w:right w:val="nil"/>
            </w:tcBorders>
            <w:shd w:val="clear" w:color="auto" w:fill="auto"/>
            <w:noWrap/>
            <w:vAlign w:val="bottom"/>
            <w:tcPrChange w:id="465" w:author="Caitlin Jeffrey" w:date="2023-10-20T09:33:00Z">
              <w:tcPr>
                <w:tcW w:w="900" w:type="dxa"/>
                <w:tcBorders>
                  <w:top w:val="nil"/>
                  <w:left w:val="nil"/>
                  <w:bottom w:val="nil"/>
                  <w:right w:val="nil"/>
                </w:tcBorders>
                <w:shd w:val="clear" w:color="auto" w:fill="auto"/>
                <w:noWrap/>
                <w:vAlign w:val="bottom"/>
              </w:tcPr>
            </w:tcPrChange>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6F68A4" w:rsidRPr="00604EDE" w14:paraId="59884810" w14:textId="77777777" w:rsidTr="00166A70">
        <w:trPr>
          <w:trHeight w:val="567"/>
          <w:trPrChange w:id="466" w:author="Caitlin Jeffrey" w:date="2023-10-20T09:33:00Z">
            <w:trPr>
              <w:gridAfter w:val="0"/>
              <w:wAfter w:w="90" w:type="dxa"/>
              <w:trHeight w:val="567"/>
            </w:trPr>
          </w:trPrChange>
        </w:trPr>
        <w:tc>
          <w:tcPr>
            <w:tcW w:w="1848" w:type="dxa"/>
            <w:tcBorders>
              <w:top w:val="nil"/>
              <w:left w:val="nil"/>
              <w:bottom w:val="nil"/>
              <w:right w:val="nil"/>
            </w:tcBorders>
            <w:shd w:val="clear" w:color="auto" w:fill="auto"/>
            <w:noWrap/>
            <w:vAlign w:val="bottom"/>
            <w:hideMark/>
            <w:tcPrChange w:id="467" w:author="Caitlin Jeffrey" w:date="2023-10-20T09:33:00Z">
              <w:tcPr>
                <w:tcW w:w="2070" w:type="dxa"/>
                <w:tcBorders>
                  <w:top w:val="nil"/>
                  <w:left w:val="nil"/>
                  <w:bottom w:val="nil"/>
                  <w:right w:val="nil"/>
                </w:tcBorders>
                <w:shd w:val="clear" w:color="auto" w:fill="auto"/>
                <w:noWrap/>
                <w:vAlign w:val="bottom"/>
                <w:hideMark/>
              </w:tcPr>
            </w:tcPrChange>
          </w:tcPr>
          <w:p w14:paraId="7D038D08"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68" w:author="Caitlin Jeffrey" w:date="2023-10-20T09:33:00Z">
              <w:tcPr>
                <w:tcW w:w="1872" w:type="dxa"/>
                <w:tcBorders>
                  <w:top w:val="nil"/>
                  <w:left w:val="nil"/>
                  <w:bottom w:val="nil"/>
                  <w:right w:val="nil"/>
                </w:tcBorders>
                <w:vAlign w:val="bottom"/>
              </w:tcPr>
            </w:tcPrChange>
          </w:tcPr>
          <w:p w14:paraId="0C46615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3-2.1);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469" w:author="Caitlin Jeffrey" w:date="2023-10-20T09:33:00Z">
              <w:tcPr>
                <w:tcW w:w="1872" w:type="dxa"/>
                <w:tcBorders>
                  <w:top w:val="nil"/>
                  <w:left w:val="nil"/>
                  <w:bottom w:val="nil"/>
                  <w:right w:val="nil"/>
                </w:tcBorders>
                <w:shd w:val="clear" w:color="auto" w:fill="auto"/>
                <w:noWrap/>
                <w:vAlign w:val="bottom"/>
              </w:tcPr>
            </w:tcPrChange>
          </w:tcPr>
          <w:p w14:paraId="0310528C"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3);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470" w:author="Caitlin Jeffrey" w:date="2023-10-20T09:33:00Z">
              <w:tcPr>
                <w:tcW w:w="1872" w:type="dxa"/>
                <w:tcBorders>
                  <w:top w:val="nil"/>
                  <w:left w:val="nil"/>
                  <w:bottom w:val="nil"/>
                  <w:right w:val="nil"/>
                </w:tcBorders>
                <w:shd w:val="clear" w:color="auto" w:fill="auto"/>
                <w:noWrap/>
                <w:vAlign w:val="bottom"/>
              </w:tcPr>
            </w:tcPrChange>
          </w:tcPr>
          <w:p w14:paraId="243B6A7A"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03-3);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471" w:author="Caitlin Jeffrey" w:date="2023-10-20T09:33:00Z">
              <w:tcPr>
                <w:tcW w:w="1872" w:type="dxa"/>
                <w:tcBorders>
                  <w:top w:val="nil"/>
                  <w:left w:val="nil"/>
                  <w:bottom w:val="nil"/>
                  <w:right w:val="nil"/>
                </w:tcBorders>
                <w:shd w:val="clear" w:color="auto" w:fill="auto"/>
                <w:noWrap/>
                <w:vAlign w:val="bottom"/>
              </w:tcPr>
            </w:tcPrChange>
          </w:tcPr>
          <w:p w14:paraId="167084D8"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2.5); </w:t>
            </w:r>
            <w:r w:rsidRPr="008D2BCF">
              <w:rPr>
                <w:rFonts w:ascii="Times New Roman" w:eastAsia="Times New Roman" w:hAnsi="Times New Roman" w:cs="Times New Roman"/>
                <w:i/>
                <w:iCs/>
                <w:color w:val="000000"/>
              </w:rPr>
              <w:t>0-5</w:t>
            </w:r>
          </w:p>
        </w:tc>
        <w:tc>
          <w:tcPr>
            <w:tcW w:w="906" w:type="dxa"/>
            <w:tcBorders>
              <w:top w:val="nil"/>
              <w:left w:val="nil"/>
              <w:bottom w:val="nil"/>
              <w:right w:val="nil"/>
            </w:tcBorders>
            <w:shd w:val="clear" w:color="auto" w:fill="auto"/>
            <w:noWrap/>
            <w:vAlign w:val="bottom"/>
            <w:tcPrChange w:id="472" w:author="Caitlin Jeffrey" w:date="2023-10-20T09:33:00Z">
              <w:tcPr>
                <w:tcW w:w="900" w:type="dxa"/>
                <w:tcBorders>
                  <w:top w:val="nil"/>
                  <w:left w:val="nil"/>
                  <w:bottom w:val="nil"/>
                  <w:right w:val="nil"/>
                </w:tcBorders>
                <w:shd w:val="clear" w:color="auto" w:fill="auto"/>
                <w:noWrap/>
                <w:vAlign w:val="bottom"/>
              </w:tcPr>
            </w:tcPrChange>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10664" w:type="dxa"/>
        <w:tblLook w:val="04A0" w:firstRow="1" w:lastRow="0" w:firstColumn="1" w:lastColumn="0" w:noHBand="0" w:noVBand="1"/>
      </w:tblPr>
      <w:tblGrid>
        <w:gridCol w:w="1046"/>
        <w:gridCol w:w="1924"/>
        <w:gridCol w:w="2070"/>
        <w:gridCol w:w="1066"/>
        <w:gridCol w:w="1876"/>
        <w:gridCol w:w="1634"/>
        <w:gridCol w:w="1048"/>
      </w:tblGrid>
      <w:tr w:rsidR="00A81C37" w:rsidRPr="00604EDE" w14:paraId="15B44F7F" w14:textId="77777777" w:rsidTr="00F83D50">
        <w:trPr>
          <w:trHeight w:val="290"/>
        </w:trPr>
        <w:tc>
          <w:tcPr>
            <w:tcW w:w="10664" w:type="dxa"/>
            <w:gridSpan w:val="7"/>
            <w:tcBorders>
              <w:top w:val="nil"/>
              <w:left w:val="nil"/>
              <w:bottom w:val="nil"/>
              <w:right w:val="nil"/>
            </w:tcBorders>
            <w:shd w:val="clear" w:color="auto" w:fill="auto"/>
            <w:noWrap/>
            <w:vAlign w:val="bottom"/>
            <w:hideMark/>
          </w:tcPr>
          <w:p w14:paraId="05B54212" w14:textId="65897053"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2. </w:t>
            </w:r>
            <w:r>
              <w:rPr>
                <w:rFonts w:ascii="Times New Roman" w:eastAsia="Times New Roman" w:hAnsi="Times New Roman" w:cs="Times New Roman"/>
                <w:color w:val="000000"/>
              </w:rPr>
              <w:t>Objective 1: Univariable u</w:t>
            </w:r>
            <w:commentRangeStart w:id="473"/>
            <w:commentRangeStart w:id="474"/>
            <w:r w:rsidRPr="00604EDE">
              <w:rPr>
                <w:rFonts w:ascii="Times New Roman" w:eastAsia="Times New Roman" w:hAnsi="Times New Roman" w:cs="Times New Roman"/>
                <w:color w:val="000000"/>
              </w:rPr>
              <w:t xml:space="preserve">dder health </w:t>
            </w:r>
            <w:commentRangeEnd w:id="473"/>
            <w:r>
              <w:rPr>
                <w:rStyle w:val="CommentReference"/>
                <w:rFonts w:eastAsiaTheme="minorEastAsia"/>
              </w:rPr>
              <w:commentReference w:id="473"/>
            </w:r>
            <w:commentRangeEnd w:id="474"/>
            <w:r>
              <w:rPr>
                <w:rStyle w:val="CommentReference"/>
                <w:rFonts w:eastAsiaTheme="minorEastAsia"/>
              </w:rPr>
              <w:commentReference w:id="474"/>
            </w:r>
            <w:r w:rsidRPr="00604EDE">
              <w:rPr>
                <w:rFonts w:ascii="Times New Roman" w:eastAsia="Times New Roman" w:hAnsi="Times New Roman" w:cs="Times New Roman"/>
                <w:color w:val="000000"/>
              </w:rPr>
              <w:t>and production outcomes by facility type for 21 Vermont organic dairy herds.</w:t>
            </w:r>
            <w:r>
              <w:rPr>
                <w:rFonts w:ascii="Times New Roman" w:eastAsia="Times New Roman" w:hAnsi="Times New Roman" w:cs="Times New Roman"/>
                <w:color w:val="000000"/>
              </w:rPr>
              <w:t xml:space="preserve"> </w:t>
            </w:r>
            <w:r w:rsidR="00580235" w:rsidRPr="00580235">
              <w:rPr>
                <w:rFonts w:ascii="Times New Roman" w:eastAsia="Times New Roman" w:hAnsi="Times New Roman" w:cs="Times New Roman"/>
                <w:color w:val="FF0000"/>
                <w:rPrChange w:id="475" w:author="Caitlin Jeffrey" w:date="2023-10-23T12:20:00Z">
                  <w:rPr>
                    <w:rFonts w:ascii="Times New Roman" w:eastAsia="Times New Roman" w:hAnsi="Times New Roman" w:cs="Times New Roman"/>
                    <w:color w:val="000000"/>
                  </w:rPr>
                </w:rPrChange>
              </w:rPr>
              <w:t>[</w:t>
            </w:r>
            <w:ins w:id="476" w:author="Caitlin Jeffrey" w:date="2023-10-26T14:48:00Z">
              <w:r w:rsidR="00596E79">
                <w:rPr>
                  <w:rFonts w:ascii="Times New Roman" w:eastAsia="Times New Roman" w:hAnsi="Times New Roman" w:cs="Times New Roman"/>
                  <w:color w:val="FF0000"/>
                </w:rPr>
                <w:t>mean</w:t>
              </w:r>
              <w:r w:rsidR="00596E79" w:rsidRPr="00580235">
                <w:rPr>
                  <w:rFonts w:ascii="Times New Roman" w:eastAsia="Times New Roman" w:hAnsi="Times New Roman" w:cs="Times New Roman"/>
                  <w:color w:val="FF0000"/>
                  <w:rPrChange w:id="477" w:author="Caitlin Jeffrey" w:date="2023-10-23T12:20:00Z">
                    <w:rPr>
                      <w:rFonts w:ascii="Times New Roman" w:eastAsia="Times New Roman" w:hAnsi="Times New Roman" w:cs="Times New Roman"/>
                      <w:color w:val="000000"/>
                    </w:rPr>
                  </w:rPrChange>
                </w:rPr>
                <w:t xml:space="preserve"> </w:t>
              </w:r>
            </w:ins>
            <w:r w:rsidR="00580235" w:rsidRPr="00580235">
              <w:rPr>
                <w:rFonts w:ascii="Times New Roman" w:eastAsia="Times New Roman" w:hAnsi="Times New Roman" w:cs="Times New Roman"/>
                <w:color w:val="FF0000"/>
                <w:rPrChange w:id="478" w:author="Caitlin Jeffrey" w:date="2023-10-23T12:20:00Z">
                  <w:rPr>
                    <w:rFonts w:ascii="Times New Roman" w:eastAsia="Times New Roman" w:hAnsi="Times New Roman" w:cs="Times New Roman"/>
                    <w:color w:val="000000"/>
                  </w:rPr>
                </w:rPrChange>
              </w:rPr>
              <w:t xml:space="preserve">(95%CI); </w:t>
            </w:r>
            <w:r w:rsidR="00580235" w:rsidRPr="00580235">
              <w:rPr>
                <w:rFonts w:ascii="Times New Roman" w:eastAsia="Times New Roman" w:hAnsi="Times New Roman" w:cs="Times New Roman"/>
                <w:i/>
                <w:iCs/>
                <w:color w:val="FF0000"/>
                <w:rPrChange w:id="479" w:author="Caitlin Jeffrey" w:date="2023-10-23T12:20:00Z">
                  <w:rPr>
                    <w:rFonts w:ascii="Times New Roman" w:eastAsia="Times New Roman" w:hAnsi="Times New Roman" w:cs="Times New Roman"/>
                    <w:i/>
                    <w:iCs/>
                    <w:color w:val="000000"/>
                  </w:rPr>
                </w:rPrChange>
              </w:rPr>
              <w:t>range</w:t>
            </w:r>
            <w:r w:rsidR="00580235" w:rsidRPr="00580235">
              <w:rPr>
                <w:rFonts w:ascii="Times New Roman" w:eastAsia="Times New Roman" w:hAnsi="Times New Roman" w:cs="Times New Roman"/>
                <w:color w:val="FF0000"/>
                <w:rPrChange w:id="480" w:author="Caitlin Jeffrey" w:date="2023-10-23T12:20:00Z">
                  <w:rPr>
                    <w:rFonts w:ascii="Times New Roman" w:eastAsia="Times New Roman" w:hAnsi="Times New Roman" w:cs="Times New Roman"/>
                    <w:color w:val="000000"/>
                  </w:rPr>
                </w:rPrChange>
              </w:rPr>
              <w:t>].</w:t>
            </w:r>
            <w:commentRangeStart w:id="481"/>
            <w:commentRangeEnd w:id="481"/>
            <w:r w:rsidR="00580235" w:rsidRPr="00580235">
              <w:rPr>
                <w:rStyle w:val="CommentReference"/>
                <w:rFonts w:eastAsiaTheme="minorEastAsia"/>
                <w:color w:val="FF0000"/>
                <w:rPrChange w:id="482" w:author="Caitlin Jeffrey" w:date="2023-10-23T12:20:00Z">
                  <w:rPr>
                    <w:rStyle w:val="CommentReference"/>
                    <w:rFonts w:eastAsiaTheme="minorEastAsia"/>
                  </w:rPr>
                </w:rPrChange>
              </w:rPr>
              <w:commentReference w:id="481"/>
            </w:r>
          </w:p>
        </w:tc>
      </w:tr>
      <w:tr w:rsidR="00A81C37" w:rsidRPr="00604EDE" w14:paraId="28CE4EAE" w14:textId="77777777" w:rsidTr="00F83D50">
        <w:trPr>
          <w:trHeight w:val="290"/>
        </w:trPr>
        <w:tc>
          <w:tcPr>
            <w:tcW w:w="1046" w:type="dxa"/>
            <w:tcBorders>
              <w:top w:val="nil"/>
              <w:left w:val="nil"/>
              <w:bottom w:val="nil"/>
              <w:right w:val="nil"/>
            </w:tcBorders>
            <w:shd w:val="clear" w:color="auto" w:fill="auto"/>
            <w:noWrap/>
            <w:vAlign w:val="bottom"/>
            <w:hideMark/>
          </w:tcPr>
          <w:p w14:paraId="415A77A4"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6ACAF20" w14:textId="77777777" w:rsidR="00A81C37" w:rsidRPr="00604EDE" w:rsidRDefault="00A81C37" w:rsidP="00F83D50">
            <w:pPr>
              <w:spacing w:after="0" w:line="240" w:lineRule="auto"/>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69C72701" w14:textId="77777777" w:rsidR="00A81C37" w:rsidRPr="00604EDE" w:rsidRDefault="00A81C37" w:rsidP="00F83D50">
            <w:pPr>
              <w:spacing w:after="0" w:line="240" w:lineRule="auto"/>
              <w:rPr>
                <w:rFonts w:ascii="Times New Roman" w:eastAsia="Times New Roman" w:hAnsi="Times New Roman" w:cs="Times New Roman"/>
                <w:sz w:val="20"/>
                <w:szCs w:val="20"/>
              </w:rPr>
            </w:pPr>
          </w:p>
        </w:tc>
        <w:tc>
          <w:tcPr>
            <w:tcW w:w="4576" w:type="dxa"/>
            <w:gridSpan w:val="3"/>
            <w:tcBorders>
              <w:top w:val="nil"/>
              <w:left w:val="nil"/>
              <w:bottom w:val="nil"/>
              <w:right w:val="nil"/>
            </w:tcBorders>
            <w:shd w:val="clear" w:color="auto" w:fill="auto"/>
            <w:noWrap/>
            <w:vAlign w:val="bottom"/>
            <w:hideMark/>
          </w:tcPr>
          <w:p w14:paraId="18303D0A"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0DA25CC9" w14:textId="77777777" w:rsidR="00A81C37" w:rsidRPr="00604EDE" w:rsidRDefault="00A81C37" w:rsidP="00F83D50">
            <w:pPr>
              <w:spacing w:after="0" w:line="240" w:lineRule="auto"/>
              <w:rPr>
                <w:rFonts w:ascii="Times New Roman" w:eastAsia="Times New Roman" w:hAnsi="Times New Roman" w:cs="Times New Roman"/>
                <w:color w:val="000000"/>
              </w:rPr>
            </w:pPr>
          </w:p>
        </w:tc>
      </w:tr>
      <w:tr w:rsidR="00A81C37" w:rsidRPr="00604EDE" w14:paraId="4753BE62" w14:textId="77777777" w:rsidTr="00F83D50">
        <w:trPr>
          <w:trHeight w:val="290"/>
        </w:trPr>
        <w:tc>
          <w:tcPr>
            <w:tcW w:w="2970" w:type="dxa"/>
            <w:gridSpan w:val="2"/>
            <w:tcBorders>
              <w:top w:val="nil"/>
              <w:left w:val="nil"/>
              <w:bottom w:val="nil"/>
              <w:right w:val="nil"/>
            </w:tcBorders>
            <w:shd w:val="clear" w:color="auto" w:fill="auto"/>
            <w:noWrap/>
            <w:vAlign w:val="bottom"/>
            <w:hideMark/>
          </w:tcPr>
          <w:p w14:paraId="0DAD43E1" w14:textId="77777777"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070" w:type="dxa"/>
            <w:tcBorders>
              <w:top w:val="nil"/>
              <w:left w:val="nil"/>
              <w:bottom w:val="nil"/>
              <w:right w:val="nil"/>
            </w:tcBorders>
            <w:shd w:val="clear" w:color="auto" w:fill="auto"/>
            <w:noWrap/>
            <w:vAlign w:val="bottom"/>
            <w:hideMark/>
          </w:tcPr>
          <w:p w14:paraId="4B11B9F9"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Overall</w:t>
            </w:r>
          </w:p>
        </w:tc>
        <w:tc>
          <w:tcPr>
            <w:tcW w:w="1066" w:type="dxa"/>
            <w:tcBorders>
              <w:top w:val="nil"/>
              <w:left w:val="nil"/>
              <w:bottom w:val="nil"/>
              <w:right w:val="nil"/>
            </w:tcBorders>
            <w:shd w:val="clear" w:color="auto" w:fill="auto"/>
            <w:noWrap/>
            <w:vAlign w:val="bottom"/>
            <w:hideMark/>
          </w:tcPr>
          <w:p w14:paraId="021857E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w:t>
            </w:r>
          </w:p>
        </w:tc>
        <w:tc>
          <w:tcPr>
            <w:tcW w:w="1876" w:type="dxa"/>
            <w:tcBorders>
              <w:top w:val="nil"/>
              <w:left w:val="nil"/>
              <w:bottom w:val="nil"/>
              <w:right w:val="nil"/>
            </w:tcBorders>
            <w:shd w:val="clear" w:color="auto" w:fill="auto"/>
            <w:noWrap/>
            <w:vAlign w:val="bottom"/>
            <w:hideMark/>
          </w:tcPr>
          <w:p w14:paraId="7AF02515"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iestalls</w:t>
            </w:r>
          </w:p>
        </w:tc>
        <w:tc>
          <w:tcPr>
            <w:tcW w:w="1634" w:type="dxa"/>
            <w:tcBorders>
              <w:top w:val="nil"/>
              <w:left w:val="nil"/>
              <w:bottom w:val="nil"/>
              <w:right w:val="nil"/>
            </w:tcBorders>
            <w:shd w:val="clear" w:color="auto" w:fill="auto"/>
            <w:noWrap/>
            <w:vAlign w:val="bottom"/>
            <w:hideMark/>
          </w:tcPr>
          <w:p w14:paraId="69CB885F"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reestalls</w:t>
            </w:r>
          </w:p>
        </w:tc>
        <w:tc>
          <w:tcPr>
            <w:tcW w:w="1048" w:type="dxa"/>
            <w:tcBorders>
              <w:top w:val="nil"/>
              <w:left w:val="nil"/>
              <w:bottom w:val="nil"/>
              <w:right w:val="nil"/>
            </w:tcBorders>
            <w:vAlign w:val="bottom"/>
          </w:tcPr>
          <w:p w14:paraId="403B8B17"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A81C37" w:rsidRPr="00604EDE" w14:paraId="144D7366" w14:textId="77777777" w:rsidTr="00F83D50">
        <w:trPr>
          <w:trHeight w:val="891"/>
        </w:trPr>
        <w:tc>
          <w:tcPr>
            <w:tcW w:w="2970" w:type="dxa"/>
            <w:gridSpan w:val="2"/>
            <w:tcBorders>
              <w:top w:val="nil"/>
              <w:left w:val="nil"/>
              <w:bottom w:val="nil"/>
              <w:right w:val="nil"/>
            </w:tcBorders>
            <w:shd w:val="clear" w:color="auto" w:fill="auto"/>
            <w:noWrap/>
            <w:vAlign w:val="bottom"/>
            <w:hideMark/>
          </w:tcPr>
          <w:p w14:paraId="72BB84F3" w14:textId="77777777"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2070" w:type="dxa"/>
            <w:tcBorders>
              <w:top w:val="nil"/>
              <w:left w:val="nil"/>
              <w:bottom w:val="nil"/>
              <w:right w:val="nil"/>
            </w:tcBorders>
            <w:shd w:val="clear" w:color="auto" w:fill="auto"/>
            <w:noWrap/>
            <w:vAlign w:val="bottom"/>
          </w:tcPr>
          <w:p w14:paraId="1EE845D5"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4FCBB10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54543429" w14:textId="77777777" w:rsidR="00A81C37" w:rsidRPr="00604EDE" w:rsidRDefault="00A81C37" w:rsidP="00F83D50">
            <w:pPr>
              <w:spacing w:after="0"/>
              <w:jc w:val="center"/>
              <w:rPr>
                <w:rFonts w:ascii="Times New Roman" w:hAnsi="Times New Roman" w:cs="Times New Roman"/>
              </w:rPr>
            </w:pPr>
          </w:p>
        </w:tc>
        <w:tc>
          <w:tcPr>
            <w:tcW w:w="1634" w:type="dxa"/>
            <w:tcBorders>
              <w:top w:val="nil"/>
              <w:left w:val="nil"/>
              <w:bottom w:val="nil"/>
              <w:right w:val="nil"/>
            </w:tcBorders>
            <w:shd w:val="clear" w:color="auto" w:fill="auto"/>
            <w:noWrap/>
            <w:vAlign w:val="bottom"/>
          </w:tcPr>
          <w:p w14:paraId="3D61ED1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70D0C61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752BEB87" w14:textId="77777777" w:rsidTr="00F83D50">
        <w:trPr>
          <w:trHeight w:val="290"/>
        </w:trPr>
        <w:tc>
          <w:tcPr>
            <w:tcW w:w="1046" w:type="dxa"/>
            <w:tcBorders>
              <w:top w:val="nil"/>
              <w:left w:val="nil"/>
              <w:bottom w:val="nil"/>
              <w:right w:val="nil"/>
            </w:tcBorders>
            <w:shd w:val="clear" w:color="auto" w:fill="auto"/>
            <w:noWrap/>
            <w:vAlign w:val="bottom"/>
            <w:hideMark/>
          </w:tcPr>
          <w:p w14:paraId="7A50C553"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07AF06FA"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60AB682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c>
          <w:tcPr>
            <w:tcW w:w="1066" w:type="dxa"/>
            <w:tcBorders>
              <w:top w:val="nil"/>
              <w:left w:val="nil"/>
              <w:bottom w:val="nil"/>
              <w:right w:val="nil"/>
            </w:tcBorders>
            <w:shd w:val="clear" w:color="auto" w:fill="auto"/>
            <w:noWrap/>
            <w:vAlign w:val="bottom"/>
          </w:tcPr>
          <w:p w14:paraId="2AC891D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876" w:type="dxa"/>
            <w:tcBorders>
              <w:top w:val="nil"/>
              <w:left w:val="nil"/>
              <w:bottom w:val="nil"/>
              <w:right w:val="nil"/>
            </w:tcBorders>
            <w:shd w:val="clear" w:color="auto" w:fill="auto"/>
            <w:noWrap/>
            <w:vAlign w:val="bottom"/>
          </w:tcPr>
          <w:p w14:paraId="6B90AD5D"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2857C013"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048" w:type="dxa"/>
            <w:tcBorders>
              <w:top w:val="nil"/>
              <w:left w:val="nil"/>
              <w:bottom w:val="nil"/>
              <w:right w:val="nil"/>
            </w:tcBorders>
            <w:vAlign w:val="bottom"/>
          </w:tcPr>
          <w:p w14:paraId="497052F9"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FDB4208" w14:textId="77777777" w:rsidTr="00F83D50">
        <w:trPr>
          <w:trHeight w:val="290"/>
        </w:trPr>
        <w:tc>
          <w:tcPr>
            <w:tcW w:w="1046" w:type="dxa"/>
            <w:tcBorders>
              <w:top w:val="nil"/>
              <w:left w:val="nil"/>
              <w:bottom w:val="nil"/>
              <w:right w:val="nil"/>
            </w:tcBorders>
            <w:shd w:val="clear" w:color="auto" w:fill="auto"/>
            <w:noWrap/>
            <w:vAlign w:val="bottom"/>
            <w:hideMark/>
          </w:tcPr>
          <w:p w14:paraId="30F7886A"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2339136A" w14:textId="37240288" w:rsidR="00A81C37" w:rsidRPr="00D077B7" w:rsidRDefault="00A81C37" w:rsidP="00F83D50">
            <w:pPr>
              <w:spacing w:after="0" w:line="240" w:lineRule="auto"/>
              <w:rPr>
                <w:rFonts w:ascii="Times New Roman" w:eastAsia="Times New Roman" w:hAnsi="Times New Roman" w:cs="Times New Roman"/>
                <w:i/>
                <w:iCs/>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5FAA993B"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44,286 (121,218-167,353); </w:t>
            </w:r>
            <w:r w:rsidRPr="003831DD">
              <w:rPr>
                <w:rFonts w:ascii="Times New Roman" w:hAnsi="Times New Roman" w:cs="Times New Roman"/>
                <w:i/>
                <w:iCs/>
                <w:color w:val="000000"/>
              </w:rPr>
              <w:t>54,000-250,000</w:t>
            </w:r>
          </w:p>
        </w:tc>
        <w:tc>
          <w:tcPr>
            <w:tcW w:w="1066" w:type="dxa"/>
            <w:tcBorders>
              <w:top w:val="nil"/>
              <w:left w:val="nil"/>
              <w:bottom w:val="nil"/>
              <w:right w:val="nil"/>
            </w:tcBorders>
            <w:shd w:val="clear" w:color="auto" w:fill="auto"/>
            <w:noWrap/>
            <w:vAlign w:val="bottom"/>
          </w:tcPr>
          <w:p w14:paraId="2EC55077"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07,600 (70,275-144,925); </w:t>
            </w:r>
            <w:r w:rsidRPr="003831DD">
              <w:rPr>
                <w:rFonts w:ascii="Times New Roman" w:hAnsi="Times New Roman" w:cs="Times New Roman"/>
                <w:i/>
                <w:iCs/>
                <w:color w:val="000000"/>
              </w:rPr>
              <w:t>54,000-160,000</w:t>
            </w:r>
          </w:p>
        </w:tc>
        <w:tc>
          <w:tcPr>
            <w:tcW w:w="1876" w:type="dxa"/>
            <w:tcBorders>
              <w:top w:val="nil"/>
              <w:left w:val="nil"/>
              <w:bottom w:val="nil"/>
              <w:right w:val="nil"/>
            </w:tcBorders>
            <w:shd w:val="clear" w:color="auto" w:fill="auto"/>
            <w:noWrap/>
            <w:vAlign w:val="bottom"/>
          </w:tcPr>
          <w:p w14:paraId="62ACAB83"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46,400 (114,136-178,664); </w:t>
            </w:r>
            <w:r w:rsidRPr="003831DD">
              <w:rPr>
                <w:rFonts w:ascii="Times New Roman" w:hAnsi="Times New Roman" w:cs="Times New Roman"/>
                <w:i/>
                <w:iCs/>
                <w:color w:val="000000"/>
              </w:rPr>
              <w:t>97,000-250,000</w:t>
            </w:r>
          </w:p>
        </w:tc>
        <w:tc>
          <w:tcPr>
            <w:tcW w:w="1634" w:type="dxa"/>
            <w:tcBorders>
              <w:top w:val="nil"/>
              <w:left w:val="nil"/>
              <w:bottom w:val="nil"/>
              <w:right w:val="nil"/>
            </w:tcBorders>
            <w:shd w:val="clear" w:color="auto" w:fill="auto"/>
            <w:noWrap/>
            <w:vAlign w:val="bottom"/>
          </w:tcPr>
          <w:p w14:paraId="153CA8F8"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71,333 (126,965-215,702); </w:t>
            </w:r>
            <w:r w:rsidRPr="003831DD">
              <w:rPr>
                <w:rFonts w:ascii="Times New Roman" w:hAnsi="Times New Roman" w:cs="Times New Roman"/>
                <w:i/>
                <w:iCs/>
                <w:color w:val="000000"/>
              </w:rPr>
              <w:t>98,000-250,000</w:t>
            </w:r>
          </w:p>
        </w:tc>
        <w:tc>
          <w:tcPr>
            <w:tcW w:w="1048" w:type="dxa"/>
            <w:tcBorders>
              <w:top w:val="nil"/>
              <w:left w:val="nil"/>
              <w:bottom w:val="nil"/>
              <w:right w:val="nil"/>
            </w:tcBorders>
            <w:vAlign w:val="bottom"/>
          </w:tcPr>
          <w:p w14:paraId="532AE68B"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15</w:t>
            </w:r>
          </w:p>
        </w:tc>
      </w:tr>
      <w:tr w:rsidR="00A81C37" w:rsidRPr="00604EDE" w14:paraId="2832009F" w14:textId="77777777" w:rsidTr="00F83D50">
        <w:trPr>
          <w:trHeight w:val="972"/>
        </w:trPr>
        <w:tc>
          <w:tcPr>
            <w:tcW w:w="2970" w:type="dxa"/>
            <w:gridSpan w:val="2"/>
            <w:tcBorders>
              <w:top w:val="nil"/>
              <w:left w:val="nil"/>
              <w:bottom w:val="nil"/>
              <w:right w:val="nil"/>
            </w:tcBorders>
            <w:shd w:val="clear" w:color="auto" w:fill="auto"/>
            <w:noWrap/>
            <w:vAlign w:val="bottom"/>
            <w:hideMark/>
          </w:tcPr>
          <w:p w14:paraId="0980F717" w14:textId="77777777" w:rsidR="00A81C37" w:rsidRPr="003831DD"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newly elevated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3393DA17"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4A2268B1"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25171AF4"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0271D584"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418D86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0DCC841C" w14:textId="77777777" w:rsidTr="00F83D50">
        <w:trPr>
          <w:trHeight w:val="330"/>
        </w:trPr>
        <w:tc>
          <w:tcPr>
            <w:tcW w:w="1046" w:type="dxa"/>
            <w:tcBorders>
              <w:top w:val="nil"/>
              <w:left w:val="nil"/>
              <w:bottom w:val="nil"/>
              <w:right w:val="nil"/>
            </w:tcBorders>
            <w:shd w:val="clear" w:color="auto" w:fill="auto"/>
            <w:noWrap/>
            <w:vAlign w:val="bottom"/>
            <w:hideMark/>
          </w:tcPr>
          <w:p w14:paraId="214E9626"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5EE30718"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6941503"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39F6E025" w14:textId="77777777" w:rsidR="00A81C37" w:rsidRPr="00DA3C9F" w:rsidRDefault="00A81C37" w:rsidP="00F83D50">
            <w:pPr>
              <w:spacing w:after="0" w:line="240" w:lineRule="auto"/>
              <w:jc w:val="center"/>
              <w:rPr>
                <w:rFonts w:ascii="Times New Roman" w:eastAsia="Times New Roman" w:hAnsi="Times New Roman" w:cs="Times New Roman"/>
                <w:color w:val="000000"/>
                <w:vertAlign w:val="superscript"/>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4F01ACEE"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0E53F6DD"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46322BF1"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F3EB54B" w14:textId="77777777" w:rsidTr="00F83D50">
        <w:trPr>
          <w:trHeight w:val="290"/>
        </w:trPr>
        <w:tc>
          <w:tcPr>
            <w:tcW w:w="1046" w:type="dxa"/>
            <w:tcBorders>
              <w:top w:val="nil"/>
              <w:left w:val="nil"/>
              <w:bottom w:val="nil"/>
              <w:right w:val="nil"/>
            </w:tcBorders>
            <w:shd w:val="clear" w:color="auto" w:fill="auto"/>
            <w:noWrap/>
            <w:vAlign w:val="bottom"/>
            <w:hideMark/>
          </w:tcPr>
          <w:p w14:paraId="79F4EB8D"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3FD8811" w14:textId="482A0C20" w:rsidR="00A81C37" w:rsidRPr="00604EDE" w:rsidRDefault="00A81C37" w:rsidP="00F83D5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hideMark/>
          </w:tcPr>
          <w:p w14:paraId="7059DA27"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7 (4.2-7.3); </w:t>
            </w:r>
            <w:r w:rsidRPr="00DA3C9F">
              <w:rPr>
                <w:rFonts w:ascii="Times New Roman" w:hAnsi="Times New Roman" w:cs="Times New Roman"/>
                <w:i/>
                <w:iCs/>
                <w:color w:val="000000"/>
              </w:rPr>
              <w:t>0-12.3</w:t>
            </w:r>
          </w:p>
        </w:tc>
        <w:tc>
          <w:tcPr>
            <w:tcW w:w="1066" w:type="dxa"/>
            <w:tcBorders>
              <w:top w:val="nil"/>
              <w:left w:val="nil"/>
              <w:bottom w:val="nil"/>
              <w:right w:val="nil"/>
            </w:tcBorders>
            <w:shd w:val="clear" w:color="auto" w:fill="auto"/>
            <w:noWrap/>
            <w:vAlign w:val="bottom"/>
            <w:hideMark/>
          </w:tcPr>
          <w:p w14:paraId="4212EC2D" w14:textId="628FD520"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7</w:t>
            </w:r>
            <w:r w:rsidR="005F3DBF">
              <w:rPr>
                <w:rFonts w:ascii="Times New Roman" w:hAnsi="Times New Roman" w:cs="Times New Roman"/>
                <w:color w:val="000000"/>
              </w:rPr>
              <w:t>.0</w:t>
            </w:r>
            <w:r w:rsidRPr="00DA3C9F">
              <w:rPr>
                <w:rFonts w:ascii="Times New Roman" w:hAnsi="Times New Roman" w:cs="Times New Roman"/>
                <w:color w:val="000000"/>
              </w:rPr>
              <w:t xml:space="preserve"> (2.8-11.2); </w:t>
            </w:r>
            <w:r w:rsidRPr="00DA3C9F">
              <w:rPr>
                <w:rFonts w:ascii="Times New Roman" w:hAnsi="Times New Roman" w:cs="Times New Roman"/>
                <w:i/>
                <w:iCs/>
                <w:color w:val="000000"/>
              </w:rPr>
              <w:t>2.9-12.3</w:t>
            </w:r>
          </w:p>
        </w:tc>
        <w:tc>
          <w:tcPr>
            <w:tcW w:w="1876" w:type="dxa"/>
            <w:tcBorders>
              <w:top w:val="nil"/>
              <w:left w:val="nil"/>
              <w:bottom w:val="nil"/>
              <w:right w:val="nil"/>
            </w:tcBorders>
            <w:shd w:val="clear" w:color="auto" w:fill="auto"/>
            <w:noWrap/>
            <w:vAlign w:val="bottom"/>
            <w:hideMark/>
          </w:tcPr>
          <w:p w14:paraId="6AFB444D"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4 (3.0-7.8); </w:t>
            </w:r>
            <w:r w:rsidRPr="00DA3C9F">
              <w:rPr>
                <w:rFonts w:ascii="Times New Roman" w:hAnsi="Times New Roman" w:cs="Times New Roman"/>
                <w:i/>
                <w:iCs/>
                <w:color w:val="000000"/>
              </w:rPr>
              <w:t>0-10.5</w:t>
            </w:r>
          </w:p>
        </w:tc>
        <w:tc>
          <w:tcPr>
            <w:tcW w:w="1634" w:type="dxa"/>
            <w:tcBorders>
              <w:top w:val="nil"/>
              <w:left w:val="nil"/>
              <w:bottom w:val="nil"/>
              <w:right w:val="nil"/>
            </w:tcBorders>
            <w:shd w:val="clear" w:color="auto" w:fill="auto"/>
            <w:noWrap/>
            <w:vAlign w:val="bottom"/>
            <w:hideMark/>
          </w:tcPr>
          <w:p w14:paraId="44782287"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6 (3.0-8.3); </w:t>
            </w:r>
            <w:r w:rsidRPr="00DA3C9F">
              <w:rPr>
                <w:rFonts w:ascii="Times New Roman" w:hAnsi="Times New Roman" w:cs="Times New Roman"/>
                <w:i/>
                <w:iCs/>
                <w:color w:val="000000"/>
              </w:rPr>
              <w:t>0-9.8</w:t>
            </w:r>
          </w:p>
        </w:tc>
        <w:tc>
          <w:tcPr>
            <w:tcW w:w="1048" w:type="dxa"/>
            <w:tcBorders>
              <w:top w:val="nil"/>
              <w:left w:val="nil"/>
              <w:bottom w:val="nil"/>
              <w:right w:val="nil"/>
            </w:tcBorders>
            <w:vAlign w:val="bottom"/>
          </w:tcPr>
          <w:p w14:paraId="4FD165E4" w14:textId="77777777" w:rsidR="00A81C37" w:rsidRPr="00604EDE" w:rsidRDefault="00A81C37" w:rsidP="00F83D50">
            <w:pPr>
              <w:spacing w:after="0" w:line="240" w:lineRule="auto"/>
              <w:jc w:val="center"/>
              <w:rPr>
                <w:rFonts w:ascii="Times New Roman" w:eastAsia="Times New Roman" w:hAnsi="Times New Roman" w:cs="Times New Roman"/>
                <w:sz w:val="20"/>
                <w:szCs w:val="20"/>
              </w:rPr>
            </w:pPr>
            <w:r w:rsidRPr="00604EDE">
              <w:rPr>
                <w:rFonts w:ascii="Times New Roman" w:hAnsi="Times New Roman" w:cs="Times New Roman"/>
              </w:rPr>
              <w:t>0.81</w:t>
            </w:r>
          </w:p>
        </w:tc>
      </w:tr>
      <w:tr w:rsidR="00A81C37" w:rsidRPr="00604EDE" w14:paraId="46E932E9" w14:textId="77777777" w:rsidTr="00F83D50">
        <w:trPr>
          <w:trHeight w:val="666"/>
        </w:trPr>
        <w:tc>
          <w:tcPr>
            <w:tcW w:w="2970" w:type="dxa"/>
            <w:gridSpan w:val="2"/>
            <w:tcBorders>
              <w:top w:val="nil"/>
              <w:left w:val="nil"/>
              <w:bottom w:val="nil"/>
              <w:right w:val="nil"/>
            </w:tcBorders>
            <w:shd w:val="clear" w:color="auto" w:fill="auto"/>
            <w:noWrap/>
            <w:vAlign w:val="bottom"/>
            <w:hideMark/>
          </w:tcPr>
          <w:p w14:paraId="13BDD371" w14:textId="21640350" w:rsidR="00A81C37" w:rsidRPr="00DA3C9F"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chronically</w:t>
            </w:r>
            <w:ins w:id="483" w:author="Caitlin Jeffrey" w:date="2023-10-26T14:56:00Z">
              <w:r w:rsidR="00CA664F">
                <w:rPr>
                  <w:rFonts w:ascii="Times New Roman" w:eastAsia="Times New Roman" w:hAnsi="Times New Roman" w:cs="Times New Roman"/>
                  <w:color w:val="000000"/>
                </w:rPr>
                <w:t xml:space="preserve"> </w:t>
              </w:r>
            </w:ins>
            <w:del w:id="484" w:author="Caitlin Jeffrey" w:date="2023-10-26T14:56:00Z">
              <w:r w:rsidRPr="00604EDE" w:rsidDel="00CA664F">
                <w:rPr>
                  <w:rFonts w:ascii="Times New Roman" w:eastAsia="Times New Roman" w:hAnsi="Times New Roman" w:cs="Times New Roman"/>
                  <w:color w:val="000000"/>
                </w:rPr>
                <w:delText>-</w:delText>
              </w:r>
            </w:del>
            <w:r w:rsidRPr="00604EDE">
              <w:rPr>
                <w:rFonts w:ascii="Times New Roman" w:eastAsia="Times New Roman" w:hAnsi="Times New Roman" w:cs="Times New Roman"/>
                <w:color w:val="000000"/>
              </w:rPr>
              <w:t>elevated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74655DA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6FC7CEE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5F5A378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231149B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9463EE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5A6E49F1" w14:textId="77777777" w:rsidTr="00F83D50">
        <w:trPr>
          <w:trHeight w:val="330"/>
        </w:trPr>
        <w:tc>
          <w:tcPr>
            <w:tcW w:w="1046" w:type="dxa"/>
            <w:tcBorders>
              <w:top w:val="nil"/>
              <w:left w:val="nil"/>
              <w:bottom w:val="nil"/>
              <w:right w:val="nil"/>
            </w:tcBorders>
            <w:shd w:val="clear" w:color="auto" w:fill="auto"/>
            <w:noWrap/>
            <w:vAlign w:val="bottom"/>
            <w:hideMark/>
          </w:tcPr>
          <w:p w14:paraId="7B52F78C"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8EFAD12"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5DCF651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78658C6D"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6AC91B78"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402FBDC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028F9C5D"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3B4D956" w14:textId="77777777" w:rsidTr="00F83D50">
        <w:trPr>
          <w:trHeight w:val="290"/>
        </w:trPr>
        <w:tc>
          <w:tcPr>
            <w:tcW w:w="1046" w:type="dxa"/>
            <w:tcBorders>
              <w:top w:val="nil"/>
              <w:left w:val="nil"/>
              <w:bottom w:val="nil"/>
              <w:right w:val="nil"/>
            </w:tcBorders>
            <w:shd w:val="clear" w:color="auto" w:fill="auto"/>
            <w:noWrap/>
            <w:vAlign w:val="bottom"/>
            <w:hideMark/>
          </w:tcPr>
          <w:p w14:paraId="54177832"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236AF83F" w14:textId="00C82C43"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59C259CF"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3.6 (11.2-16.1); </w:t>
            </w:r>
            <w:r w:rsidRPr="00DA3C9F">
              <w:rPr>
                <w:rFonts w:ascii="Times New Roman" w:hAnsi="Times New Roman" w:cs="Times New Roman"/>
                <w:i/>
                <w:iCs/>
                <w:color w:val="000000"/>
              </w:rPr>
              <w:t>2.9-23.1</w:t>
            </w:r>
          </w:p>
        </w:tc>
        <w:tc>
          <w:tcPr>
            <w:tcW w:w="1066" w:type="dxa"/>
            <w:tcBorders>
              <w:top w:val="nil"/>
              <w:left w:val="nil"/>
              <w:bottom w:val="nil"/>
              <w:right w:val="nil"/>
            </w:tcBorders>
            <w:shd w:val="clear" w:color="auto" w:fill="auto"/>
            <w:noWrap/>
            <w:vAlign w:val="bottom"/>
          </w:tcPr>
          <w:p w14:paraId="0FFC3AA3"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5 (5.4-23.7); </w:t>
            </w:r>
            <w:r w:rsidRPr="00DA3C9F">
              <w:rPr>
                <w:rFonts w:ascii="Times New Roman" w:hAnsi="Times New Roman" w:cs="Times New Roman"/>
                <w:i/>
                <w:iCs/>
                <w:color w:val="000000"/>
              </w:rPr>
              <w:t>2.9-23.1</w:t>
            </w:r>
          </w:p>
        </w:tc>
        <w:tc>
          <w:tcPr>
            <w:tcW w:w="1876" w:type="dxa"/>
            <w:tcBorders>
              <w:top w:val="nil"/>
              <w:left w:val="nil"/>
              <w:bottom w:val="nil"/>
              <w:right w:val="nil"/>
            </w:tcBorders>
            <w:shd w:val="clear" w:color="auto" w:fill="auto"/>
            <w:noWrap/>
            <w:vAlign w:val="bottom"/>
          </w:tcPr>
          <w:p w14:paraId="5A6229EC"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3 (11.9-16.7); </w:t>
            </w:r>
            <w:r w:rsidRPr="00DA3C9F">
              <w:rPr>
                <w:rFonts w:ascii="Times New Roman" w:hAnsi="Times New Roman" w:cs="Times New Roman"/>
                <w:i/>
                <w:iCs/>
                <w:color w:val="000000"/>
              </w:rPr>
              <w:t>7.8-20.8</w:t>
            </w:r>
          </w:p>
        </w:tc>
        <w:tc>
          <w:tcPr>
            <w:tcW w:w="1634" w:type="dxa"/>
            <w:tcBorders>
              <w:top w:val="nil"/>
              <w:left w:val="nil"/>
              <w:bottom w:val="nil"/>
              <w:right w:val="nil"/>
            </w:tcBorders>
            <w:shd w:val="clear" w:color="auto" w:fill="auto"/>
            <w:noWrap/>
            <w:vAlign w:val="bottom"/>
          </w:tcPr>
          <w:p w14:paraId="02EF311C"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2</w:t>
            </w:r>
            <w:r>
              <w:rPr>
                <w:rFonts w:ascii="Times New Roman" w:hAnsi="Times New Roman" w:cs="Times New Roman"/>
                <w:color w:val="000000"/>
              </w:rPr>
              <w:t>.0</w:t>
            </w:r>
            <w:r w:rsidRPr="00DA3C9F">
              <w:rPr>
                <w:rFonts w:ascii="Times New Roman" w:hAnsi="Times New Roman" w:cs="Times New Roman"/>
                <w:color w:val="000000"/>
              </w:rPr>
              <w:t xml:space="preserve"> (6.7-17.3); </w:t>
            </w:r>
            <w:r w:rsidRPr="00DA3C9F">
              <w:rPr>
                <w:rFonts w:ascii="Times New Roman" w:hAnsi="Times New Roman" w:cs="Times New Roman"/>
                <w:i/>
                <w:iCs/>
                <w:color w:val="000000"/>
              </w:rPr>
              <w:t>5.7-23.1</w:t>
            </w:r>
          </w:p>
        </w:tc>
        <w:tc>
          <w:tcPr>
            <w:tcW w:w="1048" w:type="dxa"/>
            <w:tcBorders>
              <w:top w:val="nil"/>
              <w:left w:val="nil"/>
              <w:bottom w:val="nil"/>
              <w:right w:val="nil"/>
            </w:tcBorders>
            <w:vAlign w:val="bottom"/>
          </w:tcPr>
          <w:p w14:paraId="2D3BA1A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74</w:t>
            </w:r>
          </w:p>
        </w:tc>
      </w:tr>
      <w:tr w:rsidR="00A81C37" w:rsidRPr="00604EDE" w14:paraId="77D72A69" w14:textId="77777777" w:rsidTr="00F83D50">
        <w:trPr>
          <w:trHeight w:val="1062"/>
        </w:trPr>
        <w:tc>
          <w:tcPr>
            <w:tcW w:w="2970" w:type="dxa"/>
            <w:gridSpan w:val="2"/>
            <w:tcBorders>
              <w:top w:val="nil"/>
              <w:left w:val="nil"/>
              <w:bottom w:val="nil"/>
              <w:right w:val="nil"/>
            </w:tcBorders>
            <w:shd w:val="clear" w:color="auto" w:fill="auto"/>
            <w:noWrap/>
            <w:vAlign w:val="bottom"/>
            <w:hideMark/>
          </w:tcPr>
          <w:p w14:paraId="2C029109" w14:textId="77777777" w:rsidR="00A81C37" w:rsidRPr="00DA3C9F"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lastRenderedPageBreak/>
              <w:t>Percent of cows with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4.0</w:t>
            </w:r>
            <w:r w:rsidRPr="00604EDE">
              <w:rPr>
                <w:rFonts w:ascii="Times New Roman" w:eastAsia="Times New Roman" w:hAnsi="Times New Roman" w:cs="Times New Roman"/>
                <w:color w:val="000000"/>
              </w:rPr>
              <w:t xml:space="preserve"> cells/mL on current test dat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7982C31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2883F5E5"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697D1B3F"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7F8B1D8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16F95FA6"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765B5F9" w14:textId="77777777" w:rsidTr="00F83D50">
        <w:trPr>
          <w:trHeight w:val="330"/>
        </w:trPr>
        <w:tc>
          <w:tcPr>
            <w:tcW w:w="1046" w:type="dxa"/>
            <w:tcBorders>
              <w:top w:val="nil"/>
              <w:left w:val="nil"/>
              <w:bottom w:val="nil"/>
              <w:right w:val="nil"/>
            </w:tcBorders>
            <w:shd w:val="clear" w:color="auto" w:fill="auto"/>
            <w:noWrap/>
            <w:vAlign w:val="bottom"/>
            <w:hideMark/>
          </w:tcPr>
          <w:p w14:paraId="1482E673"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CCF7741"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3E1F02A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46B4CAC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20D5256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2C083E07"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53405E1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1AF23201" w14:textId="77777777" w:rsidTr="00F83D50">
        <w:trPr>
          <w:trHeight w:val="290"/>
        </w:trPr>
        <w:tc>
          <w:tcPr>
            <w:tcW w:w="1046" w:type="dxa"/>
            <w:tcBorders>
              <w:top w:val="nil"/>
              <w:left w:val="nil"/>
              <w:bottom w:val="nil"/>
              <w:right w:val="nil"/>
            </w:tcBorders>
            <w:shd w:val="clear" w:color="auto" w:fill="auto"/>
            <w:noWrap/>
            <w:vAlign w:val="bottom"/>
            <w:hideMark/>
          </w:tcPr>
          <w:p w14:paraId="4402FEB4"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1F212C9" w14:textId="12157E5A"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7EC78939"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4.9 (21.6-28.3); </w:t>
            </w:r>
            <w:r w:rsidRPr="00DA3C9F">
              <w:rPr>
                <w:rFonts w:ascii="Times New Roman" w:hAnsi="Times New Roman" w:cs="Times New Roman"/>
                <w:i/>
                <w:iCs/>
                <w:color w:val="000000"/>
              </w:rPr>
              <w:t>8.6-36.9</w:t>
            </w:r>
          </w:p>
        </w:tc>
        <w:tc>
          <w:tcPr>
            <w:tcW w:w="1066" w:type="dxa"/>
            <w:tcBorders>
              <w:top w:val="nil"/>
              <w:left w:val="nil"/>
              <w:bottom w:val="nil"/>
              <w:right w:val="nil"/>
            </w:tcBorders>
            <w:shd w:val="clear" w:color="auto" w:fill="auto"/>
            <w:noWrap/>
            <w:vAlign w:val="bottom"/>
          </w:tcPr>
          <w:p w14:paraId="47E8589A"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26</w:t>
            </w:r>
            <w:r>
              <w:rPr>
                <w:rFonts w:ascii="Times New Roman" w:hAnsi="Times New Roman" w:cs="Times New Roman"/>
                <w:color w:val="000000"/>
              </w:rPr>
              <w:t>.0</w:t>
            </w:r>
            <w:r w:rsidRPr="00DA3C9F">
              <w:rPr>
                <w:rFonts w:ascii="Times New Roman" w:hAnsi="Times New Roman" w:cs="Times New Roman"/>
                <w:color w:val="000000"/>
              </w:rPr>
              <w:t xml:space="preserve"> (12.6-39.3); </w:t>
            </w:r>
            <w:r w:rsidRPr="00DA3C9F">
              <w:rPr>
                <w:rFonts w:ascii="Times New Roman" w:hAnsi="Times New Roman" w:cs="Times New Roman"/>
                <w:i/>
                <w:iCs/>
                <w:color w:val="000000"/>
              </w:rPr>
              <w:t>8.6-36.9</w:t>
            </w:r>
          </w:p>
        </w:tc>
        <w:tc>
          <w:tcPr>
            <w:tcW w:w="1876" w:type="dxa"/>
            <w:tcBorders>
              <w:top w:val="nil"/>
              <w:left w:val="nil"/>
              <w:bottom w:val="nil"/>
              <w:right w:val="nil"/>
            </w:tcBorders>
            <w:shd w:val="clear" w:color="auto" w:fill="auto"/>
            <w:noWrap/>
            <w:vAlign w:val="bottom"/>
          </w:tcPr>
          <w:p w14:paraId="379BE064"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5.4 (22.1-28.6); </w:t>
            </w:r>
            <w:r w:rsidRPr="00DA3C9F">
              <w:rPr>
                <w:rFonts w:ascii="Times New Roman" w:hAnsi="Times New Roman" w:cs="Times New Roman"/>
                <w:i/>
                <w:iCs/>
                <w:color w:val="000000"/>
              </w:rPr>
              <w:t>17.6-32.8</w:t>
            </w:r>
          </w:p>
        </w:tc>
        <w:tc>
          <w:tcPr>
            <w:tcW w:w="1634" w:type="dxa"/>
            <w:tcBorders>
              <w:top w:val="nil"/>
              <w:left w:val="nil"/>
              <w:bottom w:val="nil"/>
              <w:right w:val="nil"/>
            </w:tcBorders>
            <w:shd w:val="clear" w:color="auto" w:fill="auto"/>
            <w:noWrap/>
            <w:vAlign w:val="bottom"/>
          </w:tcPr>
          <w:p w14:paraId="71FC2B00"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3.7 (16.9-30.5); </w:t>
            </w:r>
            <w:r w:rsidRPr="00DA3C9F">
              <w:rPr>
                <w:rFonts w:ascii="Times New Roman" w:hAnsi="Times New Roman" w:cs="Times New Roman"/>
                <w:i/>
                <w:iCs/>
                <w:color w:val="000000"/>
              </w:rPr>
              <w:t>11.6-36.5</w:t>
            </w:r>
          </w:p>
        </w:tc>
        <w:tc>
          <w:tcPr>
            <w:tcW w:w="1048" w:type="dxa"/>
            <w:tcBorders>
              <w:top w:val="nil"/>
              <w:left w:val="nil"/>
              <w:bottom w:val="nil"/>
              <w:right w:val="nil"/>
            </w:tcBorders>
            <w:vAlign w:val="bottom"/>
          </w:tcPr>
          <w:p w14:paraId="720A948F"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hAnsi="Times New Roman" w:cs="Times New Roman"/>
              </w:rPr>
              <w:t>0.</w:t>
            </w:r>
            <w:r w:rsidRPr="00604EDE">
              <w:rPr>
                <w:rFonts w:ascii="Times New Roman" w:hAnsi="Times New Roman" w:cs="Times New Roman"/>
              </w:rPr>
              <w:t>90</w:t>
            </w:r>
          </w:p>
        </w:tc>
      </w:tr>
      <w:tr w:rsidR="00A81C37" w:rsidRPr="00604EDE" w14:paraId="04BDB9EB" w14:textId="77777777" w:rsidTr="00F83D50">
        <w:trPr>
          <w:trHeight w:val="729"/>
        </w:trPr>
        <w:tc>
          <w:tcPr>
            <w:tcW w:w="2970" w:type="dxa"/>
            <w:gridSpan w:val="2"/>
            <w:tcBorders>
              <w:top w:val="nil"/>
              <w:left w:val="nil"/>
              <w:bottom w:val="nil"/>
              <w:right w:val="nil"/>
            </w:tcBorders>
            <w:shd w:val="clear" w:color="auto" w:fill="auto"/>
            <w:noWrap/>
            <w:vAlign w:val="bottom"/>
            <w:hideMark/>
          </w:tcPr>
          <w:p w14:paraId="5875142C" w14:textId="77777777" w:rsidR="00A81C37" w:rsidRPr="00442AA0"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g. </w:t>
            </w:r>
            <w:r>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Pr>
                <w:rFonts w:ascii="Times New Roman" w:eastAsia="Times New Roman" w:hAnsi="Times New Roman" w:cs="Times New Roman"/>
                <w:color w:val="000000"/>
                <w:vertAlign w:val="superscript"/>
              </w:rPr>
              <w:t>2</w:t>
            </w:r>
          </w:p>
        </w:tc>
        <w:tc>
          <w:tcPr>
            <w:tcW w:w="2070" w:type="dxa"/>
            <w:tcBorders>
              <w:top w:val="nil"/>
              <w:left w:val="nil"/>
              <w:bottom w:val="nil"/>
              <w:right w:val="nil"/>
            </w:tcBorders>
            <w:shd w:val="clear" w:color="auto" w:fill="auto"/>
            <w:noWrap/>
            <w:vAlign w:val="bottom"/>
          </w:tcPr>
          <w:p w14:paraId="1E93C496"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25E977D9"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08A7930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1FBF58A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0AB960A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177D8AA0" w14:textId="77777777" w:rsidTr="00F83D50">
        <w:trPr>
          <w:trHeight w:val="330"/>
        </w:trPr>
        <w:tc>
          <w:tcPr>
            <w:tcW w:w="1046" w:type="dxa"/>
            <w:tcBorders>
              <w:top w:val="nil"/>
              <w:left w:val="nil"/>
              <w:bottom w:val="nil"/>
              <w:right w:val="nil"/>
            </w:tcBorders>
            <w:shd w:val="clear" w:color="auto" w:fill="auto"/>
            <w:noWrap/>
            <w:vAlign w:val="bottom"/>
            <w:hideMark/>
          </w:tcPr>
          <w:p w14:paraId="7D921847"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68BA4690"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D31FC5F"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0</w:t>
            </w:r>
          </w:p>
        </w:tc>
        <w:tc>
          <w:tcPr>
            <w:tcW w:w="1066" w:type="dxa"/>
            <w:tcBorders>
              <w:top w:val="nil"/>
              <w:left w:val="nil"/>
              <w:bottom w:val="nil"/>
              <w:right w:val="nil"/>
            </w:tcBorders>
            <w:shd w:val="clear" w:color="auto" w:fill="auto"/>
            <w:noWrap/>
            <w:vAlign w:val="bottom"/>
          </w:tcPr>
          <w:p w14:paraId="11AB9E3C"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7FE20F7A"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1E78B78E"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6</w:t>
            </w:r>
          </w:p>
        </w:tc>
        <w:tc>
          <w:tcPr>
            <w:tcW w:w="1048" w:type="dxa"/>
            <w:tcBorders>
              <w:top w:val="nil"/>
              <w:left w:val="nil"/>
              <w:bottom w:val="nil"/>
              <w:right w:val="nil"/>
            </w:tcBorders>
            <w:vAlign w:val="bottom"/>
          </w:tcPr>
          <w:p w14:paraId="18267C5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486F69CB" w14:textId="77777777" w:rsidTr="00F83D50">
        <w:trPr>
          <w:trHeight w:val="330"/>
        </w:trPr>
        <w:tc>
          <w:tcPr>
            <w:tcW w:w="1046" w:type="dxa"/>
            <w:tcBorders>
              <w:top w:val="nil"/>
              <w:left w:val="nil"/>
              <w:bottom w:val="nil"/>
              <w:right w:val="nil"/>
            </w:tcBorders>
            <w:shd w:val="clear" w:color="auto" w:fill="auto"/>
            <w:noWrap/>
            <w:vAlign w:val="bottom"/>
            <w:hideMark/>
          </w:tcPr>
          <w:p w14:paraId="463BCE41"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F645AF1" w14:textId="41D6306F"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4801CCC1"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4 (2.26-2.62); </w:t>
            </w:r>
            <w:r w:rsidRPr="00442AA0">
              <w:rPr>
                <w:rFonts w:ascii="Times New Roman" w:hAnsi="Times New Roman" w:cs="Times New Roman"/>
                <w:i/>
                <w:iCs/>
                <w:color w:val="000000"/>
              </w:rPr>
              <w:t>1.7-3.3</w:t>
            </w:r>
          </w:p>
        </w:tc>
        <w:tc>
          <w:tcPr>
            <w:tcW w:w="1066" w:type="dxa"/>
            <w:tcBorders>
              <w:top w:val="nil"/>
              <w:left w:val="nil"/>
              <w:bottom w:val="nil"/>
              <w:right w:val="nil"/>
            </w:tcBorders>
            <w:shd w:val="clear" w:color="auto" w:fill="auto"/>
            <w:noWrap/>
            <w:vAlign w:val="bottom"/>
          </w:tcPr>
          <w:p w14:paraId="0818F609"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38 (1.84-2.91); </w:t>
            </w:r>
            <w:r w:rsidRPr="00442AA0">
              <w:rPr>
                <w:rFonts w:ascii="Times New Roman" w:hAnsi="Times New Roman" w:cs="Times New Roman"/>
                <w:i/>
                <w:iCs/>
                <w:color w:val="000000"/>
              </w:rPr>
              <w:t>1.7-3.1</w:t>
            </w:r>
          </w:p>
        </w:tc>
        <w:tc>
          <w:tcPr>
            <w:tcW w:w="1876" w:type="dxa"/>
            <w:tcBorders>
              <w:top w:val="nil"/>
              <w:left w:val="nil"/>
              <w:bottom w:val="nil"/>
              <w:right w:val="nil"/>
            </w:tcBorders>
            <w:shd w:val="clear" w:color="auto" w:fill="auto"/>
            <w:noWrap/>
            <w:vAlign w:val="bottom"/>
          </w:tcPr>
          <w:p w14:paraId="40A37CA7"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5 (2.31-2.59); </w:t>
            </w:r>
            <w:r w:rsidRPr="00442AA0">
              <w:rPr>
                <w:rFonts w:ascii="Times New Roman" w:hAnsi="Times New Roman" w:cs="Times New Roman"/>
                <w:i/>
                <w:iCs/>
                <w:color w:val="000000"/>
              </w:rPr>
              <w:t>2.2-2.8</w:t>
            </w:r>
          </w:p>
        </w:tc>
        <w:tc>
          <w:tcPr>
            <w:tcW w:w="1634" w:type="dxa"/>
            <w:tcBorders>
              <w:top w:val="nil"/>
              <w:left w:val="nil"/>
              <w:bottom w:val="nil"/>
              <w:right w:val="nil"/>
            </w:tcBorders>
            <w:shd w:val="clear" w:color="auto" w:fill="auto"/>
            <w:noWrap/>
            <w:vAlign w:val="bottom"/>
          </w:tcPr>
          <w:p w14:paraId="5AF1F426"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5</w:t>
            </w:r>
            <w:r>
              <w:rPr>
                <w:rFonts w:ascii="Times New Roman" w:hAnsi="Times New Roman" w:cs="Times New Roman"/>
                <w:color w:val="000000"/>
              </w:rPr>
              <w:t>0</w:t>
            </w:r>
            <w:r w:rsidRPr="00442AA0">
              <w:rPr>
                <w:rFonts w:ascii="Times New Roman" w:hAnsi="Times New Roman" w:cs="Times New Roman"/>
                <w:color w:val="000000"/>
              </w:rPr>
              <w:t xml:space="preserve"> (2.00-2.93); </w:t>
            </w:r>
            <w:r w:rsidRPr="00442AA0">
              <w:rPr>
                <w:rFonts w:ascii="Times New Roman" w:hAnsi="Times New Roman" w:cs="Times New Roman"/>
                <w:i/>
                <w:iCs/>
                <w:color w:val="000000"/>
              </w:rPr>
              <w:t>1.9-3.3</w:t>
            </w:r>
          </w:p>
        </w:tc>
        <w:tc>
          <w:tcPr>
            <w:tcW w:w="1048" w:type="dxa"/>
            <w:tcBorders>
              <w:top w:val="nil"/>
              <w:left w:val="nil"/>
              <w:bottom w:val="nil"/>
              <w:right w:val="nil"/>
            </w:tcBorders>
            <w:vAlign w:val="bottom"/>
          </w:tcPr>
          <w:p w14:paraId="0F303BB6"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97</w:t>
            </w:r>
          </w:p>
        </w:tc>
      </w:tr>
      <w:tr w:rsidR="00A81C37" w:rsidRPr="00604EDE" w14:paraId="07F65004" w14:textId="77777777" w:rsidTr="00F83D50">
        <w:trPr>
          <w:trHeight w:val="801"/>
        </w:trPr>
        <w:tc>
          <w:tcPr>
            <w:tcW w:w="2970" w:type="dxa"/>
            <w:gridSpan w:val="2"/>
            <w:tcBorders>
              <w:top w:val="nil"/>
              <w:left w:val="nil"/>
              <w:bottom w:val="nil"/>
              <w:right w:val="nil"/>
            </w:tcBorders>
            <w:shd w:val="clear" w:color="auto" w:fill="auto"/>
            <w:noWrap/>
            <w:vAlign w:val="bottom"/>
            <w:hideMark/>
          </w:tcPr>
          <w:p w14:paraId="753A5ED2" w14:textId="77777777" w:rsidR="00A81C37" w:rsidRPr="00442AA0"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Standardized 150-day milk </w:t>
            </w:r>
            <w:commentRangeStart w:id="485"/>
            <w:r w:rsidRPr="00604EDE">
              <w:rPr>
                <w:rFonts w:ascii="Times New Roman" w:eastAsia="Times New Roman" w:hAnsi="Times New Roman" w:cs="Times New Roman"/>
                <w:color w:val="000000"/>
              </w:rPr>
              <w:t>(pounds)</w:t>
            </w:r>
            <w:commentRangeEnd w:id="485"/>
            <w:r>
              <w:rPr>
                <w:rStyle w:val="CommentReference"/>
                <w:rFonts w:eastAsiaTheme="minorEastAsia"/>
              </w:rPr>
              <w:commentReference w:id="485"/>
            </w:r>
            <w:r>
              <w:rPr>
                <w:rFonts w:ascii="Times New Roman" w:eastAsia="Times New Roman" w:hAnsi="Times New Roman" w:cs="Times New Roman"/>
                <w:color w:val="000000"/>
                <w:vertAlign w:val="superscript"/>
              </w:rPr>
              <w:t>3</w:t>
            </w:r>
          </w:p>
        </w:tc>
        <w:tc>
          <w:tcPr>
            <w:tcW w:w="2070" w:type="dxa"/>
            <w:tcBorders>
              <w:top w:val="nil"/>
              <w:left w:val="nil"/>
              <w:bottom w:val="nil"/>
              <w:right w:val="nil"/>
            </w:tcBorders>
            <w:shd w:val="clear" w:color="auto" w:fill="auto"/>
            <w:noWrap/>
            <w:vAlign w:val="bottom"/>
          </w:tcPr>
          <w:p w14:paraId="5B54827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541E09E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1F6E309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614A021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F4011C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3936798" w14:textId="77777777" w:rsidTr="00F83D50">
        <w:trPr>
          <w:trHeight w:val="330"/>
        </w:trPr>
        <w:tc>
          <w:tcPr>
            <w:tcW w:w="1046" w:type="dxa"/>
            <w:tcBorders>
              <w:top w:val="nil"/>
              <w:left w:val="nil"/>
              <w:bottom w:val="nil"/>
              <w:right w:val="nil"/>
            </w:tcBorders>
            <w:shd w:val="clear" w:color="auto" w:fill="auto"/>
            <w:noWrap/>
            <w:vAlign w:val="bottom"/>
            <w:hideMark/>
          </w:tcPr>
          <w:p w14:paraId="0F686BC5"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3FB0E87"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1692018"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18</w:t>
            </w:r>
          </w:p>
        </w:tc>
        <w:tc>
          <w:tcPr>
            <w:tcW w:w="1066" w:type="dxa"/>
            <w:tcBorders>
              <w:top w:val="nil"/>
              <w:left w:val="nil"/>
              <w:bottom w:val="nil"/>
              <w:right w:val="nil"/>
            </w:tcBorders>
            <w:shd w:val="clear" w:color="auto" w:fill="auto"/>
            <w:noWrap/>
            <w:vAlign w:val="bottom"/>
          </w:tcPr>
          <w:p w14:paraId="79010465"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37128211"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8</w:t>
            </w:r>
          </w:p>
        </w:tc>
        <w:tc>
          <w:tcPr>
            <w:tcW w:w="1634" w:type="dxa"/>
            <w:tcBorders>
              <w:top w:val="nil"/>
              <w:left w:val="nil"/>
              <w:bottom w:val="nil"/>
              <w:right w:val="nil"/>
            </w:tcBorders>
            <w:shd w:val="clear" w:color="auto" w:fill="auto"/>
            <w:noWrap/>
            <w:vAlign w:val="bottom"/>
          </w:tcPr>
          <w:p w14:paraId="5C1484E4"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6</w:t>
            </w:r>
          </w:p>
        </w:tc>
        <w:tc>
          <w:tcPr>
            <w:tcW w:w="1048" w:type="dxa"/>
            <w:tcBorders>
              <w:top w:val="nil"/>
              <w:left w:val="nil"/>
              <w:bottom w:val="nil"/>
              <w:right w:val="nil"/>
            </w:tcBorders>
            <w:vAlign w:val="bottom"/>
          </w:tcPr>
          <w:p w14:paraId="1A3AF9F2" w14:textId="77777777" w:rsidR="00A81C37" w:rsidRPr="006C4825"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4C0DC42" w14:textId="77777777" w:rsidTr="00F83D50">
        <w:trPr>
          <w:trHeight w:val="290"/>
        </w:trPr>
        <w:tc>
          <w:tcPr>
            <w:tcW w:w="1046" w:type="dxa"/>
            <w:tcBorders>
              <w:top w:val="nil"/>
              <w:left w:val="nil"/>
              <w:bottom w:val="nil"/>
              <w:right w:val="nil"/>
            </w:tcBorders>
            <w:shd w:val="clear" w:color="auto" w:fill="auto"/>
            <w:noWrap/>
            <w:vAlign w:val="bottom"/>
            <w:hideMark/>
          </w:tcPr>
          <w:p w14:paraId="28FA1247"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1C9C0264" w14:textId="4494D3C3"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28146C94"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0.0 (45.7-54.3); </w:t>
            </w:r>
            <w:r w:rsidRPr="006C4825">
              <w:rPr>
                <w:rFonts w:ascii="Times New Roman" w:hAnsi="Times New Roman" w:cs="Times New Roman"/>
                <w:i/>
                <w:iCs/>
                <w:color w:val="000000"/>
              </w:rPr>
              <w:t>33.5-68.0</w:t>
            </w:r>
          </w:p>
        </w:tc>
        <w:tc>
          <w:tcPr>
            <w:tcW w:w="1066" w:type="dxa"/>
            <w:tcBorders>
              <w:top w:val="nil"/>
              <w:left w:val="nil"/>
              <w:bottom w:val="nil"/>
              <w:right w:val="nil"/>
            </w:tcBorders>
            <w:shd w:val="clear" w:color="auto" w:fill="auto"/>
            <w:noWrap/>
            <w:vAlign w:val="bottom"/>
          </w:tcPr>
          <w:p w14:paraId="329630B9"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6.9 (39.8-53.9); </w:t>
            </w:r>
            <w:r w:rsidRPr="006C4825">
              <w:rPr>
                <w:rFonts w:ascii="Times New Roman" w:hAnsi="Times New Roman" w:cs="Times New Roman"/>
                <w:i/>
                <w:iCs/>
                <w:color w:val="000000"/>
              </w:rPr>
              <w:t>38.5-56.3</w:t>
            </w:r>
          </w:p>
        </w:tc>
        <w:tc>
          <w:tcPr>
            <w:tcW w:w="1876" w:type="dxa"/>
            <w:tcBorders>
              <w:top w:val="nil"/>
              <w:left w:val="nil"/>
              <w:bottom w:val="nil"/>
              <w:right w:val="nil"/>
            </w:tcBorders>
            <w:shd w:val="clear" w:color="auto" w:fill="auto"/>
            <w:noWrap/>
            <w:vAlign w:val="bottom"/>
          </w:tcPr>
          <w:p w14:paraId="46D80392"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9.4 (43.1-55.7); </w:t>
            </w:r>
            <w:r w:rsidRPr="006C4825">
              <w:rPr>
                <w:rFonts w:ascii="Times New Roman" w:hAnsi="Times New Roman" w:cs="Times New Roman"/>
                <w:i/>
                <w:iCs/>
                <w:color w:val="000000"/>
              </w:rPr>
              <w:t>33.5-68.0</w:t>
            </w:r>
          </w:p>
        </w:tc>
        <w:tc>
          <w:tcPr>
            <w:tcW w:w="1634" w:type="dxa"/>
            <w:tcBorders>
              <w:top w:val="nil"/>
              <w:left w:val="nil"/>
              <w:bottom w:val="nil"/>
              <w:right w:val="nil"/>
            </w:tcBorders>
            <w:shd w:val="clear" w:color="auto" w:fill="auto"/>
            <w:noWrap/>
            <w:vAlign w:val="bottom"/>
          </w:tcPr>
          <w:p w14:paraId="680DD420"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3.0 (43.5-62.5); </w:t>
            </w:r>
            <w:r w:rsidRPr="006C4825">
              <w:rPr>
                <w:rFonts w:ascii="Times New Roman" w:hAnsi="Times New Roman" w:cs="Times New Roman"/>
                <w:i/>
                <w:iCs/>
                <w:color w:val="000000"/>
              </w:rPr>
              <w:t>38.7-67.7</w:t>
            </w:r>
          </w:p>
        </w:tc>
        <w:tc>
          <w:tcPr>
            <w:tcW w:w="1048" w:type="dxa"/>
            <w:tcBorders>
              <w:top w:val="nil"/>
              <w:left w:val="nil"/>
              <w:bottom w:val="nil"/>
              <w:right w:val="nil"/>
            </w:tcBorders>
            <w:vAlign w:val="bottom"/>
          </w:tcPr>
          <w:p w14:paraId="758FB287"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rPr>
              <w:t>0.65</w:t>
            </w:r>
          </w:p>
        </w:tc>
      </w:tr>
      <w:tr w:rsidR="00A81C37" w:rsidRPr="00604EDE" w14:paraId="0A78BF65" w14:textId="77777777" w:rsidTr="00F83D50">
        <w:trPr>
          <w:trHeight w:val="290"/>
        </w:trPr>
        <w:tc>
          <w:tcPr>
            <w:tcW w:w="9616" w:type="dxa"/>
            <w:gridSpan w:val="6"/>
            <w:tcBorders>
              <w:top w:val="nil"/>
              <w:left w:val="nil"/>
              <w:bottom w:val="nil"/>
              <w:right w:val="nil"/>
            </w:tcBorders>
            <w:shd w:val="clear" w:color="auto" w:fill="auto"/>
            <w:noWrap/>
            <w:vAlign w:val="bottom"/>
            <w:hideMark/>
          </w:tcPr>
          <w:p w14:paraId="15CE8328" w14:textId="77777777" w:rsidR="00A81C37" w:rsidRPr="00604EDE" w:rsidRDefault="00A81C37" w:rsidP="00F83D50">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s</w:t>
            </w:r>
          </w:p>
        </w:tc>
        <w:tc>
          <w:tcPr>
            <w:tcW w:w="1048" w:type="dxa"/>
            <w:tcBorders>
              <w:top w:val="nil"/>
              <w:left w:val="nil"/>
              <w:bottom w:val="nil"/>
              <w:right w:val="nil"/>
            </w:tcBorders>
            <w:vAlign w:val="bottom"/>
          </w:tcPr>
          <w:p w14:paraId="2E8A4B55"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r w:rsidR="00A81C37" w:rsidRPr="00604EDE" w14:paraId="6153CBC5" w14:textId="77777777" w:rsidTr="00F83D50">
        <w:trPr>
          <w:trHeight w:val="290"/>
        </w:trPr>
        <w:tc>
          <w:tcPr>
            <w:tcW w:w="9616" w:type="dxa"/>
            <w:gridSpan w:val="6"/>
            <w:tcBorders>
              <w:top w:val="nil"/>
              <w:left w:val="nil"/>
              <w:bottom w:val="nil"/>
              <w:right w:val="nil"/>
            </w:tcBorders>
            <w:shd w:val="clear" w:color="auto" w:fill="auto"/>
            <w:noWrap/>
            <w:vAlign w:val="bottom"/>
            <w:hideMark/>
          </w:tcPr>
          <w:p w14:paraId="55532C0E" w14:textId="77777777" w:rsidR="00A81C37" w:rsidRPr="00442AA0" w:rsidRDefault="00A81C37" w:rsidP="00F83D5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r w:rsidRPr="00604EDE">
              <w:rPr>
                <w:rFonts w:ascii="Times New Roman" w:eastAsia="Times New Roman" w:hAnsi="Times New Roman" w:cs="Times New Roman"/>
                <w:color w:val="000000"/>
              </w:rPr>
              <w:t xml:space="preserve">DHIA data not available for 1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w:t>
            </w:r>
          </w:p>
        </w:tc>
        <w:tc>
          <w:tcPr>
            <w:tcW w:w="1048" w:type="dxa"/>
            <w:tcBorders>
              <w:top w:val="nil"/>
              <w:left w:val="nil"/>
              <w:bottom w:val="nil"/>
              <w:right w:val="nil"/>
            </w:tcBorders>
            <w:vAlign w:val="bottom"/>
          </w:tcPr>
          <w:p w14:paraId="72CDEEEC"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r w:rsidR="00A81C37" w:rsidRPr="00604EDE" w14:paraId="1E428CF8" w14:textId="77777777" w:rsidTr="00F83D50">
        <w:trPr>
          <w:trHeight w:val="290"/>
        </w:trPr>
        <w:tc>
          <w:tcPr>
            <w:tcW w:w="9616" w:type="dxa"/>
            <w:gridSpan w:val="6"/>
            <w:tcBorders>
              <w:top w:val="nil"/>
              <w:left w:val="nil"/>
              <w:bottom w:val="nil"/>
              <w:right w:val="nil"/>
            </w:tcBorders>
            <w:shd w:val="clear" w:color="auto" w:fill="auto"/>
            <w:noWrap/>
            <w:vAlign w:val="bottom"/>
          </w:tcPr>
          <w:p w14:paraId="66BD1E1B"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r w:rsidRPr="00442AA0">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w:t>
            </w:r>
            <w:r w:rsidRPr="00442AA0">
              <w:rPr>
                <w:rFonts w:ascii="Times New Roman" w:eastAsia="Times New Roman" w:hAnsi="Times New Roman" w:cs="Times New Roman"/>
              </w:rPr>
              <w:t xml:space="preserve">DHIA data not available for </w:t>
            </w:r>
            <w:r>
              <w:rPr>
                <w:rFonts w:ascii="Times New Roman" w:eastAsia="Times New Roman" w:hAnsi="Times New Roman" w:cs="Times New Roman"/>
              </w:rPr>
              <w:t>1</w:t>
            </w:r>
            <w:r w:rsidRPr="00442AA0">
              <w:rPr>
                <w:rFonts w:ascii="Times New Roman" w:eastAsia="Times New Roman" w:hAnsi="Times New Roman" w:cs="Times New Roman"/>
              </w:rPr>
              <w:t xml:space="preserve"> bedded pack farms and 2 tiestall farms</w:t>
            </w:r>
          </w:p>
        </w:tc>
        <w:tc>
          <w:tcPr>
            <w:tcW w:w="1048" w:type="dxa"/>
            <w:tcBorders>
              <w:top w:val="nil"/>
              <w:left w:val="nil"/>
              <w:bottom w:val="nil"/>
              <w:right w:val="nil"/>
            </w:tcBorders>
            <w:vAlign w:val="bottom"/>
          </w:tcPr>
          <w:p w14:paraId="0038CDFA"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bl>
    <w:p w14:paraId="3DB836CA" w14:textId="77777777" w:rsidR="00A81C37" w:rsidRDefault="00A81C37">
      <w:pPr>
        <w:rPr>
          <w:rFonts w:ascii="Times New Roman" w:hAnsi="Times New Roman" w:cs="Times New Roman"/>
          <w:b/>
          <w:bCs/>
          <w:sz w:val="24"/>
          <w:szCs w:val="24"/>
        </w:rPr>
      </w:pPr>
    </w:p>
    <w:p w14:paraId="7AB4E19D" w14:textId="77777777" w:rsidR="00A81C37" w:rsidRPr="006E592D" w:rsidRDefault="00A81C37">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tbl>
      <w:tblPr>
        <w:tblW w:w="9730" w:type="dxa"/>
        <w:tblLook w:val="04A0" w:firstRow="1" w:lastRow="0" w:firstColumn="1" w:lastColumn="0" w:noHBand="0" w:noVBand="1"/>
      </w:tblPr>
      <w:tblGrid>
        <w:gridCol w:w="1080"/>
        <w:gridCol w:w="3150"/>
        <w:gridCol w:w="3150"/>
        <w:gridCol w:w="1484"/>
        <w:gridCol w:w="984"/>
        <w:tblGridChange w:id="486">
          <w:tblGrid>
            <w:gridCol w:w="899"/>
            <w:gridCol w:w="3331"/>
            <w:gridCol w:w="3150"/>
            <w:gridCol w:w="1366"/>
            <w:gridCol w:w="118"/>
            <w:gridCol w:w="866"/>
            <w:gridCol w:w="118"/>
          </w:tblGrid>
        </w:tblGridChange>
      </w:tblGrid>
      <w:tr w:rsidR="009910FE" w:rsidRPr="00604EDE" w14:paraId="1523F67B" w14:textId="77777777" w:rsidTr="00D53DC9">
        <w:trPr>
          <w:trHeight w:val="290"/>
        </w:trPr>
        <w:tc>
          <w:tcPr>
            <w:tcW w:w="9730" w:type="dxa"/>
            <w:gridSpan w:val="5"/>
            <w:tcBorders>
              <w:top w:val="nil"/>
              <w:left w:val="nil"/>
              <w:bottom w:val="nil"/>
              <w:right w:val="nil"/>
            </w:tcBorders>
            <w:shd w:val="clear" w:color="auto" w:fill="auto"/>
            <w:noWrap/>
            <w:vAlign w:val="bottom"/>
          </w:tcPr>
          <w:p w14:paraId="19240015" w14:textId="7119DB20"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3. </w:t>
            </w:r>
            <w:ins w:id="487" w:author="Sandra Godden" w:date="2023-10-13T15:59:00Z">
              <w:r w:rsidR="00237C1B">
                <w:rPr>
                  <w:rFonts w:ascii="Times New Roman" w:eastAsia="Times New Roman" w:hAnsi="Times New Roman" w:cs="Times New Roman"/>
                  <w:color w:val="000000"/>
                </w:rPr>
                <w:t xml:space="preserve">Objective 2. </w:t>
              </w:r>
            </w:ins>
            <w:r w:rsidRPr="00604EDE">
              <w:rPr>
                <w:rFonts w:ascii="Times New Roman" w:eastAsia="Times New Roman" w:hAnsi="Times New Roman" w:cs="Times New Roman"/>
                <w:color w:val="000000"/>
              </w:rPr>
              <w:t>Selected results of univariate analysis identifying factors unconditionally associated with</w:t>
            </w:r>
            <w:ins w:id="488" w:author="Sandra Godden" w:date="2023-10-13T14:58:00Z">
              <w:r w:rsidR="00D34B6A">
                <w:rPr>
                  <w:rFonts w:ascii="Times New Roman" w:eastAsia="Times New Roman" w:hAnsi="Times New Roman" w:cs="Times New Roman"/>
                  <w:color w:val="000000"/>
                </w:rPr>
                <w:t xml:space="preserve"> milk quality,</w:t>
              </w:r>
            </w:ins>
            <w:r w:rsidRPr="00604EDE">
              <w:rPr>
                <w:rFonts w:ascii="Times New Roman" w:eastAsia="Times New Roman" w:hAnsi="Times New Roman" w:cs="Times New Roman"/>
                <w:color w:val="000000"/>
              </w:rPr>
              <w:t xml:space="preserve"> udder health and </w:t>
            </w:r>
            <w:ins w:id="489" w:author="Sandra Godden" w:date="2023-10-13T14:59:00Z">
              <w:r w:rsidR="00D34B6A">
                <w:rPr>
                  <w:rFonts w:ascii="Times New Roman" w:eastAsia="Times New Roman" w:hAnsi="Times New Roman" w:cs="Times New Roman"/>
                  <w:color w:val="000000"/>
                </w:rPr>
                <w:t xml:space="preserve">udder </w:t>
              </w:r>
            </w:ins>
            <w:r w:rsidRPr="00604EDE">
              <w:rPr>
                <w:rFonts w:ascii="Times New Roman" w:eastAsia="Times New Roman" w:hAnsi="Times New Roman" w:cs="Times New Roman"/>
                <w:color w:val="000000"/>
              </w:rPr>
              <w:t xml:space="preserve">hygiene outcomes at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D53DC9">
        <w:trPr>
          <w:trHeight w:val="290"/>
        </w:trPr>
        <w:tc>
          <w:tcPr>
            <w:tcW w:w="4230" w:type="dxa"/>
            <w:gridSpan w:val="2"/>
            <w:tcBorders>
              <w:top w:val="nil"/>
              <w:left w:val="nil"/>
              <w:bottom w:val="nil"/>
              <w:right w:val="nil"/>
            </w:tcBorders>
            <w:shd w:val="clear" w:color="auto" w:fill="auto"/>
            <w:noWrap/>
            <w:vAlign w:val="bottom"/>
            <w:hideMark/>
          </w:tcPr>
          <w:p w14:paraId="1FB37FC9" w14:textId="414D3338" w:rsidR="009910FE" w:rsidRPr="00604EDE" w:rsidRDefault="00D34B6A" w:rsidP="00D34B6A">
            <w:pPr>
              <w:spacing w:after="0" w:line="240" w:lineRule="auto"/>
              <w:rPr>
                <w:rFonts w:ascii="Times New Roman" w:eastAsia="Times New Roman" w:hAnsi="Times New Roman" w:cs="Times New Roman"/>
                <w:color w:val="000000"/>
              </w:rPr>
            </w:pPr>
            <w:ins w:id="490" w:author="Sandra Godden" w:date="2023-10-13T14:59:00Z">
              <w:r>
                <w:rPr>
                  <w:rFonts w:ascii="Times New Roman" w:eastAsia="Times New Roman" w:hAnsi="Times New Roman" w:cs="Times New Roman"/>
                  <w:color w:val="000000"/>
                </w:rPr>
                <w:t>Outcome</w:t>
              </w:r>
              <w:r>
                <w:rPr>
                  <w:rFonts w:ascii="Times New Roman" w:eastAsia="Times New Roman" w:hAnsi="Times New Roman" w:cs="Times New Roman"/>
                  <w:color w:val="000000"/>
                </w:rPr>
                <w:br/>
              </w:r>
            </w:ins>
            <w:r w:rsidR="009910FE" w:rsidRPr="00604EDE">
              <w:rPr>
                <w:rFonts w:ascii="Times New Roman" w:eastAsia="Times New Roman" w:hAnsi="Times New Roman" w:cs="Times New Roman"/>
                <w:color w:val="000000"/>
              </w:rPr>
              <w:t>Parameter</w:t>
            </w:r>
            <w:ins w:id="491" w:author="Sandra Godden" w:date="2023-10-13T14:59:00Z">
              <w:r>
                <w:rPr>
                  <w:rFonts w:ascii="Times New Roman" w:eastAsia="Times New Roman" w:hAnsi="Times New Roman" w:cs="Times New Roman"/>
                  <w:color w:val="000000"/>
                </w:rPr>
                <w:t xml:space="preserve"> </w:t>
              </w:r>
            </w:ins>
            <w:ins w:id="492" w:author="Sandra Godden" w:date="2023-10-13T15:00:00Z">
              <w:r>
                <w:rPr>
                  <w:rFonts w:ascii="Times New Roman" w:eastAsia="Times New Roman" w:hAnsi="Times New Roman" w:cs="Times New Roman"/>
                  <w:color w:val="000000"/>
                </w:rPr>
                <w:t xml:space="preserve">   </w:t>
              </w:r>
            </w:ins>
            <w:ins w:id="493" w:author="Sandra Godden" w:date="2023-10-13T14:59:00Z">
              <w:r>
                <w:rPr>
                  <w:rFonts w:ascii="Times New Roman" w:eastAsia="Times New Roman" w:hAnsi="Times New Roman" w:cs="Times New Roman"/>
                  <w:color w:val="000000"/>
                </w:rPr>
                <w:t>Explanatory Variable</w:t>
              </w:r>
            </w:ins>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D53DC9">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494"/>
            <w:r w:rsidRPr="00604EDE">
              <w:rPr>
                <w:rFonts w:ascii="Times New Roman" w:eastAsia="Times New Roman" w:hAnsi="Times New Roman" w:cs="Times New Roman"/>
                <w:color w:val="000000"/>
              </w:rPr>
              <w:t>Bulk tank milk somatic cell count (cells/mL)</w:t>
            </w:r>
            <w:commentRangeEnd w:id="494"/>
            <w:r w:rsidR="00D34B6A">
              <w:rPr>
                <w:rStyle w:val="CommentReference"/>
                <w:rFonts w:eastAsiaTheme="minorEastAsia"/>
              </w:rPr>
              <w:commentReference w:id="494"/>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D53DC9">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D34B6A">
        <w:tblPrEx>
          <w:tblW w:w="9730" w:type="dxa"/>
          <w:tblPrExChange w:id="495" w:author="Sandra Godden" w:date="2023-10-13T14:59:00Z">
            <w:tblPrEx>
              <w:tblW w:w="9730" w:type="dxa"/>
            </w:tblPrEx>
          </w:tblPrExChange>
        </w:tblPrEx>
        <w:trPr>
          <w:trHeight w:val="290"/>
          <w:trPrChange w:id="49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497" w:author="Sandra Godden" w:date="2023-10-13T14:59:00Z">
              <w:tcPr>
                <w:tcW w:w="899" w:type="dxa"/>
                <w:tcBorders>
                  <w:top w:val="nil"/>
                  <w:left w:val="nil"/>
                  <w:bottom w:val="nil"/>
                  <w:right w:val="nil"/>
                </w:tcBorders>
                <w:shd w:val="clear" w:color="auto" w:fill="auto"/>
                <w:noWrap/>
                <w:vAlign w:val="bottom"/>
              </w:tcPr>
            </w:tcPrChange>
          </w:tcPr>
          <w:p w14:paraId="5187738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98" w:author="Sandra Godden" w:date="2023-10-13T14:59:00Z">
              <w:tcPr>
                <w:tcW w:w="3331" w:type="dxa"/>
                <w:tcBorders>
                  <w:top w:val="nil"/>
                  <w:left w:val="nil"/>
                  <w:bottom w:val="nil"/>
                  <w:right w:val="nil"/>
                </w:tcBorders>
                <w:shd w:val="clear" w:color="auto" w:fill="auto"/>
                <w:noWrap/>
                <w:vAlign w:val="bottom"/>
                <w:hideMark/>
              </w:tcPr>
            </w:tcPrChange>
          </w:tcPr>
          <w:p w14:paraId="54674DE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499" w:author="Sandra Godden" w:date="2023-10-13T14:59:00Z">
              <w:tcPr>
                <w:tcW w:w="3150" w:type="dxa"/>
                <w:tcBorders>
                  <w:top w:val="nil"/>
                  <w:left w:val="nil"/>
                  <w:bottom w:val="nil"/>
                  <w:right w:val="nil"/>
                </w:tcBorders>
                <w:shd w:val="clear" w:color="auto" w:fill="auto"/>
                <w:noWrap/>
                <w:vAlign w:val="bottom"/>
                <w:hideMark/>
              </w:tcPr>
            </w:tcPrChange>
          </w:tcPr>
          <w:p w14:paraId="1A2413D9"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500" w:author="Sandra Godden" w:date="2023-10-13T14:59:00Z">
              <w:tcPr>
                <w:tcW w:w="1366" w:type="dxa"/>
                <w:tcBorders>
                  <w:top w:val="nil"/>
                  <w:left w:val="nil"/>
                  <w:bottom w:val="nil"/>
                  <w:right w:val="nil"/>
                </w:tcBorders>
                <w:shd w:val="clear" w:color="auto" w:fill="auto"/>
                <w:noWrap/>
                <w:vAlign w:val="bottom"/>
                <w:hideMark/>
              </w:tcPr>
            </w:tcPrChange>
          </w:tcPr>
          <w:p w14:paraId="751A3482" w14:textId="77777777" w:rsidR="009910FE" w:rsidRPr="00604EDE" w:rsidRDefault="009910FE" w:rsidP="00D53DC9">
            <w:pPr>
              <w:spacing w:after="0" w:line="240" w:lineRule="auto"/>
              <w:jc w:val="center"/>
              <w:rPr>
                <w:rFonts w:ascii="Times New Roman" w:eastAsia="Times New Roman" w:hAnsi="Times New Roman" w:cs="Times New Roman"/>
                <w:color w:val="000000"/>
              </w:rPr>
            </w:pPr>
            <w:commentRangeStart w:id="501"/>
            <w:r w:rsidRPr="00604EDE">
              <w:rPr>
                <w:rFonts w:ascii="Times New Roman" w:eastAsia="Times New Roman" w:hAnsi="Times New Roman" w:cs="Times New Roman"/>
                <w:color w:val="000000"/>
              </w:rPr>
              <w:t xml:space="preserve">36,000 </w:t>
            </w:r>
            <w:commentRangeEnd w:id="501"/>
            <w:r w:rsidR="00D34B6A">
              <w:rPr>
                <w:rStyle w:val="CommentReference"/>
                <w:rFonts w:eastAsiaTheme="minorEastAsia"/>
              </w:rPr>
              <w:commentReference w:id="501"/>
            </w:r>
            <w:r w:rsidRPr="00604EDE">
              <w:rPr>
                <w:rFonts w:ascii="Times New Roman" w:eastAsia="Times New Roman" w:hAnsi="Times New Roman" w:cs="Times New Roman"/>
                <w:color w:val="000000"/>
              </w:rPr>
              <w:t>(23,454)</w:t>
            </w:r>
          </w:p>
        </w:tc>
        <w:tc>
          <w:tcPr>
            <w:tcW w:w="984" w:type="dxa"/>
            <w:tcBorders>
              <w:top w:val="nil"/>
              <w:left w:val="nil"/>
              <w:bottom w:val="nil"/>
              <w:right w:val="nil"/>
            </w:tcBorders>
            <w:shd w:val="clear" w:color="auto" w:fill="auto"/>
            <w:noWrap/>
            <w:vAlign w:val="bottom"/>
            <w:hideMark/>
            <w:tcPrChange w:id="502" w:author="Sandra Godden" w:date="2023-10-13T14:59:00Z">
              <w:tcPr>
                <w:tcW w:w="984" w:type="dxa"/>
                <w:gridSpan w:val="2"/>
                <w:tcBorders>
                  <w:top w:val="nil"/>
                  <w:left w:val="nil"/>
                  <w:bottom w:val="nil"/>
                  <w:right w:val="nil"/>
                </w:tcBorders>
                <w:shd w:val="clear" w:color="auto" w:fill="auto"/>
                <w:noWrap/>
                <w:vAlign w:val="bottom"/>
                <w:hideMark/>
              </w:tcPr>
            </w:tcPrChange>
          </w:tcPr>
          <w:p w14:paraId="095D66C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D34B6A">
        <w:tblPrEx>
          <w:tblW w:w="9730" w:type="dxa"/>
          <w:tblPrExChange w:id="503" w:author="Sandra Godden" w:date="2023-10-13T14:59:00Z">
            <w:tblPrEx>
              <w:tblW w:w="9730" w:type="dxa"/>
            </w:tblPrEx>
          </w:tblPrExChange>
        </w:tblPrEx>
        <w:trPr>
          <w:trHeight w:val="290"/>
          <w:trPrChange w:id="50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05" w:author="Sandra Godden" w:date="2023-10-13T14:59:00Z">
              <w:tcPr>
                <w:tcW w:w="899" w:type="dxa"/>
                <w:tcBorders>
                  <w:top w:val="nil"/>
                  <w:left w:val="nil"/>
                  <w:bottom w:val="nil"/>
                  <w:right w:val="nil"/>
                </w:tcBorders>
                <w:shd w:val="clear" w:color="auto" w:fill="auto"/>
                <w:noWrap/>
                <w:vAlign w:val="bottom"/>
              </w:tcPr>
            </w:tcPrChange>
          </w:tcPr>
          <w:p w14:paraId="2FA21966"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06" w:author="Sandra Godden" w:date="2023-10-13T14:59:00Z">
              <w:tcPr>
                <w:tcW w:w="3331" w:type="dxa"/>
                <w:tcBorders>
                  <w:top w:val="nil"/>
                  <w:left w:val="nil"/>
                  <w:bottom w:val="nil"/>
                  <w:right w:val="nil"/>
                </w:tcBorders>
                <w:shd w:val="clear" w:color="auto" w:fill="auto"/>
                <w:noWrap/>
                <w:vAlign w:val="bottom"/>
                <w:hideMark/>
              </w:tcPr>
            </w:tcPrChange>
          </w:tcPr>
          <w:p w14:paraId="78B5268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07" w:author="Sandra Godden" w:date="2023-10-13T14:59:00Z">
              <w:tcPr>
                <w:tcW w:w="3150" w:type="dxa"/>
                <w:tcBorders>
                  <w:top w:val="nil"/>
                  <w:left w:val="nil"/>
                  <w:bottom w:val="nil"/>
                  <w:right w:val="nil"/>
                </w:tcBorders>
                <w:shd w:val="clear" w:color="auto" w:fill="auto"/>
                <w:noWrap/>
                <w:vAlign w:val="bottom"/>
                <w:hideMark/>
              </w:tcPr>
            </w:tcPrChange>
          </w:tcPr>
          <w:p w14:paraId="58933B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508" w:author="Sandra Godden" w:date="2023-10-13T14:59:00Z">
              <w:tcPr>
                <w:tcW w:w="1366" w:type="dxa"/>
                <w:tcBorders>
                  <w:top w:val="nil"/>
                  <w:left w:val="nil"/>
                  <w:bottom w:val="nil"/>
                  <w:right w:val="nil"/>
                </w:tcBorders>
                <w:shd w:val="clear" w:color="auto" w:fill="auto"/>
                <w:noWrap/>
                <w:vAlign w:val="bottom"/>
                <w:hideMark/>
              </w:tcPr>
            </w:tcPrChange>
          </w:tcPr>
          <w:p w14:paraId="236C8A3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09" w:author="Sandra Godden" w:date="2023-10-13T14:59:00Z">
              <w:tcPr>
                <w:tcW w:w="984" w:type="dxa"/>
                <w:gridSpan w:val="2"/>
                <w:tcBorders>
                  <w:top w:val="nil"/>
                  <w:left w:val="nil"/>
                  <w:bottom w:val="nil"/>
                  <w:right w:val="nil"/>
                </w:tcBorders>
                <w:shd w:val="clear" w:color="auto" w:fill="auto"/>
                <w:noWrap/>
                <w:vAlign w:val="bottom"/>
                <w:hideMark/>
              </w:tcPr>
            </w:tcPrChange>
          </w:tcPr>
          <w:p w14:paraId="15FE4BC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D34B6A">
        <w:tblPrEx>
          <w:tblW w:w="9730" w:type="dxa"/>
          <w:tblPrExChange w:id="510" w:author="Sandra Godden" w:date="2023-10-13T14:59:00Z">
            <w:tblPrEx>
              <w:tblW w:w="9730" w:type="dxa"/>
            </w:tblPrEx>
          </w:tblPrExChange>
        </w:tblPrEx>
        <w:trPr>
          <w:trHeight w:val="290"/>
          <w:trPrChange w:id="511"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12" w:author="Sandra Godden" w:date="2023-10-13T14:59:00Z">
              <w:tcPr>
                <w:tcW w:w="899" w:type="dxa"/>
                <w:tcBorders>
                  <w:top w:val="nil"/>
                  <w:left w:val="nil"/>
                  <w:bottom w:val="nil"/>
                  <w:right w:val="nil"/>
                </w:tcBorders>
                <w:shd w:val="clear" w:color="auto" w:fill="auto"/>
                <w:noWrap/>
                <w:vAlign w:val="bottom"/>
              </w:tcPr>
            </w:tcPrChange>
          </w:tcPr>
          <w:p w14:paraId="3EBEDE1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13" w:author="Sandra Godden" w:date="2023-10-13T14:59:00Z">
              <w:tcPr>
                <w:tcW w:w="3331" w:type="dxa"/>
                <w:tcBorders>
                  <w:top w:val="nil"/>
                  <w:left w:val="nil"/>
                  <w:bottom w:val="nil"/>
                  <w:right w:val="nil"/>
                </w:tcBorders>
                <w:shd w:val="clear" w:color="auto" w:fill="auto"/>
                <w:noWrap/>
                <w:vAlign w:val="bottom"/>
                <w:hideMark/>
              </w:tcPr>
            </w:tcPrChange>
          </w:tcPr>
          <w:p w14:paraId="3B5C1883"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commentRangeStart w:id="514"/>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515" w:author="Sandra Godden" w:date="2023-10-13T14:59:00Z">
              <w:tcPr>
                <w:tcW w:w="3150" w:type="dxa"/>
                <w:tcBorders>
                  <w:top w:val="nil"/>
                  <w:left w:val="nil"/>
                  <w:bottom w:val="nil"/>
                  <w:right w:val="nil"/>
                </w:tcBorders>
                <w:shd w:val="clear" w:color="auto" w:fill="auto"/>
                <w:noWrap/>
                <w:vAlign w:val="bottom"/>
                <w:hideMark/>
              </w:tcPr>
            </w:tcPrChange>
          </w:tcPr>
          <w:p w14:paraId="57253DD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commentRangeEnd w:id="514"/>
            <w:r w:rsidR="00D34B6A">
              <w:rPr>
                <w:rStyle w:val="CommentReference"/>
                <w:rFonts w:eastAsiaTheme="minorEastAsia"/>
              </w:rPr>
              <w:commentReference w:id="514"/>
            </w:r>
          </w:p>
        </w:tc>
        <w:tc>
          <w:tcPr>
            <w:tcW w:w="1366" w:type="dxa"/>
            <w:tcBorders>
              <w:top w:val="nil"/>
              <w:left w:val="nil"/>
              <w:bottom w:val="nil"/>
              <w:right w:val="nil"/>
            </w:tcBorders>
            <w:shd w:val="clear" w:color="auto" w:fill="auto"/>
            <w:noWrap/>
            <w:vAlign w:val="bottom"/>
            <w:hideMark/>
            <w:tcPrChange w:id="516" w:author="Sandra Godden" w:date="2023-10-13T14:59:00Z">
              <w:tcPr>
                <w:tcW w:w="1366" w:type="dxa"/>
                <w:tcBorders>
                  <w:top w:val="nil"/>
                  <w:left w:val="nil"/>
                  <w:bottom w:val="nil"/>
                  <w:right w:val="nil"/>
                </w:tcBorders>
                <w:shd w:val="clear" w:color="auto" w:fill="auto"/>
                <w:noWrap/>
                <w:vAlign w:val="bottom"/>
                <w:hideMark/>
              </w:tcPr>
            </w:tcPrChange>
          </w:tcPr>
          <w:p w14:paraId="4AC262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Change w:id="517" w:author="Sandra Godden" w:date="2023-10-13T14:59:00Z">
              <w:tcPr>
                <w:tcW w:w="984" w:type="dxa"/>
                <w:gridSpan w:val="2"/>
                <w:tcBorders>
                  <w:top w:val="nil"/>
                  <w:left w:val="nil"/>
                  <w:bottom w:val="nil"/>
                  <w:right w:val="nil"/>
                </w:tcBorders>
                <w:shd w:val="clear" w:color="auto" w:fill="auto"/>
                <w:noWrap/>
                <w:vAlign w:val="bottom"/>
                <w:hideMark/>
              </w:tcPr>
            </w:tcPrChange>
          </w:tcPr>
          <w:p w14:paraId="1E4FA30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D53DC9">
        <w:trPr>
          <w:trHeight w:val="648"/>
        </w:trPr>
        <w:tc>
          <w:tcPr>
            <w:tcW w:w="4230" w:type="dxa"/>
            <w:gridSpan w:val="2"/>
            <w:tcBorders>
              <w:top w:val="nil"/>
              <w:left w:val="nil"/>
              <w:bottom w:val="nil"/>
              <w:right w:val="nil"/>
            </w:tcBorders>
            <w:shd w:val="clear" w:color="auto" w:fill="auto"/>
            <w:noWrap/>
            <w:vAlign w:val="bottom"/>
          </w:tcPr>
          <w:p w14:paraId="4B797DCB" w14:textId="65CA466E"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w:t>
            </w:r>
            <w:del w:id="518" w:author="Caitlin Jeffrey" w:date="2023-10-18T15:20:00Z">
              <w:r w:rsidR="009910FE" w:rsidRPr="00604EDE" w:rsidDel="00593C05">
                <w:rPr>
                  <w:rFonts w:ascii="Times New Roman" w:eastAsia="Times New Roman" w:hAnsi="Times New Roman" w:cs="Times New Roman"/>
                  <w:color w:val="000000"/>
                </w:rPr>
                <w:delText>new</w:delText>
              </w:r>
              <w:r w:rsidR="002C11B2" w:rsidRPr="00604EDE" w:rsidDel="00593C05">
                <w:rPr>
                  <w:rFonts w:ascii="Times New Roman" w:eastAsia="Times New Roman" w:hAnsi="Times New Roman" w:cs="Times New Roman"/>
                  <w:color w:val="000000"/>
                </w:rPr>
                <w:delText>ly-elevated</w:delText>
              </w:r>
            </w:del>
            <w:ins w:id="519" w:author="Caitlin Jeffrey" w:date="2023-10-18T15:20:00Z">
              <w:r w:rsidR="00593C05">
                <w:rPr>
                  <w:rFonts w:ascii="Times New Roman" w:eastAsia="Times New Roman" w:hAnsi="Times New Roman" w:cs="Times New Roman"/>
                  <w:color w:val="000000"/>
                </w:rPr>
                <w:t>newly elevated</w:t>
              </w:r>
            </w:ins>
            <w:r w:rsidR="002C11B2" w:rsidRPr="00604EDE">
              <w:rPr>
                <w:rFonts w:ascii="Times New Roman" w:eastAsia="Times New Roman" w:hAnsi="Times New Roman" w:cs="Times New Roman"/>
                <w:color w:val="000000"/>
              </w:rPr>
              <w:t xml:space="preserve">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D34B6A">
        <w:tblPrEx>
          <w:tblW w:w="9730" w:type="dxa"/>
          <w:tblPrExChange w:id="520" w:author="Sandra Godden" w:date="2023-10-13T14:59:00Z">
            <w:tblPrEx>
              <w:tblW w:w="9730" w:type="dxa"/>
            </w:tblPrEx>
          </w:tblPrExChange>
        </w:tblPrEx>
        <w:trPr>
          <w:trHeight w:val="290"/>
          <w:trPrChange w:id="521"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22" w:author="Sandra Godden" w:date="2023-10-13T14:59:00Z">
              <w:tcPr>
                <w:tcW w:w="899" w:type="dxa"/>
                <w:tcBorders>
                  <w:top w:val="nil"/>
                  <w:left w:val="nil"/>
                  <w:bottom w:val="nil"/>
                  <w:right w:val="nil"/>
                </w:tcBorders>
                <w:shd w:val="clear" w:color="auto" w:fill="auto"/>
                <w:noWrap/>
                <w:vAlign w:val="bottom"/>
              </w:tcPr>
            </w:tcPrChange>
          </w:tcPr>
          <w:p w14:paraId="1DA57636"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23" w:author="Sandra Godden" w:date="2023-10-13T14:59:00Z">
              <w:tcPr>
                <w:tcW w:w="3331" w:type="dxa"/>
                <w:tcBorders>
                  <w:top w:val="nil"/>
                  <w:left w:val="nil"/>
                  <w:bottom w:val="nil"/>
                  <w:right w:val="nil"/>
                </w:tcBorders>
                <w:shd w:val="clear" w:color="auto" w:fill="auto"/>
                <w:noWrap/>
                <w:vAlign w:val="bottom"/>
                <w:hideMark/>
              </w:tcPr>
            </w:tcPrChange>
          </w:tcPr>
          <w:p w14:paraId="6FB4A6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Change w:id="524" w:author="Sandra Godden" w:date="2023-10-13T14:59:00Z">
              <w:tcPr>
                <w:tcW w:w="3150" w:type="dxa"/>
                <w:tcBorders>
                  <w:top w:val="nil"/>
                  <w:left w:val="nil"/>
                  <w:bottom w:val="nil"/>
                  <w:right w:val="nil"/>
                </w:tcBorders>
                <w:shd w:val="clear" w:color="auto" w:fill="auto"/>
                <w:noWrap/>
                <w:vAlign w:val="bottom"/>
                <w:hideMark/>
              </w:tcPr>
            </w:tcPrChange>
          </w:tcPr>
          <w:p w14:paraId="0068F3A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Inconsistent glove </w:t>
            </w:r>
            <w:proofErr w:type="gramStart"/>
            <w:r w:rsidRPr="00604EDE">
              <w:rPr>
                <w:rFonts w:ascii="Times New Roman" w:eastAsia="Times New Roman" w:hAnsi="Times New Roman" w:cs="Times New Roman"/>
                <w:color w:val="000000"/>
              </w:rPr>
              <w:t>use</w:t>
            </w:r>
            <w:proofErr w:type="gramEnd"/>
            <w:r w:rsidRPr="00604EDE">
              <w:rPr>
                <w:rFonts w:ascii="Times New Roman" w:eastAsia="Times New Roman" w:hAnsi="Times New Roman" w:cs="Times New Roman"/>
                <w:color w:val="000000"/>
              </w:rPr>
              <w:t xml:space="preserve"> while milking (n = 9)</w:t>
            </w:r>
          </w:p>
        </w:tc>
        <w:tc>
          <w:tcPr>
            <w:tcW w:w="1366" w:type="dxa"/>
            <w:tcBorders>
              <w:top w:val="nil"/>
              <w:left w:val="nil"/>
              <w:bottom w:val="nil"/>
              <w:right w:val="nil"/>
            </w:tcBorders>
            <w:shd w:val="clear" w:color="auto" w:fill="auto"/>
            <w:noWrap/>
            <w:vAlign w:val="bottom"/>
            <w:hideMark/>
            <w:tcPrChange w:id="525" w:author="Sandra Godden" w:date="2023-10-13T14:59:00Z">
              <w:tcPr>
                <w:tcW w:w="1366" w:type="dxa"/>
                <w:tcBorders>
                  <w:top w:val="nil"/>
                  <w:left w:val="nil"/>
                  <w:bottom w:val="nil"/>
                  <w:right w:val="nil"/>
                </w:tcBorders>
                <w:shd w:val="clear" w:color="auto" w:fill="auto"/>
                <w:noWrap/>
                <w:vAlign w:val="bottom"/>
                <w:hideMark/>
              </w:tcPr>
            </w:tcPrChange>
          </w:tcPr>
          <w:p w14:paraId="555862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Change w:id="526" w:author="Sandra Godden" w:date="2023-10-13T14:59:00Z">
              <w:tcPr>
                <w:tcW w:w="984" w:type="dxa"/>
                <w:gridSpan w:val="2"/>
                <w:tcBorders>
                  <w:top w:val="nil"/>
                  <w:left w:val="nil"/>
                  <w:bottom w:val="nil"/>
                  <w:right w:val="nil"/>
                </w:tcBorders>
                <w:shd w:val="clear" w:color="auto" w:fill="auto"/>
                <w:noWrap/>
                <w:vAlign w:val="bottom"/>
                <w:hideMark/>
              </w:tcPr>
            </w:tcPrChange>
          </w:tcPr>
          <w:p w14:paraId="3AC3D2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D34B6A">
        <w:tblPrEx>
          <w:tblW w:w="9730" w:type="dxa"/>
          <w:tblPrExChange w:id="527" w:author="Sandra Godden" w:date="2023-10-13T14:59:00Z">
            <w:tblPrEx>
              <w:tblW w:w="9730" w:type="dxa"/>
            </w:tblPrEx>
          </w:tblPrExChange>
        </w:tblPrEx>
        <w:trPr>
          <w:trHeight w:val="290"/>
          <w:trPrChange w:id="52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29" w:author="Sandra Godden" w:date="2023-10-13T14:59:00Z">
              <w:tcPr>
                <w:tcW w:w="899" w:type="dxa"/>
                <w:tcBorders>
                  <w:top w:val="nil"/>
                  <w:left w:val="nil"/>
                  <w:bottom w:val="nil"/>
                  <w:right w:val="nil"/>
                </w:tcBorders>
                <w:shd w:val="clear" w:color="auto" w:fill="auto"/>
                <w:noWrap/>
                <w:vAlign w:val="bottom"/>
              </w:tcPr>
            </w:tcPrChange>
          </w:tcPr>
          <w:p w14:paraId="2A5FB7A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30" w:author="Sandra Godden" w:date="2023-10-13T14:59:00Z">
              <w:tcPr>
                <w:tcW w:w="3331" w:type="dxa"/>
                <w:tcBorders>
                  <w:top w:val="nil"/>
                  <w:left w:val="nil"/>
                  <w:bottom w:val="nil"/>
                  <w:right w:val="nil"/>
                </w:tcBorders>
                <w:shd w:val="clear" w:color="auto" w:fill="auto"/>
                <w:noWrap/>
                <w:vAlign w:val="bottom"/>
                <w:hideMark/>
              </w:tcPr>
            </w:tcPrChange>
          </w:tcPr>
          <w:p w14:paraId="351688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31" w:author="Sandra Godden" w:date="2023-10-13T14:59:00Z">
              <w:tcPr>
                <w:tcW w:w="3150" w:type="dxa"/>
                <w:tcBorders>
                  <w:top w:val="nil"/>
                  <w:left w:val="nil"/>
                  <w:bottom w:val="nil"/>
                  <w:right w:val="nil"/>
                </w:tcBorders>
                <w:shd w:val="clear" w:color="auto" w:fill="auto"/>
                <w:noWrap/>
                <w:vAlign w:val="bottom"/>
                <w:hideMark/>
              </w:tcPr>
            </w:tcPrChange>
          </w:tcPr>
          <w:p w14:paraId="3C8D93C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Change w:id="532" w:author="Sandra Godden" w:date="2023-10-13T14:59:00Z">
              <w:tcPr>
                <w:tcW w:w="1366" w:type="dxa"/>
                <w:tcBorders>
                  <w:top w:val="nil"/>
                  <w:left w:val="nil"/>
                  <w:bottom w:val="nil"/>
                  <w:right w:val="nil"/>
                </w:tcBorders>
                <w:shd w:val="clear" w:color="auto" w:fill="auto"/>
                <w:noWrap/>
                <w:vAlign w:val="bottom"/>
                <w:hideMark/>
              </w:tcPr>
            </w:tcPrChange>
          </w:tcPr>
          <w:p w14:paraId="1E6A043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33" w:author="Sandra Godden" w:date="2023-10-13T14:59:00Z">
              <w:tcPr>
                <w:tcW w:w="984" w:type="dxa"/>
                <w:gridSpan w:val="2"/>
                <w:tcBorders>
                  <w:top w:val="nil"/>
                  <w:left w:val="nil"/>
                  <w:bottom w:val="nil"/>
                  <w:right w:val="nil"/>
                </w:tcBorders>
                <w:shd w:val="clear" w:color="auto" w:fill="auto"/>
                <w:noWrap/>
                <w:vAlign w:val="bottom"/>
                <w:hideMark/>
              </w:tcPr>
            </w:tcPrChange>
          </w:tcPr>
          <w:p w14:paraId="642FA4A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D34B6A">
        <w:tblPrEx>
          <w:tblW w:w="9730" w:type="dxa"/>
          <w:tblPrExChange w:id="534" w:author="Sandra Godden" w:date="2023-10-13T14:59:00Z">
            <w:tblPrEx>
              <w:tblW w:w="9730" w:type="dxa"/>
            </w:tblPrEx>
          </w:tblPrExChange>
        </w:tblPrEx>
        <w:trPr>
          <w:trHeight w:val="290"/>
          <w:trPrChange w:id="535"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36" w:author="Sandra Godden" w:date="2023-10-13T14:59:00Z">
              <w:tcPr>
                <w:tcW w:w="899" w:type="dxa"/>
                <w:tcBorders>
                  <w:top w:val="nil"/>
                  <w:left w:val="nil"/>
                  <w:bottom w:val="nil"/>
                  <w:right w:val="nil"/>
                </w:tcBorders>
                <w:shd w:val="clear" w:color="auto" w:fill="auto"/>
                <w:noWrap/>
                <w:vAlign w:val="bottom"/>
              </w:tcPr>
            </w:tcPrChange>
          </w:tcPr>
          <w:p w14:paraId="5C504E0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37" w:author="Sandra Godden" w:date="2023-10-13T14:59:00Z">
              <w:tcPr>
                <w:tcW w:w="3331" w:type="dxa"/>
                <w:tcBorders>
                  <w:top w:val="nil"/>
                  <w:left w:val="nil"/>
                  <w:bottom w:val="nil"/>
                  <w:right w:val="nil"/>
                </w:tcBorders>
                <w:shd w:val="clear" w:color="auto" w:fill="auto"/>
                <w:noWrap/>
                <w:vAlign w:val="bottom"/>
                <w:hideMark/>
              </w:tcPr>
            </w:tcPrChange>
          </w:tcPr>
          <w:p w14:paraId="0FCF852C"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538" w:author="Sandra Godden" w:date="2023-10-13T14:59:00Z">
              <w:tcPr>
                <w:tcW w:w="3150" w:type="dxa"/>
                <w:tcBorders>
                  <w:top w:val="nil"/>
                  <w:left w:val="nil"/>
                  <w:bottom w:val="nil"/>
                  <w:right w:val="nil"/>
                </w:tcBorders>
                <w:shd w:val="clear" w:color="auto" w:fill="auto"/>
                <w:noWrap/>
                <w:vAlign w:val="bottom"/>
                <w:hideMark/>
              </w:tcPr>
            </w:tcPrChange>
          </w:tcPr>
          <w:p w14:paraId="273495C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539" w:author="Sandra Godden" w:date="2023-10-13T14:59:00Z">
              <w:tcPr>
                <w:tcW w:w="1366" w:type="dxa"/>
                <w:tcBorders>
                  <w:top w:val="nil"/>
                  <w:left w:val="nil"/>
                  <w:bottom w:val="nil"/>
                  <w:right w:val="nil"/>
                </w:tcBorders>
                <w:shd w:val="clear" w:color="auto" w:fill="auto"/>
                <w:noWrap/>
                <w:vAlign w:val="bottom"/>
                <w:hideMark/>
              </w:tcPr>
            </w:tcPrChange>
          </w:tcPr>
          <w:p w14:paraId="2763580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Change w:id="540" w:author="Sandra Godden" w:date="2023-10-13T14:59:00Z">
              <w:tcPr>
                <w:tcW w:w="984" w:type="dxa"/>
                <w:gridSpan w:val="2"/>
                <w:tcBorders>
                  <w:top w:val="nil"/>
                  <w:left w:val="nil"/>
                  <w:bottom w:val="nil"/>
                  <w:right w:val="nil"/>
                </w:tcBorders>
                <w:shd w:val="clear" w:color="auto" w:fill="auto"/>
                <w:noWrap/>
                <w:vAlign w:val="bottom"/>
                <w:hideMark/>
              </w:tcPr>
            </w:tcPrChange>
          </w:tcPr>
          <w:p w14:paraId="2935B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D53DC9">
        <w:trPr>
          <w:trHeight w:val="738"/>
        </w:trPr>
        <w:tc>
          <w:tcPr>
            <w:tcW w:w="4230" w:type="dxa"/>
            <w:gridSpan w:val="2"/>
            <w:tcBorders>
              <w:top w:val="nil"/>
              <w:left w:val="nil"/>
              <w:bottom w:val="nil"/>
              <w:right w:val="nil"/>
            </w:tcBorders>
            <w:shd w:val="clear" w:color="auto" w:fill="auto"/>
            <w:noWrap/>
            <w:vAlign w:val="bottom"/>
          </w:tcPr>
          <w:p w14:paraId="5910A531" w14:textId="75DC5E07"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Percent </w:t>
            </w:r>
            <w:r w:rsidR="009910FE" w:rsidRPr="00604EDE">
              <w:rPr>
                <w:rFonts w:ascii="Times New Roman" w:eastAsia="Times New Roman" w:hAnsi="Times New Roman" w:cs="Times New Roman"/>
                <w:color w:val="000000"/>
              </w:rPr>
              <w:t xml:space="preserve">cows with </w:t>
            </w:r>
            <w:r w:rsidR="002B746A" w:rsidRPr="00604EDE">
              <w:rPr>
                <w:rFonts w:ascii="Times New Roman" w:eastAsia="Times New Roman" w:hAnsi="Times New Roman" w:cs="Times New Roman"/>
                <w:color w:val="000000"/>
              </w:rPr>
              <w:t>chronically</w:t>
            </w:r>
            <w:ins w:id="541" w:author="Caitlin Jeffrey" w:date="2023-10-26T14:56:00Z">
              <w:r w:rsidR="00737613">
                <w:rPr>
                  <w:rFonts w:ascii="Times New Roman" w:eastAsia="Times New Roman" w:hAnsi="Times New Roman" w:cs="Times New Roman"/>
                  <w:color w:val="000000"/>
                </w:rPr>
                <w:t xml:space="preserve"> </w:t>
              </w:r>
            </w:ins>
            <w:del w:id="542" w:author="Caitlin Jeffrey" w:date="2023-10-26T14:56:00Z">
              <w:r w:rsidR="002B746A" w:rsidRPr="00604EDE" w:rsidDel="00737613">
                <w:rPr>
                  <w:rFonts w:ascii="Times New Roman" w:eastAsia="Times New Roman" w:hAnsi="Times New Roman" w:cs="Times New Roman"/>
                  <w:color w:val="000000"/>
                </w:rPr>
                <w:delText>-</w:delText>
              </w:r>
            </w:del>
            <w:r w:rsidR="002B746A" w:rsidRPr="00604EDE">
              <w:rPr>
                <w:rFonts w:ascii="Times New Roman" w:eastAsia="Times New Roman" w:hAnsi="Times New Roman" w:cs="Times New Roman"/>
                <w:color w:val="000000"/>
              </w:rPr>
              <w:t>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D34B6A">
        <w:tblPrEx>
          <w:tblW w:w="9730" w:type="dxa"/>
          <w:tblPrExChange w:id="543" w:author="Sandra Godden" w:date="2023-10-13T14:59:00Z">
            <w:tblPrEx>
              <w:tblW w:w="9730" w:type="dxa"/>
            </w:tblPrEx>
          </w:tblPrExChange>
        </w:tblPrEx>
        <w:trPr>
          <w:trHeight w:val="729"/>
          <w:trPrChange w:id="544" w:author="Sandra Godden" w:date="2023-10-13T14:59:00Z">
            <w:trPr>
              <w:gridAfter w:val="0"/>
              <w:trHeight w:val="729"/>
            </w:trPr>
          </w:trPrChange>
        </w:trPr>
        <w:tc>
          <w:tcPr>
            <w:tcW w:w="1080" w:type="dxa"/>
            <w:tcBorders>
              <w:top w:val="nil"/>
              <w:left w:val="nil"/>
              <w:bottom w:val="nil"/>
              <w:right w:val="nil"/>
            </w:tcBorders>
            <w:shd w:val="clear" w:color="auto" w:fill="auto"/>
            <w:noWrap/>
            <w:vAlign w:val="bottom"/>
            <w:tcPrChange w:id="545" w:author="Sandra Godden" w:date="2023-10-13T14:59:00Z">
              <w:tcPr>
                <w:tcW w:w="899" w:type="dxa"/>
                <w:tcBorders>
                  <w:top w:val="nil"/>
                  <w:left w:val="nil"/>
                  <w:bottom w:val="nil"/>
                  <w:right w:val="nil"/>
                </w:tcBorders>
                <w:shd w:val="clear" w:color="auto" w:fill="auto"/>
                <w:noWrap/>
                <w:vAlign w:val="bottom"/>
              </w:tcPr>
            </w:tcPrChange>
          </w:tcPr>
          <w:p w14:paraId="6FDCB3F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46" w:author="Sandra Godden" w:date="2023-10-13T14:59:00Z">
              <w:tcPr>
                <w:tcW w:w="3331" w:type="dxa"/>
                <w:tcBorders>
                  <w:top w:val="nil"/>
                  <w:left w:val="nil"/>
                  <w:bottom w:val="nil"/>
                  <w:right w:val="nil"/>
                </w:tcBorders>
                <w:shd w:val="clear" w:color="auto" w:fill="auto"/>
                <w:noWrap/>
                <w:vAlign w:val="bottom"/>
                <w:hideMark/>
              </w:tcPr>
            </w:tcPrChange>
          </w:tcPr>
          <w:p w14:paraId="00F187B1"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Change w:id="547" w:author="Sandra Godden" w:date="2023-10-13T14:59:00Z">
              <w:tcPr>
                <w:tcW w:w="3150" w:type="dxa"/>
                <w:tcBorders>
                  <w:top w:val="nil"/>
                  <w:left w:val="nil"/>
                  <w:bottom w:val="nil"/>
                  <w:right w:val="nil"/>
                </w:tcBorders>
                <w:shd w:val="clear" w:color="auto" w:fill="auto"/>
                <w:noWrap/>
                <w:vAlign w:val="bottom"/>
                <w:hideMark/>
              </w:tcPr>
            </w:tcPrChange>
          </w:tcPr>
          <w:p w14:paraId="4CEF4D2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548" w:author="Sandra Godden" w:date="2023-10-13T14:59:00Z">
              <w:tcPr>
                <w:tcW w:w="1366" w:type="dxa"/>
                <w:tcBorders>
                  <w:top w:val="nil"/>
                  <w:left w:val="nil"/>
                  <w:bottom w:val="nil"/>
                  <w:right w:val="nil"/>
                </w:tcBorders>
                <w:shd w:val="clear" w:color="auto" w:fill="auto"/>
                <w:noWrap/>
                <w:vAlign w:val="bottom"/>
                <w:hideMark/>
              </w:tcPr>
            </w:tcPrChange>
          </w:tcPr>
          <w:p w14:paraId="1370497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Change w:id="549" w:author="Sandra Godden" w:date="2023-10-13T14:59:00Z">
              <w:tcPr>
                <w:tcW w:w="984" w:type="dxa"/>
                <w:gridSpan w:val="2"/>
                <w:tcBorders>
                  <w:top w:val="nil"/>
                  <w:left w:val="nil"/>
                  <w:bottom w:val="nil"/>
                  <w:right w:val="nil"/>
                </w:tcBorders>
                <w:shd w:val="clear" w:color="auto" w:fill="auto"/>
                <w:noWrap/>
                <w:vAlign w:val="bottom"/>
                <w:hideMark/>
              </w:tcPr>
            </w:tcPrChange>
          </w:tcPr>
          <w:p w14:paraId="55BFD75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D34B6A">
        <w:tblPrEx>
          <w:tblW w:w="9730" w:type="dxa"/>
          <w:tblPrExChange w:id="550" w:author="Sandra Godden" w:date="2023-10-13T14:59:00Z">
            <w:tblPrEx>
              <w:tblW w:w="9730" w:type="dxa"/>
            </w:tblPrEx>
          </w:tblPrExChange>
        </w:tblPrEx>
        <w:trPr>
          <w:trHeight w:val="290"/>
          <w:trPrChange w:id="551"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52" w:author="Sandra Godden" w:date="2023-10-13T14:59:00Z">
              <w:tcPr>
                <w:tcW w:w="899" w:type="dxa"/>
                <w:tcBorders>
                  <w:top w:val="nil"/>
                  <w:left w:val="nil"/>
                  <w:bottom w:val="nil"/>
                  <w:right w:val="nil"/>
                </w:tcBorders>
                <w:shd w:val="clear" w:color="auto" w:fill="auto"/>
                <w:noWrap/>
                <w:vAlign w:val="bottom"/>
              </w:tcPr>
            </w:tcPrChange>
          </w:tcPr>
          <w:p w14:paraId="272B08C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53" w:author="Sandra Godden" w:date="2023-10-13T14:59:00Z">
              <w:tcPr>
                <w:tcW w:w="3331" w:type="dxa"/>
                <w:tcBorders>
                  <w:top w:val="nil"/>
                  <w:left w:val="nil"/>
                  <w:bottom w:val="nil"/>
                  <w:right w:val="nil"/>
                </w:tcBorders>
                <w:shd w:val="clear" w:color="auto" w:fill="auto"/>
                <w:noWrap/>
                <w:vAlign w:val="bottom"/>
                <w:hideMark/>
              </w:tcPr>
            </w:tcPrChange>
          </w:tcPr>
          <w:p w14:paraId="38FBF9C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54" w:author="Sandra Godden" w:date="2023-10-13T14:59:00Z">
              <w:tcPr>
                <w:tcW w:w="3150" w:type="dxa"/>
                <w:tcBorders>
                  <w:top w:val="nil"/>
                  <w:left w:val="nil"/>
                  <w:bottom w:val="nil"/>
                  <w:right w:val="nil"/>
                </w:tcBorders>
                <w:shd w:val="clear" w:color="auto" w:fill="auto"/>
                <w:noWrap/>
                <w:vAlign w:val="bottom"/>
                <w:hideMark/>
              </w:tcPr>
            </w:tcPrChange>
          </w:tcPr>
          <w:p w14:paraId="35AA387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Change w:id="555" w:author="Sandra Godden" w:date="2023-10-13T14:59:00Z">
              <w:tcPr>
                <w:tcW w:w="1366" w:type="dxa"/>
                <w:tcBorders>
                  <w:top w:val="nil"/>
                  <w:left w:val="nil"/>
                  <w:bottom w:val="nil"/>
                  <w:right w:val="nil"/>
                </w:tcBorders>
                <w:shd w:val="clear" w:color="auto" w:fill="auto"/>
                <w:noWrap/>
                <w:vAlign w:val="bottom"/>
                <w:hideMark/>
              </w:tcPr>
            </w:tcPrChange>
          </w:tcPr>
          <w:p w14:paraId="5E43DEC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56" w:author="Sandra Godden" w:date="2023-10-13T14:59:00Z">
              <w:tcPr>
                <w:tcW w:w="984" w:type="dxa"/>
                <w:gridSpan w:val="2"/>
                <w:tcBorders>
                  <w:top w:val="nil"/>
                  <w:left w:val="nil"/>
                  <w:bottom w:val="nil"/>
                  <w:right w:val="nil"/>
                </w:tcBorders>
                <w:shd w:val="clear" w:color="auto" w:fill="auto"/>
                <w:noWrap/>
                <w:vAlign w:val="bottom"/>
                <w:hideMark/>
              </w:tcPr>
            </w:tcPrChange>
          </w:tcPr>
          <w:p w14:paraId="6CC74E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D34B6A">
        <w:tblPrEx>
          <w:tblW w:w="9730" w:type="dxa"/>
          <w:tblPrExChange w:id="557" w:author="Sandra Godden" w:date="2023-10-13T14:59:00Z">
            <w:tblPrEx>
              <w:tblW w:w="9730" w:type="dxa"/>
            </w:tblPrEx>
          </w:tblPrExChange>
        </w:tblPrEx>
        <w:trPr>
          <w:trHeight w:val="290"/>
          <w:trPrChange w:id="55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59" w:author="Sandra Godden" w:date="2023-10-13T14:59:00Z">
              <w:tcPr>
                <w:tcW w:w="899" w:type="dxa"/>
                <w:tcBorders>
                  <w:top w:val="nil"/>
                  <w:left w:val="nil"/>
                  <w:bottom w:val="nil"/>
                  <w:right w:val="nil"/>
                </w:tcBorders>
                <w:shd w:val="clear" w:color="auto" w:fill="auto"/>
                <w:noWrap/>
                <w:vAlign w:val="bottom"/>
              </w:tcPr>
            </w:tcPrChange>
          </w:tcPr>
          <w:p w14:paraId="5633AD4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60" w:author="Sandra Godden" w:date="2023-10-13T14:59:00Z">
              <w:tcPr>
                <w:tcW w:w="3331" w:type="dxa"/>
                <w:tcBorders>
                  <w:top w:val="nil"/>
                  <w:left w:val="nil"/>
                  <w:bottom w:val="nil"/>
                  <w:right w:val="nil"/>
                </w:tcBorders>
                <w:shd w:val="clear" w:color="auto" w:fill="auto"/>
                <w:noWrap/>
                <w:vAlign w:val="bottom"/>
                <w:hideMark/>
              </w:tcPr>
            </w:tcPrChange>
          </w:tcPr>
          <w:p w14:paraId="178BC142" w14:textId="476B8732"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561" w:author="Sandra Godden" w:date="2023-10-13T14:59:00Z">
              <w:tcPr>
                <w:tcW w:w="3150" w:type="dxa"/>
                <w:tcBorders>
                  <w:top w:val="nil"/>
                  <w:left w:val="nil"/>
                  <w:bottom w:val="nil"/>
                  <w:right w:val="nil"/>
                </w:tcBorders>
                <w:shd w:val="clear" w:color="auto" w:fill="auto"/>
                <w:noWrap/>
                <w:vAlign w:val="bottom"/>
                <w:hideMark/>
              </w:tcPr>
            </w:tcPrChange>
          </w:tcPr>
          <w:p w14:paraId="6781BE7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562" w:author="Sandra Godden" w:date="2023-10-13T14:59:00Z">
              <w:tcPr>
                <w:tcW w:w="1366" w:type="dxa"/>
                <w:tcBorders>
                  <w:top w:val="nil"/>
                  <w:left w:val="nil"/>
                  <w:bottom w:val="nil"/>
                  <w:right w:val="nil"/>
                </w:tcBorders>
                <w:shd w:val="clear" w:color="auto" w:fill="auto"/>
                <w:noWrap/>
                <w:vAlign w:val="bottom"/>
                <w:hideMark/>
              </w:tcPr>
            </w:tcPrChange>
          </w:tcPr>
          <w:p w14:paraId="7775C67B"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Change w:id="563" w:author="Sandra Godden" w:date="2023-10-13T14:59:00Z">
              <w:tcPr>
                <w:tcW w:w="984" w:type="dxa"/>
                <w:gridSpan w:val="2"/>
                <w:tcBorders>
                  <w:top w:val="nil"/>
                  <w:left w:val="nil"/>
                  <w:bottom w:val="nil"/>
                  <w:right w:val="nil"/>
                </w:tcBorders>
                <w:shd w:val="clear" w:color="auto" w:fill="auto"/>
                <w:noWrap/>
                <w:vAlign w:val="bottom"/>
                <w:hideMark/>
              </w:tcPr>
            </w:tcPrChange>
          </w:tcPr>
          <w:p w14:paraId="7C4C4D4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D34B6A">
        <w:tblPrEx>
          <w:tblW w:w="9730" w:type="dxa"/>
          <w:tblPrExChange w:id="564" w:author="Sandra Godden" w:date="2023-10-13T14:59:00Z">
            <w:tblPrEx>
              <w:tblW w:w="9730" w:type="dxa"/>
            </w:tblPrEx>
          </w:tblPrExChange>
        </w:tblPrEx>
        <w:trPr>
          <w:trHeight w:val="423"/>
          <w:trPrChange w:id="565" w:author="Sandra Godden" w:date="2023-10-13T14:59:00Z">
            <w:trPr>
              <w:gridAfter w:val="0"/>
              <w:trHeight w:val="423"/>
            </w:trPr>
          </w:trPrChange>
        </w:trPr>
        <w:tc>
          <w:tcPr>
            <w:tcW w:w="1080" w:type="dxa"/>
            <w:tcBorders>
              <w:top w:val="nil"/>
              <w:left w:val="nil"/>
              <w:bottom w:val="nil"/>
              <w:right w:val="nil"/>
            </w:tcBorders>
            <w:shd w:val="clear" w:color="auto" w:fill="auto"/>
            <w:noWrap/>
            <w:vAlign w:val="bottom"/>
            <w:tcPrChange w:id="566" w:author="Sandra Godden" w:date="2023-10-13T14:59:00Z">
              <w:tcPr>
                <w:tcW w:w="899" w:type="dxa"/>
                <w:tcBorders>
                  <w:top w:val="nil"/>
                  <w:left w:val="nil"/>
                  <w:bottom w:val="nil"/>
                  <w:right w:val="nil"/>
                </w:tcBorders>
                <w:shd w:val="clear" w:color="auto" w:fill="auto"/>
                <w:noWrap/>
                <w:vAlign w:val="bottom"/>
              </w:tcPr>
            </w:tcPrChange>
          </w:tcPr>
          <w:p w14:paraId="7186E8C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67" w:author="Sandra Godden" w:date="2023-10-13T14:59:00Z">
              <w:tcPr>
                <w:tcW w:w="3331" w:type="dxa"/>
                <w:tcBorders>
                  <w:top w:val="nil"/>
                  <w:left w:val="nil"/>
                  <w:bottom w:val="nil"/>
                  <w:right w:val="nil"/>
                </w:tcBorders>
                <w:shd w:val="clear" w:color="auto" w:fill="auto"/>
                <w:noWrap/>
                <w:vAlign w:val="bottom"/>
                <w:hideMark/>
              </w:tcPr>
            </w:tcPrChange>
          </w:tcPr>
          <w:p w14:paraId="5F9D83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568" w:author="Sandra Godden" w:date="2023-10-13T14:59:00Z">
              <w:tcPr>
                <w:tcW w:w="3150" w:type="dxa"/>
                <w:tcBorders>
                  <w:top w:val="nil"/>
                  <w:left w:val="nil"/>
                  <w:bottom w:val="nil"/>
                  <w:right w:val="nil"/>
                </w:tcBorders>
                <w:shd w:val="clear" w:color="auto" w:fill="auto"/>
                <w:noWrap/>
                <w:vAlign w:val="bottom"/>
                <w:hideMark/>
              </w:tcPr>
            </w:tcPrChange>
          </w:tcPr>
          <w:p w14:paraId="38CF368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569" w:author="Sandra Godden" w:date="2023-10-13T14:59:00Z">
              <w:tcPr>
                <w:tcW w:w="1366" w:type="dxa"/>
                <w:tcBorders>
                  <w:top w:val="nil"/>
                  <w:left w:val="nil"/>
                  <w:bottom w:val="nil"/>
                  <w:right w:val="nil"/>
                </w:tcBorders>
                <w:shd w:val="clear" w:color="auto" w:fill="auto"/>
                <w:noWrap/>
                <w:vAlign w:val="bottom"/>
                <w:hideMark/>
              </w:tcPr>
            </w:tcPrChange>
          </w:tcPr>
          <w:p w14:paraId="006B31E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Change w:id="570" w:author="Sandra Godden" w:date="2023-10-13T14:59:00Z">
              <w:tcPr>
                <w:tcW w:w="984" w:type="dxa"/>
                <w:gridSpan w:val="2"/>
                <w:tcBorders>
                  <w:top w:val="nil"/>
                  <w:left w:val="nil"/>
                  <w:bottom w:val="nil"/>
                  <w:right w:val="nil"/>
                </w:tcBorders>
                <w:shd w:val="clear" w:color="auto" w:fill="auto"/>
                <w:noWrap/>
                <w:vAlign w:val="bottom"/>
                <w:hideMark/>
              </w:tcPr>
            </w:tcPrChange>
          </w:tcPr>
          <w:p w14:paraId="2B67585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D53DC9">
        <w:trPr>
          <w:trHeight w:val="290"/>
        </w:trPr>
        <w:tc>
          <w:tcPr>
            <w:tcW w:w="4230" w:type="dxa"/>
            <w:gridSpan w:val="2"/>
            <w:tcBorders>
              <w:top w:val="nil"/>
              <w:left w:val="nil"/>
              <w:bottom w:val="nil"/>
              <w:right w:val="nil"/>
            </w:tcBorders>
            <w:shd w:val="clear" w:color="auto" w:fill="auto"/>
            <w:noWrap/>
            <w:vAlign w:val="bottom"/>
          </w:tcPr>
          <w:p w14:paraId="5847288E" w14:textId="032E72F8"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SC</w:t>
            </w:r>
            <w:r w:rsidR="00B245CC">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B245CC">
              <w:rPr>
                <w:rFonts w:ascii="Times New Roman" w:eastAsia="Times New Roman" w:hAnsi="Times New Roman" w:cs="Times New Roman"/>
                <w:color w:val="000000"/>
              </w:rPr>
              <w:t xml:space="preserve"> 4.0</w:t>
            </w:r>
            <w:r w:rsidR="009910FE" w:rsidRPr="00604EDE">
              <w:rPr>
                <w:rFonts w:ascii="Times New Roman" w:eastAsia="Times New Roman" w:hAnsi="Times New Roman" w:cs="Times New Roman"/>
                <w:color w:val="000000"/>
              </w:rPr>
              <w:t xml:space="preserve">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D34B6A">
        <w:tblPrEx>
          <w:tblW w:w="9730" w:type="dxa"/>
          <w:tblPrExChange w:id="571" w:author="Sandra Godden" w:date="2023-10-13T14:59:00Z">
            <w:tblPrEx>
              <w:tblW w:w="9730" w:type="dxa"/>
            </w:tblPrEx>
          </w:tblPrExChange>
        </w:tblPrEx>
        <w:trPr>
          <w:trHeight w:val="290"/>
          <w:trPrChange w:id="572"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73" w:author="Sandra Godden" w:date="2023-10-13T14:59:00Z">
              <w:tcPr>
                <w:tcW w:w="899" w:type="dxa"/>
                <w:tcBorders>
                  <w:top w:val="nil"/>
                  <w:left w:val="nil"/>
                  <w:bottom w:val="nil"/>
                  <w:right w:val="nil"/>
                </w:tcBorders>
                <w:shd w:val="clear" w:color="auto" w:fill="auto"/>
                <w:noWrap/>
                <w:vAlign w:val="bottom"/>
              </w:tcPr>
            </w:tcPrChange>
          </w:tcPr>
          <w:p w14:paraId="4363A45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74" w:author="Sandra Godden" w:date="2023-10-13T14:59:00Z">
              <w:tcPr>
                <w:tcW w:w="3331" w:type="dxa"/>
                <w:tcBorders>
                  <w:top w:val="nil"/>
                  <w:left w:val="nil"/>
                  <w:bottom w:val="nil"/>
                  <w:right w:val="nil"/>
                </w:tcBorders>
                <w:shd w:val="clear" w:color="auto" w:fill="auto"/>
                <w:noWrap/>
                <w:vAlign w:val="bottom"/>
                <w:hideMark/>
              </w:tcPr>
            </w:tcPrChange>
          </w:tcPr>
          <w:p w14:paraId="60A39802"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575" w:author="Sandra Godden" w:date="2023-10-13T14:59:00Z">
              <w:tcPr>
                <w:tcW w:w="3150" w:type="dxa"/>
                <w:tcBorders>
                  <w:top w:val="nil"/>
                  <w:left w:val="nil"/>
                  <w:bottom w:val="nil"/>
                  <w:right w:val="nil"/>
                </w:tcBorders>
                <w:shd w:val="clear" w:color="auto" w:fill="auto"/>
                <w:noWrap/>
                <w:vAlign w:val="bottom"/>
                <w:hideMark/>
              </w:tcPr>
            </w:tcPrChange>
          </w:tcPr>
          <w:p w14:paraId="7F0B63B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576" w:author="Sandra Godden" w:date="2023-10-13T14:59:00Z">
              <w:tcPr>
                <w:tcW w:w="1366" w:type="dxa"/>
                <w:tcBorders>
                  <w:top w:val="nil"/>
                  <w:left w:val="nil"/>
                  <w:bottom w:val="nil"/>
                  <w:right w:val="nil"/>
                </w:tcBorders>
                <w:shd w:val="clear" w:color="auto" w:fill="auto"/>
                <w:noWrap/>
                <w:vAlign w:val="bottom"/>
                <w:hideMark/>
              </w:tcPr>
            </w:tcPrChange>
          </w:tcPr>
          <w:p w14:paraId="72FE096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Change w:id="577" w:author="Sandra Godden" w:date="2023-10-13T14:59:00Z">
              <w:tcPr>
                <w:tcW w:w="984" w:type="dxa"/>
                <w:gridSpan w:val="2"/>
                <w:tcBorders>
                  <w:top w:val="nil"/>
                  <w:left w:val="nil"/>
                  <w:bottom w:val="nil"/>
                  <w:right w:val="nil"/>
                </w:tcBorders>
                <w:shd w:val="clear" w:color="auto" w:fill="auto"/>
                <w:noWrap/>
                <w:vAlign w:val="bottom"/>
                <w:hideMark/>
              </w:tcPr>
            </w:tcPrChange>
          </w:tcPr>
          <w:p w14:paraId="16BC64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D34B6A">
        <w:tblPrEx>
          <w:tblW w:w="9730" w:type="dxa"/>
          <w:tblPrExChange w:id="578" w:author="Sandra Godden" w:date="2023-10-13T14:59:00Z">
            <w:tblPrEx>
              <w:tblW w:w="9730" w:type="dxa"/>
            </w:tblPrEx>
          </w:tblPrExChange>
        </w:tblPrEx>
        <w:trPr>
          <w:trHeight w:val="290"/>
          <w:trPrChange w:id="579"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80" w:author="Sandra Godden" w:date="2023-10-13T14:59:00Z">
              <w:tcPr>
                <w:tcW w:w="899" w:type="dxa"/>
                <w:tcBorders>
                  <w:top w:val="nil"/>
                  <w:left w:val="nil"/>
                  <w:bottom w:val="nil"/>
                  <w:right w:val="nil"/>
                </w:tcBorders>
                <w:shd w:val="clear" w:color="auto" w:fill="auto"/>
                <w:noWrap/>
                <w:vAlign w:val="bottom"/>
              </w:tcPr>
            </w:tcPrChange>
          </w:tcPr>
          <w:p w14:paraId="55EC304C"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81" w:author="Sandra Godden" w:date="2023-10-13T14:59:00Z">
              <w:tcPr>
                <w:tcW w:w="3331" w:type="dxa"/>
                <w:tcBorders>
                  <w:top w:val="nil"/>
                  <w:left w:val="nil"/>
                  <w:bottom w:val="nil"/>
                  <w:right w:val="nil"/>
                </w:tcBorders>
                <w:shd w:val="clear" w:color="auto" w:fill="auto"/>
                <w:noWrap/>
                <w:vAlign w:val="bottom"/>
                <w:hideMark/>
              </w:tcPr>
            </w:tcPrChange>
          </w:tcPr>
          <w:p w14:paraId="6105BFE1" w14:textId="27FD337E"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582" w:author="Sandra Godden" w:date="2023-10-13T14:59:00Z">
              <w:tcPr>
                <w:tcW w:w="3150" w:type="dxa"/>
                <w:tcBorders>
                  <w:top w:val="nil"/>
                  <w:left w:val="nil"/>
                  <w:bottom w:val="nil"/>
                  <w:right w:val="nil"/>
                </w:tcBorders>
                <w:shd w:val="clear" w:color="auto" w:fill="auto"/>
                <w:noWrap/>
                <w:vAlign w:val="bottom"/>
                <w:hideMark/>
              </w:tcPr>
            </w:tcPrChange>
          </w:tcPr>
          <w:p w14:paraId="349F06A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583" w:author="Sandra Godden" w:date="2023-10-13T14:59:00Z">
              <w:tcPr>
                <w:tcW w:w="1366" w:type="dxa"/>
                <w:tcBorders>
                  <w:top w:val="nil"/>
                  <w:left w:val="nil"/>
                  <w:bottom w:val="nil"/>
                  <w:right w:val="nil"/>
                </w:tcBorders>
                <w:shd w:val="clear" w:color="auto" w:fill="auto"/>
                <w:noWrap/>
                <w:vAlign w:val="bottom"/>
                <w:hideMark/>
              </w:tcPr>
            </w:tcPrChange>
          </w:tcPr>
          <w:p w14:paraId="53CE6445"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Change w:id="584" w:author="Sandra Godden" w:date="2023-10-13T14:59:00Z">
              <w:tcPr>
                <w:tcW w:w="984" w:type="dxa"/>
                <w:gridSpan w:val="2"/>
                <w:tcBorders>
                  <w:top w:val="nil"/>
                  <w:left w:val="nil"/>
                  <w:bottom w:val="nil"/>
                  <w:right w:val="nil"/>
                </w:tcBorders>
                <w:shd w:val="clear" w:color="auto" w:fill="auto"/>
                <w:noWrap/>
                <w:vAlign w:val="bottom"/>
                <w:hideMark/>
              </w:tcPr>
            </w:tcPrChange>
          </w:tcPr>
          <w:p w14:paraId="2FE988B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D34B6A">
        <w:tblPrEx>
          <w:tblW w:w="9730" w:type="dxa"/>
          <w:tblPrExChange w:id="585" w:author="Sandra Godden" w:date="2023-10-13T14:59:00Z">
            <w:tblPrEx>
              <w:tblW w:w="9730" w:type="dxa"/>
            </w:tblPrEx>
          </w:tblPrExChange>
        </w:tblPrEx>
        <w:trPr>
          <w:trHeight w:val="290"/>
          <w:trPrChange w:id="58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87" w:author="Sandra Godden" w:date="2023-10-13T14:59:00Z">
              <w:tcPr>
                <w:tcW w:w="899" w:type="dxa"/>
                <w:tcBorders>
                  <w:top w:val="nil"/>
                  <w:left w:val="nil"/>
                  <w:bottom w:val="nil"/>
                  <w:right w:val="nil"/>
                </w:tcBorders>
                <w:shd w:val="clear" w:color="auto" w:fill="auto"/>
                <w:noWrap/>
                <w:vAlign w:val="bottom"/>
              </w:tcPr>
            </w:tcPrChange>
          </w:tcPr>
          <w:p w14:paraId="046C477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88" w:author="Sandra Godden" w:date="2023-10-13T14:59:00Z">
              <w:tcPr>
                <w:tcW w:w="3331" w:type="dxa"/>
                <w:tcBorders>
                  <w:top w:val="nil"/>
                  <w:left w:val="nil"/>
                  <w:bottom w:val="nil"/>
                  <w:right w:val="nil"/>
                </w:tcBorders>
                <w:shd w:val="clear" w:color="auto" w:fill="auto"/>
                <w:noWrap/>
                <w:vAlign w:val="bottom"/>
                <w:hideMark/>
              </w:tcPr>
            </w:tcPrChange>
          </w:tcPr>
          <w:p w14:paraId="48FE0E79"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589"/>
            <w:r w:rsidRPr="00604EDE">
              <w:rPr>
                <w:rFonts w:ascii="Times New Roman" w:eastAsia="Times New Roman" w:hAnsi="Times New Roman" w:cs="Times New Roman"/>
                <w:color w:val="000000"/>
              </w:rPr>
              <w:t>Average hygiene score</w:t>
            </w:r>
            <w:commentRangeEnd w:id="589"/>
            <w:r w:rsidR="00D34B6A">
              <w:rPr>
                <w:rStyle w:val="CommentReference"/>
                <w:rFonts w:eastAsiaTheme="minorEastAsia"/>
              </w:rPr>
              <w:commentReference w:id="589"/>
            </w:r>
          </w:p>
        </w:tc>
        <w:tc>
          <w:tcPr>
            <w:tcW w:w="3150" w:type="dxa"/>
            <w:tcBorders>
              <w:top w:val="nil"/>
              <w:left w:val="nil"/>
              <w:bottom w:val="nil"/>
              <w:right w:val="nil"/>
            </w:tcBorders>
            <w:shd w:val="clear" w:color="auto" w:fill="auto"/>
            <w:noWrap/>
            <w:vAlign w:val="bottom"/>
            <w:hideMark/>
            <w:tcPrChange w:id="590" w:author="Sandra Godden" w:date="2023-10-13T14:59:00Z">
              <w:tcPr>
                <w:tcW w:w="3150" w:type="dxa"/>
                <w:tcBorders>
                  <w:top w:val="nil"/>
                  <w:left w:val="nil"/>
                  <w:bottom w:val="nil"/>
                  <w:right w:val="nil"/>
                </w:tcBorders>
                <w:shd w:val="clear" w:color="auto" w:fill="auto"/>
                <w:noWrap/>
                <w:vAlign w:val="bottom"/>
                <w:hideMark/>
              </w:tcPr>
            </w:tcPrChange>
          </w:tcPr>
          <w:p w14:paraId="557E0FE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591" w:author="Sandra Godden" w:date="2023-10-13T14:59:00Z">
              <w:tcPr>
                <w:tcW w:w="1366" w:type="dxa"/>
                <w:tcBorders>
                  <w:top w:val="nil"/>
                  <w:left w:val="nil"/>
                  <w:bottom w:val="nil"/>
                  <w:right w:val="nil"/>
                </w:tcBorders>
                <w:shd w:val="clear" w:color="auto" w:fill="auto"/>
                <w:noWrap/>
                <w:vAlign w:val="bottom"/>
                <w:hideMark/>
              </w:tcPr>
            </w:tcPrChange>
          </w:tcPr>
          <w:p w14:paraId="6035B40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Change w:id="592" w:author="Sandra Godden" w:date="2023-10-13T14:59:00Z">
              <w:tcPr>
                <w:tcW w:w="984" w:type="dxa"/>
                <w:gridSpan w:val="2"/>
                <w:tcBorders>
                  <w:top w:val="nil"/>
                  <w:left w:val="nil"/>
                  <w:bottom w:val="nil"/>
                  <w:right w:val="nil"/>
                </w:tcBorders>
                <w:shd w:val="clear" w:color="auto" w:fill="auto"/>
                <w:noWrap/>
                <w:vAlign w:val="bottom"/>
                <w:hideMark/>
              </w:tcPr>
            </w:tcPrChange>
          </w:tcPr>
          <w:p w14:paraId="0747CAC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D53DC9">
        <w:trPr>
          <w:trHeight w:val="702"/>
        </w:trPr>
        <w:tc>
          <w:tcPr>
            <w:tcW w:w="4230" w:type="dxa"/>
            <w:gridSpan w:val="2"/>
            <w:tcBorders>
              <w:top w:val="nil"/>
              <w:left w:val="nil"/>
              <w:bottom w:val="nil"/>
              <w:right w:val="nil"/>
            </w:tcBorders>
            <w:shd w:val="clear" w:color="auto" w:fill="auto"/>
            <w:noWrap/>
            <w:vAlign w:val="bottom"/>
          </w:tcPr>
          <w:p w14:paraId="3F34E205" w14:textId="13F6AC54"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sidR="00D73575">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D34B6A">
        <w:tblPrEx>
          <w:tblW w:w="9730" w:type="dxa"/>
          <w:tblPrExChange w:id="593" w:author="Sandra Godden" w:date="2023-10-13T14:59:00Z">
            <w:tblPrEx>
              <w:tblW w:w="9730" w:type="dxa"/>
            </w:tblPrEx>
          </w:tblPrExChange>
        </w:tblPrEx>
        <w:trPr>
          <w:trHeight w:val="290"/>
          <w:trPrChange w:id="59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95" w:author="Sandra Godden" w:date="2023-10-13T14:59:00Z">
              <w:tcPr>
                <w:tcW w:w="899" w:type="dxa"/>
                <w:tcBorders>
                  <w:top w:val="nil"/>
                  <w:left w:val="nil"/>
                  <w:bottom w:val="nil"/>
                  <w:right w:val="nil"/>
                </w:tcBorders>
                <w:shd w:val="clear" w:color="auto" w:fill="auto"/>
                <w:noWrap/>
                <w:vAlign w:val="bottom"/>
              </w:tcPr>
            </w:tcPrChange>
          </w:tcPr>
          <w:p w14:paraId="4F8B2D6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96" w:author="Sandra Godden" w:date="2023-10-13T14:59:00Z">
              <w:tcPr>
                <w:tcW w:w="3331" w:type="dxa"/>
                <w:tcBorders>
                  <w:top w:val="nil"/>
                  <w:left w:val="nil"/>
                  <w:bottom w:val="nil"/>
                  <w:right w:val="nil"/>
                </w:tcBorders>
                <w:shd w:val="clear" w:color="auto" w:fill="auto"/>
                <w:noWrap/>
                <w:vAlign w:val="bottom"/>
                <w:hideMark/>
              </w:tcPr>
            </w:tcPrChange>
          </w:tcPr>
          <w:p w14:paraId="2959A15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Change w:id="597" w:author="Sandra Godden" w:date="2023-10-13T14:59:00Z">
              <w:tcPr>
                <w:tcW w:w="3150" w:type="dxa"/>
                <w:tcBorders>
                  <w:top w:val="nil"/>
                  <w:left w:val="nil"/>
                  <w:bottom w:val="nil"/>
                  <w:right w:val="nil"/>
                </w:tcBorders>
                <w:shd w:val="clear" w:color="auto" w:fill="auto"/>
                <w:noWrap/>
                <w:vAlign w:val="bottom"/>
                <w:hideMark/>
              </w:tcPr>
            </w:tcPrChange>
          </w:tcPr>
          <w:p w14:paraId="6E90113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Change w:id="598" w:author="Sandra Godden" w:date="2023-10-13T14:59:00Z">
              <w:tcPr>
                <w:tcW w:w="1366" w:type="dxa"/>
                <w:tcBorders>
                  <w:top w:val="nil"/>
                  <w:left w:val="nil"/>
                  <w:bottom w:val="nil"/>
                  <w:right w:val="nil"/>
                </w:tcBorders>
                <w:shd w:val="clear" w:color="auto" w:fill="auto"/>
                <w:noWrap/>
                <w:vAlign w:val="bottom"/>
                <w:hideMark/>
              </w:tcPr>
            </w:tcPrChange>
          </w:tcPr>
          <w:p w14:paraId="27F0B60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Change w:id="599" w:author="Sandra Godden" w:date="2023-10-13T14:59:00Z">
              <w:tcPr>
                <w:tcW w:w="984" w:type="dxa"/>
                <w:gridSpan w:val="2"/>
                <w:tcBorders>
                  <w:top w:val="nil"/>
                  <w:left w:val="nil"/>
                  <w:bottom w:val="nil"/>
                  <w:right w:val="nil"/>
                </w:tcBorders>
                <w:shd w:val="clear" w:color="auto" w:fill="auto"/>
                <w:noWrap/>
                <w:vAlign w:val="bottom"/>
                <w:hideMark/>
              </w:tcPr>
            </w:tcPrChange>
          </w:tcPr>
          <w:p w14:paraId="5883348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D34B6A">
        <w:tblPrEx>
          <w:tblW w:w="9730" w:type="dxa"/>
          <w:tblPrExChange w:id="600" w:author="Sandra Godden" w:date="2023-10-13T14:59:00Z">
            <w:tblPrEx>
              <w:tblW w:w="9730" w:type="dxa"/>
            </w:tblPrEx>
          </w:tblPrExChange>
        </w:tblPrEx>
        <w:trPr>
          <w:trHeight w:val="290"/>
          <w:trPrChange w:id="601"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02" w:author="Sandra Godden" w:date="2023-10-13T14:59:00Z">
              <w:tcPr>
                <w:tcW w:w="899" w:type="dxa"/>
                <w:tcBorders>
                  <w:top w:val="nil"/>
                  <w:left w:val="nil"/>
                  <w:bottom w:val="nil"/>
                  <w:right w:val="nil"/>
                </w:tcBorders>
                <w:shd w:val="clear" w:color="auto" w:fill="auto"/>
                <w:noWrap/>
                <w:vAlign w:val="bottom"/>
              </w:tcPr>
            </w:tcPrChange>
          </w:tcPr>
          <w:p w14:paraId="0CD6EB1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03" w:author="Sandra Godden" w:date="2023-10-13T14:59:00Z">
              <w:tcPr>
                <w:tcW w:w="3331" w:type="dxa"/>
                <w:tcBorders>
                  <w:top w:val="nil"/>
                  <w:left w:val="nil"/>
                  <w:bottom w:val="nil"/>
                  <w:right w:val="nil"/>
                </w:tcBorders>
                <w:shd w:val="clear" w:color="auto" w:fill="auto"/>
                <w:noWrap/>
                <w:vAlign w:val="bottom"/>
                <w:hideMark/>
              </w:tcPr>
            </w:tcPrChange>
          </w:tcPr>
          <w:p w14:paraId="2C06CF0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04" w:author="Sandra Godden" w:date="2023-10-13T14:59:00Z">
              <w:tcPr>
                <w:tcW w:w="3150" w:type="dxa"/>
                <w:tcBorders>
                  <w:top w:val="nil"/>
                  <w:left w:val="nil"/>
                  <w:bottom w:val="nil"/>
                  <w:right w:val="nil"/>
                </w:tcBorders>
                <w:shd w:val="clear" w:color="auto" w:fill="auto"/>
                <w:noWrap/>
                <w:vAlign w:val="bottom"/>
                <w:hideMark/>
              </w:tcPr>
            </w:tcPrChange>
          </w:tcPr>
          <w:p w14:paraId="1C41971D"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Change w:id="605" w:author="Sandra Godden" w:date="2023-10-13T14:59:00Z">
              <w:tcPr>
                <w:tcW w:w="1366" w:type="dxa"/>
                <w:tcBorders>
                  <w:top w:val="nil"/>
                  <w:left w:val="nil"/>
                  <w:bottom w:val="nil"/>
                  <w:right w:val="nil"/>
                </w:tcBorders>
                <w:shd w:val="clear" w:color="auto" w:fill="auto"/>
                <w:noWrap/>
                <w:vAlign w:val="bottom"/>
                <w:hideMark/>
              </w:tcPr>
            </w:tcPrChange>
          </w:tcPr>
          <w:p w14:paraId="1B4EFD4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06" w:author="Sandra Godden" w:date="2023-10-13T14:59:00Z">
              <w:tcPr>
                <w:tcW w:w="984" w:type="dxa"/>
                <w:gridSpan w:val="2"/>
                <w:tcBorders>
                  <w:top w:val="nil"/>
                  <w:left w:val="nil"/>
                  <w:bottom w:val="nil"/>
                  <w:right w:val="nil"/>
                </w:tcBorders>
                <w:shd w:val="clear" w:color="auto" w:fill="auto"/>
                <w:noWrap/>
                <w:vAlign w:val="bottom"/>
                <w:hideMark/>
              </w:tcPr>
            </w:tcPrChange>
          </w:tcPr>
          <w:p w14:paraId="4056E95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D34B6A">
        <w:tblPrEx>
          <w:tblW w:w="9730" w:type="dxa"/>
          <w:tblPrExChange w:id="607" w:author="Sandra Godden" w:date="2023-10-13T14:59:00Z">
            <w:tblPrEx>
              <w:tblW w:w="9730" w:type="dxa"/>
            </w:tblPrEx>
          </w:tblPrExChange>
        </w:tblPrEx>
        <w:trPr>
          <w:trHeight w:val="290"/>
          <w:trPrChange w:id="60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09" w:author="Sandra Godden" w:date="2023-10-13T14:59:00Z">
              <w:tcPr>
                <w:tcW w:w="899" w:type="dxa"/>
                <w:tcBorders>
                  <w:top w:val="nil"/>
                  <w:left w:val="nil"/>
                  <w:bottom w:val="nil"/>
                  <w:right w:val="nil"/>
                </w:tcBorders>
                <w:shd w:val="clear" w:color="auto" w:fill="auto"/>
                <w:noWrap/>
                <w:vAlign w:val="bottom"/>
              </w:tcPr>
            </w:tcPrChange>
          </w:tcPr>
          <w:p w14:paraId="623422E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10" w:author="Sandra Godden" w:date="2023-10-13T14:59:00Z">
              <w:tcPr>
                <w:tcW w:w="3331" w:type="dxa"/>
                <w:tcBorders>
                  <w:top w:val="nil"/>
                  <w:left w:val="nil"/>
                  <w:bottom w:val="nil"/>
                  <w:right w:val="nil"/>
                </w:tcBorders>
                <w:shd w:val="clear" w:color="auto" w:fill="auto"/>
                <w:noWrap/>
                <w:vAlign w:val="bottom"/>
                <w:hideMark/>
              </w:tcPr>
            </w:tcPrChange>
          </w:tcPr>
          <w:p w14:paraId="052AF9B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Change w:id="611" w:author="Sandra Godden" w:date="2023-10-13T14:59:00Z">
              <w:tcPr>
                <w:tcW w:w="3150" w:type="dxa"/>
                <w:tcBorders>
                  <w:top w:val="nil"/>
                  <w:left w:val="nil"/>
                  <w:bottom w:val="nil"/>
                  <w:right w:val="nil"/>
                </w:tcBorders>
                <w:shd w:val="clear" w:color="auto" w:fill="auto"/>
                <w:noWrap/>
                <w:vAlign w:val="bottom"/>
                <w:hideMark/>
              </w:tcPr>
            </w:tcPrChange>
          </w:tcPr>
          <w:p w14:paraId="5CBBA5F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612" w:author="Sandra Godden" w:date="2023-10-13T14:59:00Z">
              <w:tcPr>
                <w:tcW w:w="1366" w:type="dxa"/>
                <w:tcBorders>
                  <w:top w:val="nil"/>
                  <w:left w:val="nil"/>
                  <w:bottom w:val="nil"/>
                  <w:right w:val="nil"/>
                </w:tcBorders>
                <w:shd w:val="clear" w:color="auto" w:fill="auto"/>
                <w:noWrap/>
                <w:vAlign w:val="bottom"/>
                <w:hideMark/>
              </w:tcPr>
            </w:tcPrChange>
          </w:tcPr>
          <w:p w14:paraId="25DBF56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Change w:id="613" w:author="Sandra Godden" w:date="2023-10-13T14:59:00Z">
              <w:tcPr>
                <w:tcW w:w="984" w:type="dxa"/>
                <w:gridSpan w:val="2"/>
                <w:tcBorders>
                  <w:top w:val="nil"/>
                  <w:left w:val="nil"/>
                  <w:bottom w:val="nil"/>
                  <w:right w:val="nil"/>
                </w:tcBorders>
                <w:shd w:val="clear" w:color="auto" w:fill="auto"/>
                <w:noWrap/>
                <w:vAlign w:val="bottom"/>
                <w:hideMark/>
              </w:tcPr>
            </w:tcPrChange>
          </w:tcPr>
          <w:p w14:paraId="0262AB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D34B6A">
        <w:tblPrEx>
          <w:tblW w:w="9730" w:type="dxa"/>
          <w:tblPrExChange w:id="614" w:author="Sandra Godden" w:date="2023-10-13T14:59:00Z">
            <w:tblPrEx>
              <w:tblW w:w="9730" w:type="dxa"/>
            </w:tblPrEx>
          </w:tblPrExChange>
        </w:tblPrEx>
        <w:trPr>
          <w:trHeight w:val="290"/>
          <w:trPrChange w:id="615"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16" w:author="Sandra Godden" w:date="2023-10-13T14:59:00Z">
              <w:tcPr>
                <w:tcW w:w="899" w:type="dxa"/>
                <w:tcBorders>
                  <w:top w:val="nil"/>
                  <w:left w:val="nil"/>
                  <w:bottom w:val="nil"/>
                  <w:right w:val="nil"/>
                </w:tcBorders>
                <w:shd w:val="clear" w:color="auto" w:fill="auto"/>
                <w:noWrap/>
                <w:vAlign w:val="bottom"/>
              </w:tcPr>
            </w:tcPrChange>
          </w:tcPr>
          <w:p w14:paraId="5130225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17" w:author="Sandra Godden" w:date="2023-10-13T14:59:00Z">
              <w:tcPr>
                <w:tcW w:w="3331" w:type="dxa"/>
                <w:tcBorders>
                  <w:top w:val="nil"/>
                  <w:left w:val="nil"/>
                  <w:bottom w:val="nil"/>
                  <w:right w:val="nil"/>
                </w:tcBorders>
                <w:shd w:val="clear" w:color="auto" w:fill="auto"/>
                <w:noWrap/>
                <w:vAlign w:val="bottom"/>
                <w:hideMark/>
              </w:tcPr>
            </w:tcPrChange>
          </w:tcPr>
          <w:p w14:paraId="3EA23DE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18" w:author="Sandra Godden" w:date="2023-10-13T14:59:00Z">
              <w:tcPr>
                <w:tcW w:w="3150" w:type="dxa"/>
                <w:tcBorders>
                  <w:top w:val="nil"/>
                  <w:left w:val="nil"/>
                  <w:bottom w:val="nil"/>
                  <w:right w:val="nil"/>
                </w:tcBorders>
                <w:shd w:val="clear" w:color="auto" w:fill="auto"/>
                <w:noWrap/>
                <w:vAlign w:val="bottom"/>
                <w:hideMark/>
              </w:tcPr>
            </w:tcPrChange>
          </w:tcPr>
          <w:p w14:paraId="712D4F4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Change w:id="619" w:author="Sandra Godden" w:date="2023-10-13T14:59:00Z">
              <w:tcPr>
                <w:tcW w:w="1366" w:type="dxa"/>
                <w:tcBorders>
                  <w:top w:val="nil"/>
                  <w:left w:val="nil"/>
                  <w:bottom w:val="nil"/>
                  <w:right w:val="nil"/>
                </w:tcBorders>
                <w:shd w:val="clear" w:color="auto" w:fill="auto"/>
                <w:noWrap/>
                <w:vAlign w:val="bottom"/>
                <w:hideMark/>
              </w:tcPr>
            </w:tcPrChange>
          </w:tcPr>
          <w:p w14:paraId="724870B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20" w:author="Sandra Godden" w:date="2023-10-13T14:59:00Z">
              <w:tcPr>
                <w:tcW w:w="984" w:type="dxa"/>
                <w:gridSpan w:val="2"/>
                <w:tcBorders>
                  <w:top w:val="nil"/>
                  <w:left w:val="nil"/>
                  <w:bottom w:val="nil"/>
                  <w:right w:val="nil"/>
                </w:tcBorders>
                <w:shd w:val="clear" w:color="auto" w:fill="auto"/>
                <w:noWrap/>
                <w:vAlign w:val="bottom"/>
                <w:hideMark/>
              </w:tcPr>
            </w:tcPrChange>
          </w:tcPr>
          <w:p w14:paraId="601960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D34B6A">
        <w:tblPrEx>
          <w:tblW w:w="9730" w:type="dxa"/>
          <w:tblPrExChange w:id="621" w:author="Sandra Godden" w:date="2023-10-13T14:59:00Z">
            <w:tblPrEx>
              <w:tblW w:w="9730" w:type="dxa"/>
            </w:tblPrEx>
          </w:tblPrExChange>
        </w:tblPrEx>
        <w:trPr>
          <w:trHeight w:val="290"/>
          <w:trPrChange w:id="622"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23" w:author="Sandra Godden" w:date="2023-10-13T14:59:00Z">
              <w:tcPr>
                <w:tcW w:w="899" w:type="dxa"/>
                <w:tcBorders>
                  <w:top w:val="nil"/>
                  <w:left w:val="nil"/>
                  <w:bottom w:val="nil"/>
                  <w:right w:val="nil"/>
                </w:tcBorders>
                <w:shd w:val="clear" w:color="auto" w:fill="auto"/>
                <w:noWrap/>
                <w:vAlign w:val="bottom"/>
              </w:tcPr>
            </w:tcPrChange>
          </w:tcPr>
          <w:p w14:paraId="54D96ABE"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24" w:author="Sandra Godden" w:date="2023-10-13T14:59:00Z">
              <w:tcPr>
                <w:tcW w:w="3331" w:type="dxa"/>
                <w:tcBorders>
                  <w:top w:val="nil"/>
                  <w:left w:val="nil"/>
                  <w:bottom w:val="nil"/>
                  <w:right w:val="nil"/>
                </w:tcBorders>
                <w:shd w:val="clear" w:color="auto" w:fill="auto"/>
                <w:noWrap/>
                <w:vAlign w:val="bottom"/>
                <w:hideMark/>
              </w:tcPr>
            </w:tcPrChange>
          </w:tcPr>
          <w:p w14:paraId="33E0E366"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625" w:author="Sandra Godden" w:date="2023-10-13T14:59:00Z">
              <w:tcPr>
                <w:tcW w:w="3150" w:type="dxa"/>
                <w:tcBorders>
                  <w:top w:val="nil"/>
                  <w:left w:val="nil"/>
                  <w:bottom w:val="nil"/>
                  <w:right w:val="nil"/>
                </w:tcBorders>
                <w:shd w:val="clear" w:color="auto" w:fill="auto"/>
                <w:noWrap/>
                <w:vAlign w:val="bottom"/>
                <w:hideMark/>
              </w:tcPr>
            </w:tcPrChange>
          </w:tcPr>
          <w:p w14:paraId="55809A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626" w:author="Sandra Godden" w:date="2023-10-13T14:59:00Z">
              <w:tcPr>
                <w:tcW w:w="1366" w:type="dxa"/>
                <w:tcBorders>
                  <w:top w:val="nil"/>
                  <w:left w:val="nil"/>
                  <w:bottom w:val="nil"/>
                  <w:right w:val="nil"/>
                </w:tcBorders>
                <w:shd w:val="clear" w:color="auto" w:fill="auto"/>
                <w:noWrap/>
                <w:vAlign w:val="bottom"/>
                <w:hideMark/>
              </w:tcPr>
            </w:tcPrChange>
          </w:tcPr>
          <w:p w14:paraId="41C2162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Change w:id="627" w:author="Sandra Godden" w:date="2023-10-13T14:59:00Z">
              <w:tcPr>
                <w:tcW w:w="984" w:type="dxa"/>
                <w:gridSpan w:val="2"/>
                <w:tcBorders>
                  <w:top w:val="nil"/>
                  <w:left w:val="nil"/>
                  <w:bottom w:val="nil"/>
                  <w:right w:val="nil"/>
                </w:tcBorders>
                <w:shd w:val="clear" w:color="auto" w:fill="auto"/>
                <w:noWrap/>
                <w:vAlign w:val="bottom"/>
                <w:hideMark/>
              </w:tcPr>
            </w:tcPrChange>
          </w:tcPr>
          <w:p w14:paraId="4DD9D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D34B6A">
        <w:tblPrEx>
          <w:tblW w:w="9730" w:type="dxa"/>
          <w:tblPrExChange w:id="628" w:author="Sandra Godden" w:date="2023-10-13T14:59:00Z">
            <w:tblPrEx>
              <w:tblW w:w="9730" w:type="dxa"/>
            </w:tblPrEx>
          </w:tblPrExChange>
        </w:tblPrEx>
        <w:trPr>
          <w:trHeight w:val="290"/>
          <w:trPrChange w:id="629"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30" w:author="Sandra Godden" w:date="2023-10-13T14:59:00Z">
              <w:tcPr>
                <w:tcW w:w="899" w:type="dxa"/>
                <w:tcBorders>
                  <w:top w:val="nil"/>
                  <w:left w:val="nil"/>
                  <w:bottom w:val="nil"/>
                  <w:right w:val="nil"/>
                </w:tcBorders>
                <w:shd w:val="clear" w:color="auto" w:fill="auto"/>
                <w:noWrap/>
                <w:vAlign w:val="bottom"/>
              </w:tcPr>
            </w:tcPrChange>
          </w:tcPr>
          <w:p w14:paraId="29880574"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31" w:author="Sandra Godden" w:date="2023-10-13T14:59:00Z">
              <w:tcPr>
                <w:tcW w:w="3331" w:type="dxa"/>
                <w:tcBorders>
                  <w:top w:val="nil"/>
                  <w:left w:val="nil"/>
                  <w:bottom w:val="nil"/>
                  <w:right w:val="nil"/>
                </w:tcBorders>
                <w:shd w:val="clear" w:color="auto" w:fill="auto"/>
                <w:noWrap/>
                <w:vAlign w:val="bottom"/>
                <w:hideMark/>
              </w:tcPr>
            </w:tcPrChange>
          </w:tcPr>
          <w:p w14:paraId="6245FFCA" w14:textId="37AD2060"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632" w:author="Sandra Godden" w:date="2023-10-13T14:59:00Z">
              <w:tcPr>
                <w:tcW w:w="3150" w:type="dxa"/>
                <w:tcBorders>
                  <w:top w:val="nil"/>
                  <w:left w:val="nil"/>
                  <w:bottom w:val="nil"/>
                  <w:right w:val="nil"/>
                </w:tcBorders>
                <w:shd w:val="clear" w:color="auto" w:fill="auto"/>
                <w:noWrap/>
                <w:vAlign w:val="bottom"/>
                <w:hideMark/>
              </w:tcPr>
            </w:tcPrChange>
          </w:tcPr>
          <w:p w14:paraId="3272E1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633" w:author="Sandra Godden" w:date="2023-10-13T14:59:00Z">
              <w:tcPr>
                <w:tcW w:w="1366" w:type="dxa"/>
                <w:tcBorders>
                  <w:top w:val="nil"/>
                  <w:left w:val="nil"/>
                  <w:bottom w:val="nil"/>
                  <w:right w:val="nil"/>
                </w:tcBorders>
                <w:shd w:val="clear" w:color="auto" w:fill="auto"/>
                <w:noWrap/>
                <w:vAlign w:val="bottom"/>
                <w:hideMark/>
              </w:tcPr>
            </w:tcPrChange>
          </w:tcPr>
          <w:p w14:paraId="7C46403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Change w:id="634" w:author="Sandra Godden" w:date="2023-10-13T14:59:00Z">
              <w:tcPr>
                <w:tcW w:w="984" w:type="dxa"/>
                <w:gridSpan w:val="2"/>
                <w:tcBorders>
                  <w:top w:val="nil"/>
                  <w:left w:val="nil"/>
                  <w:bottom w:val="nil"/>
                  <w:right w:val="nil"/>
                </w:tcBorders>
                <w:shd w:val="clear" w:color="auto" w:fill="auto"/>
                <w:noWrap/>
                <w:vAlign w:val="bottom"/>
                <w:hideMark/>
              </w:tcPr>
            </w:tcPrChange>
          </w:tcPr>
          <w:p w14:paraId="2E1970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D34B6A">
        <w:tblPrEx>
          <w:tblW w:w="9730" w:type="dxa"/>
          <w:tblPrExChange w:id="635" w:author="Sandra Godden" w:date="2023-10-13T14:59:00Z">
            <w:tblPrEx>
              <w:tblW w:w="9730" w:type="dxa"/>
            </w:tblPrEx>
          </w:tblPrExChange>
        </w:tblPrEx>
        <w:trPr>
          <w:trHeight w:val="290"/>
          <w:trPrChange w:id="63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37" w:author="Sandra Godden" w:date="2023-10-13T14:59:00Z">
              <w:tcPr>
                <w:tcW w:w="899" w:type="dxa"/>
                <w:tcBorders>
                  <w:top w:val="nil"/>
                  <w:left w:val="nil"/>
                  <w:bottom w:val="nil"/>
                  <w:right w:val="nil"/>
                </w:tcBorders>
                <w:shd w:val="clear" w:color="auto" w:fill="auto"/>
                <w:noWrap/>
                <w:vAlign w:val="bottom"/>
              </w:tcPr>
            </w:tcPrChange>
          </w:tcPr>
          <w:p w14:paraId="110A4DD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38" w:author="Sandra Godden" w:date="2023-10-13T14:59:00Z">
              <w:tcPr>
                <w:tcW w:w="3331" w:type="dxa"/>
                <w:tcBorders>
                  <w:top w:val="nil"/>
                  <w:left w:val="nil"/>
                  <w:bottom w:val="nil"/>
                  <w:right w:val="nil"/>
                </w:tcBorders>
                <w:shd w:val="clear" w:color="auto" w:fill="auto"/>
                <w:noWrap/>
                <w:vAlign w:val="bottom"/>
                <w:hideMark/>
              </w:tcPr>
            </w:tcPrChange>
          </w:tcPr>
          <w:p w14:paraId="53592192"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639" w:author="Sandra Godden" w:date="2023-10-13T14:59:00Z">
              <w:tcPr>
                <w:tcW w:w="3150" w:type="dxa"/>
                <w:tcBorders>
                  <w:top w:val="nil"/>
                  <w:left w:val="nil"/>
                  <w:bottom w:val="nil"/>
                  <w:right w:val="nil"/>
                </w:tcBorders>
                <w:shd w:val="clear" w:color="auto" w:fill="auto"/>
                <w:noWrap/>
                <w:vAlign w:val="bottom"/>
                <w:hideMark/>
              </w:tcPr>
            </w:tcPrChange>
          </w:tcPr>
          <w:p w14:paraId="1D69D08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640" w:author="Sandra Godden" w:date="2023-10-13T14:59:00Z">
              <w:tcPr>
                <w:tcW w:w="1366" w:type="dxa"/>
                <w:tcBorders>
                  <w:top w:val="nil"/>
                  <w:left w:val="nil"/>
                  <w:bottom w:val="nil"/>
                  <w:right w:val="nil"/>
                </w:tcBorders>
                <w:shd w:val="clear" w:color="auto" w:fill="auto"/>
                <w:noWrap/>
                <w:vAlign w:val="bottom"/>
                <w:hideMark/>
              </w:tcPr>
            </w:tcPrChange>
          </w:tcPr>
          <w:p w14:paraId="7F71B9D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Change w:id="641" w:author="Sandra Godden" w:date="2023-10-13T14:59:00Z">
              <w:tcPr>
                <w:tcW w:w="984" w:type="dxa"/>
                <w:gridSpan w:val="2"/>
                <w:tcBorders>
                  <w:top w:val="nil"/>
                  <w:left w:val="nil"/>
                  <w:bottom w:val="nil"/>
                  <w:right w:val="nil"/>
                </w:tcBorders>
                <w:shd w:val="clear" w:color="auto" w:fill="auto"/>
                <w:noWrap/>
                <w:vAlign w:val="bottom"/>
                <w:hideMark/>
              </w:tcPr>
            </w:tcPrChange>
          </w:tcPr>
          <w:p w14:paraId="48F41F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7B417E92" w14:textId="77777777" w:rsidTr="00D53DC9">
        <w:trPr>
          <w:trHeight w:val="621"/>
        </w:trPr>
        <w:tc>
          <w:tcPr>
            <w:tcW w:w="4230" w:type="dxa"/>
            <w:gridSpan w:val="2"/>
            <w:tcBorders>
              <w:top w:val="nil"/>
              <w:left w:val="nil"/>
              <w:bottom w:val="nil"/>
              <w:right w:val="nil"/>
            </w:tcBorders>
            <w:shd w:val="clear" w:color="auto" w:fill="auto"/>
            <w:noWrap/>
            <w:vAlign w:val="bottom"/>
          </w:tcPr>
          <w:p w14:paraId="3D15C0E6" w14:textId="07BFC4D1"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Proportion of cows with udder hygiene scores ≥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D34B6A">
        <w:tblPrEx>
          <w:tblW w:w="9730" w:type="dxa"/>
          <w:tblPrExChange w:id="642" w:author="Sandra Godden" w:date="2023-10-13T14:59:00Z">
            <w:tblPrEx>
              <w:tblW w:w="9730" w:type="dxa"/>
            </w:tblPrEx>
          </w:tblPrExChange>
        </w:tblPrEx>
        <w:trPr>
          <w:trHeight w:val="290"/>
          <w:trPrChange w:id="64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44" w:author="Sandra Godden" w:date="2023-10-13T14:59:00Z">
              <w:tcPr>
                <w:tcW w:w="899" w:type="dxa"/>
                <w:tcBorders>
                  <w:top w:val="nil"/>
                  <w:left w:val="nil"/>
                  <w:bottom w:val="nil"/>
                  <w:right w:val="nil"/>
                </w:tcBorders>
                <w:shd w:val="clear" w:color="auto" w:fill="auto"/>
                <w:noWrap/>
                <w:vAlign w:val="bottom"/>
              </w:tcPr>
            </w:tcPrChange>
          </w:tcPr>
          <w:p w14:paraId="1AA19616"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45" w:author="Sandra Godden" w:date="2023-10-13T14:59:00Z">
              <w:tcPr>
                <w:tcW w:w="3331" w:type="dxa"/>
                <w:tcBorders>
                  <w:top w:val="nil"/>
                  <w:left w:val="nil"/>
                  <w:bottom w:val="nil"/>
                  <w:right w:val="nil"/>
                </w:tcBorders>
                <w:shd w:val="clear" w:color="auto" w:fill="auto"/>
                <w:noWrap/>
                <w:vAlign w:val="bottom"/>
                <w:hideMark/>
              </w:tcPr>
            </w:tcPrChange>
          </w:tcPr>
          <w:p w14:paraId="440784F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150" w:type="dxa"/>
            <w:tcBorders>
              <w:top w:val="nil"/>
              <w:left w:val="nil"/>
              <w:bottom w:val="nil"/>
              <w:right w:val="nil"/>
            </w:tcBorders>
            <w:shd w:val="clear" w:color="auto" w:fill="auto"/>
            <w:noWrap/>
            <w:vAlign w:val="bottom"/>
            <w:hideMark/>
            <w:tcPrChange w:id="646" w:author="Sandra Godden" w:date="2023-10-13T14:59:00Z">
              <w:tcPr>
                <w:tcW w:w="3150" w:type="dxa"/>
                <w:tcBorders>
                  <w:top w:val="nil"/>
                  <w:left w:val="nil"/>
                  <w:bottom w:val="nil"/>
                  <w:right w:val="nil"/>
                </w:tcBorders>
                <w:shd w:val="clear" w:color="auto" w:fill="auto"/>
                <w:noWrap/>
                <w:vAlign w:val="bottom"/>
                <w:hideMark/>
              </w:tcPr>
            </w:tcPrChange>
          </w:tcPr>
          <w:p w14:paraId="6F84A955"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647" w:author="Sandra Godden" w:date="2023-10-13T14:59:00Z">
              <w:tcPr>
                <w:tcW w:w="1366" w:type="dxa"/>
                <w:tcBorders>
                  <w:top w:val="nil"/>
                  <w:left w:val="nil"/>
                  <w:bottom w:val="nil"/>
                  <w:right w:val="nil"/>
                </w:tcBorders>
                <w:shd w:val="clear" w:color="auto" w:fill="auto"/>
                <w:noWrap/>
                <w:vAlign w:val="bottom"/>
                <w:hideMark/>
              </w:tcPr>
            </w:tcPrChange>
          </w:tcPr>
          <w:p w14:paraId="4F61052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Change w:id="648" w:author="Sandra Godden" w:date="2023-10-13T14:59:00Z">
              <w:tcPr>
                <w:tcW w:w="984" w:type="dxa"/>
                <w:gridSpan w:val="2"/>
                <w:tcBorders>
                  <w:top w:val="nil"/>
                  <w:left w:val="nil"/>
                  <w:bottom w:val="nil"/>
                  <w:right w:val="nil"/>
                </w:tcBorders>
                <w:shd w:val="clear" w:color="auto" w:fill="auto"/>
                <w:noWrap/>
                <w:vAlign w:val="bottom"/>
                <w:hideMark/>
              </w:tcPr>
            </w:tcPrChange>
          </w:tcPr>
          <w:p w14:paraId="580FC34B" w14:textId="1D4F3B38"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9D1552">
              <w:rPr>
                <w:rFonts w:ascii="Times New Roman" w:eastAsia="Times New Roman" w:hAnsi="Times New Roman" w:cs="Times New Roman"/>
                <w:color w:val="000000"/>
              </w:rPr>
              <w:t>4</w:t>
            </w:r>
          </w:p>
        </w:tc>
      </w:tr>
      <w:tr w:rsidR="009910FE" w:rsidRPr="00604EDE" w14:paraId="48CDF1F6" w14:textId="77777777" w:rsidTr="00D34B6A">
        <w:tblPrEx>
          <w:tblW w:w="9730" w:type="dxa"/>
          <w:tblPrExChange w:id="649" w:author="Sandra Godden" w:date="2023-10-13T14:59:00Z">
            <w:tblPrEx>
              <w:tblW w:w="9730" w:type="dxa"/>
            </w:tblPrEx>
          </w:tblPrExChange>
        </w:tblPrEx>
        <w:trPr>
          <w:trHeight w:val="290"/>
          <w:trPrChange w:id="650"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51" w:author="Sandra Godden" w:date="2023-10-13T14:59:00Z">
              <w:tcPr>
                <w:tcW w:w="899" w:type="dxa"/>
                <w:tcBorders>
                  <w:top w:val="nil"/>
                  <w:left w:val="nil"/>
                  <w:bottom w:val="nil"/>
                  <w:right w:val="nil"/>
                </w:tcBorders>
                <w:shd w:val="clear" w:color="auto" w:fill="auto"/>
                <w:noWrap/>
                <w:vAlign w:val="bottom"/>
              </w:tcPr>
            </w:tcPrChange>
          </w:tcPr>
          <w:p w14:paraId="4E37C9A2"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52" w:author="Sandra Godden" w:date="2023-10-13T14:59:00Z">
              <w:tcPr>
                <w:tcW w:w="3331" w:type="dxa"/>
                <w:tcBorders>
                  <w:top w:val="nil"/>
                  <w:left w:val="nil"/>
                  <w:bottom w:val="nil"/>
                  <w:right w:val="nil"/>
                </w:tcBorders>
                <w:shd w:val="clear" w:color="auto" w:fill="auto"/>
                <w:noWrap/>
                <w:vAlign w:val="bottom"/>
                <w:hideMark/>
              </w:tcPr>
            </w:tcPrChange>
          </w:tcPr>
          <w:p w14:paraId="4D3F28B0"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150" w:type="dxa"/>
            <w:tcBorders>
              <w:top w:val="nil"/>
              <w:left w:val="nil"/>
              <w:bottom w:val="nil"/>
              <w:right w:val="nil"/>
            </w:tcBorders>
            <w:shd w:val="clear" w:color="auto" w:fill="auto"/>
            <w:noWrap/>
            <w:vAlign w:val="bottom"/>
            <w:hideMark/>
            <w:tcPrChange w:id="653" w:author="Sandra Godden" w:date="2023-10-13T14:59:00Z">
              <w:tcPr>
                <w:tcW w:w="3150" w:type="dxa"/>
                <w:tcBorders>
                  <w:top w:val="nil"/>
                  <w:left w:val="nil"/>
                  <w:bottom w:val="nil"/>
                  <w:right w:val="nil"/>
                </w:tcBorders>
                <w:shd w:val="clear" w:color="auto" w:fill="auto"/>
                <w:noWrap/>
                <w:vAlign w:val="bottom"/>
                <w:hideMark/>
              </w:tcPr>
            </w:tcPrChange>
          </w:tcPr>
          <w:p w14:paraId="0B08C3C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654" w:author="Sandra Godden" w:date="2023-10-13T14:59:00Z">
              <w:tcPr>
                <w:tcW w:w="1366" w:type="dxa"/>
                <w:tcBorders>
                  <w:top w:val="nil"/>
                  <w:left w:val="nil"/>
                  <w:bottom w:val="nil"/>
                  <w:right w:val="nil"/>
                </w:tcBorders>
                <w:shd w:val="clear" w:color="auto" w:fill="auto"/>
                <w:noWrap/>
                <w:vAlign w:val="bottom"/>
                <w:hideMark/>
              </w:tcPr>
            </w:tcPrChange>
          </w:tcPr>
          <w:p w14:paraId="6A4C5D7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Change w:id="655" w:author="Sandra Godden" w:date="2023-10-13T14:59:00Z">
              <w:tcPr>
                <w:tcW w:w="984" w:type="dxa"/>
                <w:gridSpan w:val="2"/>
                <w:tcBorders>
                  <w:top w:val="nil"/>
                  <w:left w:val="nil"/>
                  <w:bottom w:val="nil"/>
                  <w:right w:val="nil"/>
                </w:tcBorders>
                <w:shd w:val="clear" w:color="auto" w:fill="auto"/>
                <w:noWrap/>
                <w:vAlign w:val="bottom"/>
                <w:hideMark/>
              </w:tcPr>
            </w:tcPrChange>
          </w:tcPr>
          <w:p w14:paraId="0EAAC82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D34B6A">
        <w:tblPrEx>
          <w:tblW w:w="9730" w:type="dxa"/>
          <w:tblPrExChange w:id="656" w:author="Sandra Godden" w:date="2023-10-13T14:59:00Z">
            <w:tblPrEx>
              <w:tblW w:w="9730" w:type="dxa"/>
            </w:tblPrEx>
          </w:tblPrExChange>
        </w:tblPrEx>
        <w:trPr>
          <w:trHeight w:val="290"/>
          <w:trPrChange w:id="657"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58" w:author="Sandra Godden" w:date="2023-10-13T14:59:00Z">
              <w:tcPr>
                <w:tcW w:w="899" w:type="dxa"/>
                <w:tcBorders>
                  <w:top w:val="nil"/>
                  <w:left w:val="nil"/>
                  <w:bottom w:val="nil"/>
                  <w:right w:val="nil"/>
                </w:tcBorders>
                <w:shd w:val="clear" w:color="auto" w:fill="auto"/>
                <w:noWrap/>
                <w:vAlign w:val="bottom"/>
              </w:tcPr>
            </w:tcPrChange>
          </w:tcPr>
          <w:p w14:paraId="1FC84A21"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vAlign w:val="bottom"/>
            <w:tcPrChange w:id="659" w:author="Sandra Godden" w:date="2023-10-13T14:59:00Z">
              <w:tcPr>
                <w:tcW w:w="3331" w:type="dxa"/>
                <w:tcBorders>
                  <w:top w:val="nil"/>
                  <w:left w:val="nil"/>
                  <w:bottom w:val="nil"/>
                  <w:right w:val="nil"/>
                </w:tcBorders>
                <w:shd w:val="clear" w:color="auto" w:fill="auto"/>
                <w:vAlign w:val="bottom"/>
              </w:tcPr>
            </w:tcPrChange>
          </w:tcPr>
          <w:p w14:paraId="61D08CB5"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60" w:author="Sandra Godden" w:date="2023-10-13T14:59:00Z">
              <w:tcPr>
                <w:tcW w:w="3150" w:type="dxa"/>
                <w:tcBorders>
                  <w:top w:val="nil"/>
                  <w:left w:val="nil"/>
                  <w:bottom w:val="nil"/>
                  <w:right w:val="nil"/>
                </w:tcBorders>
                <w:shd w:val="clear" w:color="auto" w:fill="auto"/>
                <w:noWrap/>
                <w:vAlign w:val="bottom"/>
                <w:hideMark/>
              </w:tcPr>
            </w:tcPrChange>
          </w:tcPr>
          <w:p w14:paraId="18B2E8D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661" w:author="Sandra Godden" w:date="2023-10-13T14:59:00Z">
              <w:tcPr>
                <w:tcW w:w="1366" w:type="dxa"/>
                <w:tcBorders>
                  <w:top w:val="nil"/>
                  <w:left w:val="nil"/>
                  <w:bottom w:val="nil"/>
                  <w:right w:val="nil"/>
                </w:tcBorders>
                <w:shd w:val="clear" w:color="auto" w:fill="auto"/>
                <w:noWrap/>
                <w:vAlign w:val="bottom"/>
                <w:hideMark/>
              </w:tcPr>
            </w:tcPrChange>
          </w:tcPr>
          <w:p w14:paraId="229BB8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62" w:author="Sandra Godden" w:date="2023-10-13T14:59:00Z">
              <w:tcPr>
                <w:tcW w:w="984" w:type="dxa"/>
                <w:gridSpan w:val="2"/>
                <w:tcBorders>
                  <w:top w:val="nil"/>
                  <w:left w:val="nil"/>
                  <w:bottom w:val="nil"/>
                  <w:right w:val="nil"/>
                </w:tcBorders>
                <w:shd w:val="clear" w:color="auto" w:fill="auto"/>
                <w:noWrap/>
                <w:vAlign w:val="bottom"/>
                <w:hideMark/>
              </w:tcPr>
            </w:tcPrChange>
          </w:tcPr>
          <w:p w14:paraId="4B07C7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D34B6A">
        <w:tblPrEx>
          <w:tblW w:w="9730" w:type="dxa"/>
          <w:tblPrExChange w:id="663" w:author="Sandra Godden" w:date="2023-10-13T14:59:00Z">
            <w:tblPrEx>
              <w:tblW w:w="9730" w:type="dxa"/>
            </w:tblPrEx>
          </w:tblPrExChange>
        </w:tblPrEx>
        <w:trPr>
          <w:trHeight w:val="290"/>
          <w:trPrChange w:id="66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65" w:author="Sandra Godden" w:date="2023-10-13T14:59:00Z">
              <w:tcPr>
                <w:tcW w:w="899" w:type="dxa"/>
                <w:tcBorders>
                  <w:top w:val="nil"/>
                  <w:left w:val="nil"/>
                  <w:bottom w:val="nil"/>
                  <w:right w:val="nil"/>
                </w:tcBorders>
                <w:shd w:val="clear" w:color="auto" w:fill="auto"/>
                <w:noWrap/>
                <w:vAlign w:val="bottom"/>
              </w:tcPr>
            </w:tcPrChange>
          </w:tcPr>
          <w:p w14:paraId="24BD0DA0"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66" w:author="Sandra Godden" w:date="2023-10-13T14:59:00Z">
              <w:tcPr>
                <w:tcW w:w="3331" w:type="dxa"/>
                <w:tcBorders>
                  <w:top w:val="nil"/>
                  <w:left w:val="nil"/>
                  <w:bottom w:val="nil"/>
                  <w:right w:val="nil"/>
                </w:tcBorders>
                <w:shd w:val="clear" w:color="auto" w:fill="auto"/>
                <w:noWrap/>
                <w:vAlign w:val="bottom"/>
                <w:hideMark/>
              </w:tcPr>
            </w:tcPrChange>
          </w:tcPr>
          <w:p w14:paraId="03C07DAF" w14:textId="77777777" w:rsidR="009910FE" w:rsidRPr="006E592D" w:rsidRDefault="009910FE" w:rsidP="00D53DC9">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150" w:type="dxa"/>
            <w:tcBorders>
              <w:top w:val="nil"/>
              <w:left w:val="nil"/>
              <w:bottom w:val="nil"/>
              <w:right w:val="nil"/>
            </w:tcBorders>
            <w:shd w:val="clear" w:color="auto" w:fill="auto"/>
            <w:noWrap/>
            <w:vAlign w:val="bottom"/>
            <w:hideMark/>
            <w:tcPrChange w:id="667" w:author="Sandra Godden" w:date="2023-10-13T14:59:00Z">
              <w:tcPr>
                <w:tcW w:w="3150" w:type="dxa"/>
                <w:tcBorders>
                  <w:top w:val="nil"/>
                  <w:left w:val="nil"/>
                  <w:bottom w:val="nil"/>
                  <w:right w:val="nil"/>
                </w:tcBorders>
                <w:shd w:val="clear" w:color="auto" w:fill="auto"/>
                <w:noWrap/>
                <w:vAlign w:val="bottom"/>
                <w:hideMark/>
              </w:tcPr>
            </w:tcPrChange>
          </w:tcPr>
          <w:p w14:paraId="0AA24BC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668" w:author="Sandra Godden" w:date="2023-10-13T14:59:00Z">
              <w:tcPr>
                <w:tcW w:w="1366" w:type="dxa"/>
                <w:tcBorders>
                  <w:top w:val="nil"/>
                  <w:left w:val="nil"/>
                  <w:bottom w:val="nil"/>
                  <w:right w:val="nil"/>
                </w:tcBorders>
                <w:shd w:val="clear" w:color="auto" w:fill="auto"/>
                <w:noWrap/>
                <w:vAlign w:val="bottom"/>
                <w:hideMark/>
              </w:tcPr>
            </w:tcPrChange>
          </w:tcPr>
          <w:p w14:paraId="0F4234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Change w:id="669" w:author="Sandra Godden" w:date="2023-10-13T14:59:00Z">
              <w:tcPr>
                <w:tcW w:w="984" w:type="dxa"/>
                <w:gridSpan w:val="2"/>
                <w:tcBorders>
                  <w:top w:val="nil"/>
                  <w:left w:val="nil"/>
                  <w:bottom w:val="nil"/>
                  <w:right w:val="nil"/>
                </w:tcBorders>
                <w:shd w:val="clear" w:color="auto" w:fill="auto"/>
                <w:noWrap/>
                <w:vAlign w:val="bottom"/>
                <w:hideMark/>
              </w:tcPr>
            </w:tcPrChange>
          </w:tcPr>
          <w:p w14:paraId="79D60B0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D53DC9">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D34B6A">
        <w:tblPrEx>
          <w:tblW w:w="9730" w:type="dxa"/>
          <w:tblPrExChange w:id="670" w:author="Sandra Godden" w:date="2023-10-13T14:59:00Z">
            <w:tblPrEx>
              <w:tblW w:w="9730" w:type="dxa"/>
            </w:tblPrEx>
          </w:tblPrExChange>
        </w:tblPrEx>
        <w:trPr>
          <w:trHeight w:val="290"/>
          <w:trPrChange w:id="671"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72" w:author="Sandra Godden" w:date="2023-10-13T14:59:00Z">
              <w:tcPr>
                <w:tcW w:w="899" w:type="dxa"/>
                <w:tcBorders>
                  <w:top w:val="nil"/>
                  <w:left w:val="nil"/>
                  <w:bottom w:val="nil"/>
                  <w:right w:val="nil"/>
                </w:tcBorders>
                <w:shd w:val="clear" w:color="auto" w:fill="auto"/>
                <w:noWrap/>
                <w:vAlign w:val="bottom"/>
              </w:tcPr>
            </w:tcPrChange>
          </w:tcPr>
          <w:p w14:paraId="69D550B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73" w:author="Sandra Godden" w:date="2023-10-13T14:59:00Z">
              <w:tcPr>
                <w:tcW w:w="3331" w:type="dxa"/>
                <w:tcBorders>
                  <w:top w:val="nil"/>
                  <w:left w:val="nil"/>
                  <w:bottom w:val="nil"/>
                  <w:right w:val="nil"/>
                </w:tcBorders>
                <w:shd w:val="clear" w:color="auto" w:fill="auto"/>
                <w:noWrap/>
                <w:vAlign w:val="bottom"/>
                <w:hideMark/>
              </w:tcPr>
            </w:tcPrChange>
          </w:tcPr>
          <w:p w14:paraId="37855BA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Change w:id="674" w:author="Sandra Godden" w:date="2023-10-13T14:59:00Z">
              <w:tcPr>
                <w:tcW w:w="3150" w:type="dxa"/>
                <w:tcBorders>
                  <w:top w:val="nil"/>
                  <w:left w:val="nil"/>
                  <w:bottom w:val="nil"/>
                  <w:right w:val="nil"/>
                </w:tcBorders>
                <w:shd w:val="clear" w:color="auto" w:fill="auto"/>
                <w:noWrap/>
                <w:vAlign w:val="bottom"/>
                <w:hideMark/>
              </w:tcPr>
            </w:tcPrChange>
          </w:tcPr>
          <w:p w14:paraId="121B2A0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675" w:author="Sandra Godden" w:date="2023-10-13T14:59:00Z">
              <w:tcPr>
                <w:tcW w:w="1366" w:type="dxa"/>
                <w:tcBorders>
                  <w:top w:val="nil"/>
                  <w:left w:val="nil"/>
                  <w:bottom w:val="nil"/>
                  <w:right w:val="nil"/>
                </w:tcBorders>
                <w:shd w:val="clear" w:color="auto" w:fill="auto"/>
                <w:noWrap/>
                <w:vAlign w:val="bottom"/>
                <w:hideMark/>
              </w:tcPr>
            </w:tcPrChange>
          </w:tcPr>
          <w:p w14:paraId="372940F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Change w:id="676" w:author="Sandra Godden" w:date="2023-10-13T14:59:00Z">
              <w:tcPr>
                <w:tcW w:w="984" w:type="dxa"/>
                <w:gridSpan w:val="2"/>
                <w:tcBorders>
                  <w:top w:val="nil"/>
                  <w:left w:val="nil"/>
                  <w:bottom w:val="nil"/>
                  <w:right w:val="nil"/>
                </w:tcBorders>
                <w:shd w:val="clear" w:color="auto" w:fill="auto"/>
                <w:noWrap/>
                <w:vAlign w:val="bottom"/>
                <w:hideMark/>
              </w:tcPr>
            </w:tcPrChange>
          </w:tcPr>
          <w:p w14:paraId="44AF04F3" w14:textId="32422DA6"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7D5A3C">
              <w:rPr>
                <w:rFonts w:ascii="Times New Roman" w:eastAsia="Times New Roman" w:hAnsi="Times New Roman" w:cs="Times New Roman"/>
                <w:color w:val="000000"/>
              </w:rPr>
              <w:t>8</w:t>
            </w:r>
          </w:p>
        </w:tc>
      </w:tr>
      <w:tr w:rsidR="009910FE" w:rsidRPr="00604EDE" w14:paraId="4F6E8AED" w14:textId="77777777" w:rsidTr="00D34B6A">
        <w:tblPrEx>
          <w:tblW w:w="9730" w:type="dxa"/>
          <w:tblPrExChange w:id="677" w:author="Sandra Godden" w:date="2023-10-13T14:59:00Z">
            <w:tblPrEx>
              <w:tblW w:w="9730" w:type="dxa"/>
            </w:tblPrEx>
          </w:tblPrExChange>
        </w:tblPrEx>
        <w:trPr>
          <w:trHeight w:val="290"/>
          <w:trPrChange w:id="67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79" w:author="Sandra Godden" w:date="2023-10-13T14:59:00Z">
              <w:tcPr>
                <w:tcW w:w="899" w:type="dxa"/>
                <w:tcBorders>
                  <w:top w:val="nil"/>
                  <w:left w:val="nil"/>
                  <w:bottom w:val="nil"/>
                  <w:right w:val="nil"/>
                </w:tcBorders>
                <w:shd w:val="clear" w:color="auto" w:fill="auto"/>
                <w:noWrap/>
                <w:vAlign w:val="bottom"/>
              </w:tcPr>
            </w:tcPrChange>
          </w:tcPr>
          <w:p w14:paraId="69A9DC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80" w:author="Sandra Godden" w:date="2023-10-13T14:59:00Z">
              <w:tcPr>
                <w:tcW w:w="3331" w:type="dxa"/>
                <w:tcBorders>
                  <w:top w:val="nil"/>
                  <w:left w:val="nil"/>
                  <w:bottom w:val="nil"/>
                  <w:right w:val="nil"/>
                </w:tcBorders>
                <w:shd w:val="clear" w:color="auto" w:fill="auto"/>
                <w:noWrap/>
                <w:vAlign w:val="bottom"/>
                <w:hideMark/>
              </w:tcPr>
            </w:tcPrChange>
          </w:tcPr>
          <w:p w14:paraId="348B519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681" w:author="Sandra Godden" w:date="2023-10-13T14:59:00Z">
              <w:tcPr>
                <w:tcW w:w="3150" w:type="dxa"/>
                <w:tcBorders>
                  <w:top w:val="nil"/>
                  <w:left w:val="nil"/>
                  <w:bottom w:val="nil"/>
                  <w:right w:val="nil"/>
                </w:tcBorders>
                <w:shd w:val="clear" w:color="auto" w:fill="auto"/>
                <w:noWrap/>
                <w:vAlign w:val="bottom"/>
                <w:hideMark/>
              </w:tcPr>
            </w:tcPrChange>
          </w:tcPr>
          <w:p w14:paraId="5FC6145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682" w:author="Sandra Godden" w:date="2023-10-13T14:59:00Z">
              <w:tcPr>
                <w:tcW w:w="1366" w:type="dxa"/>
                <w:tcBorders>
                  <w:top w:val="nil"/>
                  <w:left w:val="nil"/>
                  <w:bottom w:val="nil"/>
                  <w:right w:val="nil"/>
                </w:tcBorders>
                <w:shd w:val="clear" w:color="auto" w:fill="auto"/>
                <w:noWrap/>
                <w:vAlign w:val="bottom"/>
                <w:hideMark/>
              </w:tcPr>
            </w:tcPrChange>
          </w:tcPr>
          <w:p w14:paraId="4D079C4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Change w:id="683" w:author="Sandra Godden" w:date="2023-10-13T14:59:00Z">
              <w:tcPr>
                <w:tcW w:w="984" w:type="dxa"/>
                <w:gridSpan w:val="2"/>
                <w:tcBorders>
                  <w:top w:val="nil"/>
                  <w:left w:val="nil"/>
                  <w:bottom w:val="nil"/>
                  <w:right w:val="nil"/>
                </w:tcBorders>
                <w:shd w:val="clear" w:color="auto" w:fill="auto"/>
                <w:noWrap/>
                <w:vAlign w:val="bottom"/>
                <w:hideMark/>
              </w:tcPr>
            </w:tcPrChange>
          </w:tcPr>
          <w:p w14:paraId="3802687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D34B6A">
        <w:tblPrEx>
          <w:tblW w:w="9730" w:type="dxa"/>
          <w:tblPrExChange w:id="684" w:author="Sandra Godden" w:date="2023-10-13T14:59:00Z">
            <w:tblPrEx>
              <w:tblW w:w="9730" w:type="dxa"/>
            </w:tblPrEx>
          </w:tblPrExChange>
        </w:tblPrEx>
        <w:trPr>
          <w:trHeight w:val="290"/>
          <w:trPrChange w:id="685"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86" w:author="Sandra Godden" w:date="2023-10-13T14:59:00Z">
              <w:tcPr>
                <w:tcW w:w="899" w:type="dxa"/>
                <w:tcBorders>
                  <w:top w:val="nil"/>
                  <w:left w:val="nil"/>
                  <w:bottom w:val="nil"/>
                  <w:right w:val="nil"/>
                </w:tcBorders>
                <w:shd w:val="clear" w:color="auto" w:fill="auto"/>
                <w:noWrap/>
                <w:vAlign w:val="bottom"/>
              </w:tcPr>
            </w:tcPrChange>
          </w:tcPr>
          <w:p w14:paraId="5ED47CF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687" w:author="Sandra Godden" w:date="2023-10-13T14:59:00Z">
              <w:tcPr>
                <w:tcW w:w="3331" w:type="dxa"/>
                <w:tcBorders>
                  <w:top w:val="nil"/>
                  <w:left w:val="nil"/>
                  <w:bottom w:val="nil"/>
                  <w:right w:val="nil"/>
                </w:tcBorders>
                <w:shd w:val="clear" w:color="auto" w:fill="auto"/>
                <w:noWrap/>
                <w:vAlign w:val="bottom"/>
              </w:tcPr>
            </w:tcPrChange>
          </w:tcPr>
          <w:p w14:paraId="18C9F10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688" w:author="Sandra Godden" w:date="2023-10-13T14:59:00Z">
              <w:tcPr>
                <w:tcW w:w="3150" w:type="dxa"/>
                <w:tcBorders>
                  <w:top w:val="nil"/>
                  <w:left w:val="nil"/>
                  <w:bottom w:val="nil"/>
                  <w:right w:val="nil"/>
                </w:tcBorders>
                <w:shd w:val="clear" w:color="auto" w:fill="auto"/>
                <w:noWrap/>
                <w:vAlign w:val="bottom"/>
              </w:tcPr>
            </w:tcPrChange>
          </w:tcPr>
          <w:p w14:paraId="1630A4B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Change w:id="689" w:author="Sandra Godden" w:date="2023-10-13T14:59:00Z">
              <w:tcPr>
                <w:tcW w:w="1366" w:type="dxa"/>
                <w:tcBorders>
                  <w:top w:val="nil"/>
                  <w:left w:val="nil"/>
                  <w:bottom w:val="nil"/>
                  <w:right w:val="nil"/>
                </w:tcBorders>
                <w:shd w:val="clear" w:color="auto" w:fill="auto"/>
                <w:noWrap/>
                <w:vAlign w:val="bottom"/>
              </w:tcPr>
            </w:tcPrChange>
          </w:tcPr>
          <w:p w14:paraId="632AB32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Change w:id="690" w:author="Sandra Godden" w:date="2023-10-13T14:59:00Z">
              <w:tcPr>
                <w:tcW w:w="984" w:type="dxa"/>
                <w:gridSpan w:val="2"/>
                <w:tcBorders>
                  <w:top w:val="nil"/>
                  <w:left w:val="nil"/>
                  <w:bottom w:val="nil"/>
                  <w:right w:val="nil"/>
                </w:tcBorders>
                <w:shd w:val="clear" w:color="auto" w:fill="auto"/>
                <w:noWrap/>
                <w:vAlign w:val="bottom"/>
              </w:tcPr>
            </w:tcPrChange>
          </w:tcPr>
          <w:p w14:paraId="7828AAD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D34B6A">
        <w:tblPrEx>
          <w:tblW w:w="9730" w:type="dxa"/>
          <w:tblPrExChange w:id="691" w:author="Sandra Godden" w:date="2023-10-13T14:59:00Z">
            <w:tblPrEx>
              <w:tblW w:w="9730" w:type="dxa"/>
            </w:tblPrEx>
          </w:tblPrExChange>
        </w:tblPrEx>
        <w:trPr>
          <w:trHeight w:val="290"/>
          <w:trPrChange w:id="692"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93" w:author="Sandra Godden" w:date="2023-10-13T14:59:00Z">
              <w:tcPr>
                <w:tcW w:w="899" w:type="dxa"/>
                <w:tcBorders>
                  <w:top w:val="nil"/>
                  <w:left w:val="nil"/>
                  <w:bottom w:val="nil"/>
                  <w:right w:val="nil"/>
                </w:tcBorders>
                <w:shd w:val="clear" w:color="auto" w:fill="auto"/>
                <w:noWrap/>
                <w:vAlign w:val="bottom"/>
              </w:tcPr>
            </w:tcPrChange>
          </w:tcPr>
          <w:p w14:paraId="12F880A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94" w:author="Sandra Godden" w:date="2023-10-13T14:59:00Z">
              <w:tcPr>
                <w:tcW w:w="3331" w:type="dxa"/>
                <w:tcBorders>
                  <w:top w:val="nil"/>
                  <w:left w:val="nil"/>
                  <w:bottom w:val="nil"/>
                  <w:right w:val="nil"/>
                </w:tcBorders>
                <w:shd w:val="clear" w:color="auto" w:fill="auto"/>
                <w:noWrap/>
                <w:vAlign w:val="bottom"/>
                <w:hideMark/>
              </w:tcPr>
            </w:tcPrChange>
          </w:tcPr>
          <w:p w14:paraId="626C76E9"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695" w:author="Sandra Godden" w:date="2023-10-13T14:59:00Z">
              <w:tcPr>
                <w:tcW w:w="3150" w:type="dxa"/>
                <w:tcBorders>
                  <w:top w:val="nil"/>
                  <w:left w:val="nil"/>
                  <w:bottom w:val="nil"/>
                  <w:right w:val="nil"/>
                </w:tcBorders>
                <w:shd w:val="clear" w:color="auto" w:fill="auto"/>
                <w:noWrap/>
                <w:vAlign w:val="bottom"/>
                <w:hideMark/>
              </w:tcPr>
            </w:tcPrChange>
          </w:tcPr>
          <w:p w14:paraId="761AA63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696" w:author="Sandra Godden" w:date="2023-10-13T14:59:00Z">
              <w:tcPr>
                <w:tcW w:w="1366" w:type="dxa"/>
                <w:tcBorders>
                  <w:top w:val="nil"/>
                  <w:left w:val="nil"/>
                  <w:bottom w:val="nil"/>
                  <w:right w:val="nil"/>
                </w:tcBorders>
                <w:shd w:val="clear" w:color="auto" w:fill="auto"/>
                <w:noWrap/>
                <w:vAlign w:val="bottom"/>
                <w:hideMark/>
              </w:tcPr>
            </w:tcPrChange>
          </w:tcPr>
          <w:p w14:paraId="7767FA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Change w:id="697" w:author="Sandra Godden" w:date="2023-10-13T14:59:00Z">
              <w:tcPr>
                <w:tcW w:w="984" w:type="dxa"/>
                <w:gridSpan w:val="2"/>
                <w:tcBorders>
                  <w:top w:val="nil"/>
                  <w:left w:val="nil"/>
                  <w:bottom w:val="nil"/>
                  <w:right w:val="nil"/>
                </w:tcBorders>
                <w:shd w:val="clear" w:color="auto" w:fill="auto"/>
                <w:noWrap/>
                <w:vAlign w:val="bottom"/>
                <w:hideMark/>
              </w:tcPr>
            </w:tcPrChange>
          </w:tcPr>
          <w:p w14:paraId="6AF85AC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5E59AD" w:rsidRPr="00604EDE" w14:paraId="41E1CCE3" w14:textId="77777777" w:rsidTr="00D53DC9">
        <w:trPr>
          <w:trHeight w:val="290"/>
        </w:trPr>
        <w:tc>
          <w:tcPr>
            <w:tcW w:w="9730" w:type="dxa"/>
            <w:gridSpan w:val="5"/>
            <w:tcBorders>
              <w:top w:val="nil"/>
              <w:left w:val="nil"/>
              <w:bottom w:val="nil"/>
              <w:right w:val="nil"/>
            </w:tcBorders>
            <w:shd w:val="clear" w:color="auto" w:fill="auto"/>
            <w:noWrap/>
            <w:vAlign w:val="bottom"/>
          </w:tcPr>
          <w:p w14:paraId="3C5FCA54"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5E59AD" w:rsidRPr="00604EDE" w14:paraId="0F40B34F" w14:textId="77777777" w:rsidTr="00D53DC9">
        <w:trPr>
          <w:trHeight w:val="290"/>
        </w:trPr>
        <w:tc>
          <w:tcPr>
            <w:tcW w:w="9730" w:type="dxa"/>
            <w:gridSpan w:val="5"/>
            <w:tcBorders>
              <w:top w:val="nil"/>
              <w:left w:val="nil"/>
              <w:bottom w:val="nil"/>
              <w:right w:val="nil"/>
            </w:tcBorders>
            <w:shd w:val="clear" w:color="auto" w:fill="auto"/>
            <w:noWrap/>
            <w:vAlign w:val="bottom"/>
          </w:tcPr>
          <w:p w14:paraId="0E7DE82D" w14:textId="77777777" w:rsidR="005E59AD" w:rsidRPr="00604EDE" w:rsidRDefault="005E59AD" w:rsidP="005E59AD">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5E59AD" w:rsidRPr="00604EDE" w14:paraId="62563E0D" w14:textId="77777777" w:rsidTr="00D53DC9">
        <w:trPr>
          <w:trHeight w:val="290"/>
        </w:trPr>
        <w:tc>
          <w:tcPr>
            <w:tcW w:w="9730" w:type="dxa"/>
            <w:gridSpan w:val="5"/>
            <w:tcBorders>
              <w:top w:val="nil"/>
              <w:left w:val="nil"/>
              <w:bottom w:val="nil"/>
              <w:right w:val="nil"/>
            </w:tcBorders>
            <w:shd w:val="clear" w:color="auto" w:fill="auto"/>
            <w:noWrap/>
            <w:vAlign w:val="bottom"/>
          </w:tcPr>
          <w:p w14:paraId="402B9093"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162EDFA7" w14:textId="3EBB66C2" w:rsidR="008E0E61" w:rsidRDefault="008E0E61" w:rsidP="00AF7E8C">
      <w:pPr>
        <w:spacing w:line="480" w:lineRule="auto"/>
        <w:jc w:val="both"/>
        <w:rPr>
          <w:rFonts w:ascii="Times New Roman" w:hAnsi="Times New Roman" w:cs="Times New Roman"/>
          <w:sz w:val="24"/>
          <w:szCs w:val="24"/>
        </w:rPr>
      </w:pPr>
      <w:ins w:id="698" w:author="Sandra Godden" w:date="2023-10-13T15:07:00Z">
        <w:r>
          <w:rPr>
            <w:rFonts w:ascii="Times New Roman" w:hAnsi="Times New Roman" w:cs="Times New Roman"/>
            <w:sz w:val="24"/>
            <w:szCs w:val="24"/>
          </w:rPr>
          <w:t>Example table format for Tables 1 and 2</w:t>
        </w:r>
      </w:ins>
      <w:r>
        <w:rPr>
          <w:rFonts w:ascii="Times New Roman" w:hAnsi="Times New Roman" w:cs="Times New Roman"/>
          <w:sz w:val="24"/>
          <w:szCs w:val="24"/>
        </w:rPr>
        <w:t xml:space="preserve"> – can landscape if you like</w:t>
      </w:r>
      <w:r>
        <w:rPr>
          <w:rFonts w:ascii="Times New Roman" w:hAnsi="Times New Roman" w:cs="Times New Roman"/>
          <w:sz w:val="24"/>
          <w:szCs w:val="24"/>
        </w:rPr>
        <w:br/>
      </w:r>
      <w:commentRangeStart w:id="699"/>
      <w:r>
        <w:rPr>
          <w:rFonts w:ascii="Times New Roman" w:hAnsi="Times New Roman" w:cs="Times New Roman"/>
          <w:sz w:val="24"/>
          <w:szCs w:val="24"/>
        </w:rPr>
        <w:t>Table reports mean log</w:t>
      </w:r>
      <w:r w:rsidRPr="008E0E61">
        <w:rPr>
          <w:rFonts w:ascii="Times New Roman" w:hAnsi="Times New Roman" w:cs="Times New Roman"/>
          <w:sz w:val="24"/>
          <w:szCs w:val="24"/>
          <w:vertAlign w:val="subscript"/>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cfu</w:t>
      </w:r>
      <w:proofErr w:type="spellEnd"/>
      <w:r>
        <w:rPr>
          <w:rFonts w:ascii="Times New Roman" w:hAnsi="Times New Roman" w:cs="Times New Roman"/>
          <w:sz w:val="24"/>
          <w:szCs w:val="24"/>
        </w:rPr>
        <w:t>/mL (95% CI)</w:t>
      </w:r>
      <w:commentRangeEnd w:id="699"/>
      <w:r>
        <w:rPr>
          <w:rStyle w:val="CommentReference"/>
          <w:rFonts w:eastAsiaTheme="minorEastAsia"/>
        </w:rPr>
        <w:commentReference w:id="699"/>
      </w:r>
    </w:p>
    <w:tbl>
      <w:tblPr>
        <w:tblStyle w:val="TableGrid"/>
        <w:tblW w:w="0" w:type="auto"/>
        <w:tblLook w:val="04A0" w:firstRow="1" w:lastRow="0" w:firstColumn="1" w:lastColumn="0" w:noHBand="0" w:noVBand="1"/>
      </w:tblPr>
      <w:tblGrid>
        <w:gridCol w:w="1885"/>
        <w:gridCol w:w="1855"/>
        <w:gridCol w:w="1870"/>
        <w:gridCol w:w="1870"/>
        <w:gridCol w:w="1870"/>
      </w:tblGrid>
      <w:tr w:rsidR="008E0E61" w14:paraId="4B0CEAEC" w14:textId="77777777" w:rsidTr="008E0E61">
        <w:tc>
          <w:tcPr>
            <w:tcW w:w="1885" w:type="dxa"/>
          </w:tcPr>
          <w:p w14:paraId="2F0B9E31" w14:textId="4F576415" w:rsidR="008E0E61" w:rsidRDefault="008E0E61" w:rsidP="001B7CB0">
            <w:pPr>
              <w:jc w:val="both"/>
              <w:rPr>
                <w:rFonts w:ascii="Times New Roman" w:hAnsi="Times New Roman" w:cs="Times New Roman"/>
                <w:sz w:val="24"/>
                <w:szCs w:val="24"/>
              </w:rPr>
            </w:pPr>
            <w:r>
              <w:rPr>
                <w:rFonts w:ascii="Times New Roman" w:hAnsi="Times New Roman" w:cs="Times New Roman"/>
                <w:sz w:val="24"/>
                <w:szCs w:val="24"/>
              </w:rPr>
              <w:t xml:space="preserve">Pathogen group </w:t>
            </w:r>
          </w:p>
        </w:tc>
        <w:tc>
          <w:tcPr>
            <w:tcW w:w="1855" w:type="dxa"/>
          </w:tcPr>
          <w:p w14:paraId="6BC093AB" w14:textId="3C8197B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Bedded Pack</w:t>
            </w:r>
          </w:p>
        </w:tc>
        <w:tc>
          <w:tcPr>
            <w:tcW w:w="1870" w:type="dxa"/>
          </w:tcPr>
          <w:p w14:paraId="55EDE71A" w14:textId="6691876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Tie stall</w:t>
            </w:r>
          </w:p>
        </w:tc>
        <w:tc>
          <w:tcPr>
            <w:tcW w:w="1870" w:type="dxa"/>
          </w:tcPr>
          <w:p w14:paraId="22C7C483" w14:textId="37FD540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Free stall</w:t>
            </w:r>
          </w:p>
        </w:tc>
        <w:tc>
          <w:tcPr>
            <w:tcW w:w="1870" w:type="dxa"/>
          </w:tcPr>
          <w:p w14:paraId="64CA96ED" w14:textId="18505B9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P value</w:t>
            </w:r>
          </w:p>
        </w:tc>
      </w:tr>
      <w:tr w:rsidR="008E0E61" w14:paraId="1EB08173" w14:textId="77777777" w:rsidTr="008E0E61">
        <w:tc>
          <w:tcPr>
            <w:tcW w:w="1885" w:type="dxa"/>
          </w:tcPr>
          <w:p w14:paraId="499D3DFE" w14:textId="5CC4BEC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unt</w:t>
            </w:r>
          </w:p>
        </w:tc>
        <w:tc>
          <w:tcPr>
            <w:tcW w:w="1855" w:type="dxa"/>
          </w:tcPr>
          <w:p w14:paraId="30602672" w14:textId="55EDACD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5</w:t>
            </w:r>
          </w:p>
        </w:tc>
        <w:tc>
          <w:tcPr>
            <w:tcW w:w="1870" w:type="dxa"/>
          </w:tcPr>
          <w:p w14:paraId="73AFAFD7" w14:textId="0C363A7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10</w:t>
            </w:r>
          </w:p>
        </w:tc>
        <w:tc>
          <w:tcPr>
            <w:tcW w:w="1870" w:type="dxa"/>
          </w:tcPr>
          <w:p w14:paraId="35F9AF6F" w14:textId="176D865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6</w:t>
            </w:r>
          </w:p>
        </w:tc>
        <w:tc>
          <w:tcPr>
            <w:tcW w:w="1870" w:type="dxa"/>
          </w:tcPr>
          <w:p w14:paraId="46CC178E" w14:textId="715523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21</w:t>
            </w:r>
          </w:p>
        </w:tc>
      </w:tr>
      <w:tr w:rsidR="008E0E61" w14:paraId="4737093D" w14:textId="77777777" w:rsidTr="008E0E61">
        <w:tc>
          <w:tcPr>
            <w:tcW w:w="1885" w:type="dxa"/>
          </w:tcPr>
          <w:p w14:paraId="7462CA9A" w14:textId="127A91D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spp.</w:t>
            </w:r>
          </w:p>
        </w:tc>
        <w:tc>
          <w:tcPr>
            <w:tcW w:w="1855" w:type="dxa"/>
          </w:tcPr>
          <w:p w14:paraId="0D036E22" w14:textId="7ABB11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57A4CF50" w14:textId="1A9AA2B5"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68B21C68" w14:textId="3FA0C2F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13F8B4A6" w14:textId="197446D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589508A8" w14:textId="77777777" w:rsidTr="008E0E61">
        <w:tc>
          <w:tcPr>
            <w:tcW w:w="1885" w:type="dxa"/>
          </w:tcPr>
          <w:p w14:paraId="256A4732" w14:textId="0F901E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rep SLO spp.</w:t>
            </w:r>
          </w:p>
        </w:tc>
        <w:tc>
          <w:tcPr>
            <w:tcW w:w="1855" w:type="dxa"/>
          </w:tcPr>
          <w:p w14:paraId="793A216D" w14:textId="33EAA01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62151C0" w14:textId="4B0BEF1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74A1609" w14:textId="23DF23D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03BFE3C" w14:textId="0348E68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25743211" w14:textId="77777777" w:rsidTr="008E0E61">
        <w:tc>
          <w:tcPr>
            <w:tcW w:w="1885" w:type="dxa"/>
          </w:tcPr>
          <w:p w14:paraId="6879EC19" w14:textId="4AF0CEF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aureus</w:t>
            </w:r>
          </w:p>
        </w:tc>
        <w:tc>
          <w:tcPr>
            <w:tcW w:w="1855" w:type="dxa"/>
          </w:tcPr>
          <w:p w14:paraId="28635778" w14:textId="426DA4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61F6F03" w14:textId="035535F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7EF28673" w14:textId="7703CF4B"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391CEB1B" w14:textId="180460B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74566854" w14:textId="77777777" w:rsidTr="008E0E61">
        <w:tc>
          <w:tcPr>
            <w:tcW w:w="1885" w:type="dxa"/>
          </w:tcPr>
          <w:p w14:paraId="485A38FB" w14:textId="290A344E"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liforms</w:t>
            </w:r>
          </w:p>
        </w:tc>
        <w:tc>
          <w:tcPr>
            <w:tcW w:w="1855" w:type="dxa"/>
          </w:tcPr>
          <w:p w14:paraId="4848E37A" w14:textId="6834618A"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2F4BA78C" w14:textId="3C8ECE4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46772BD" w14:textId="4D8BC618"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FA97E13" w14:textId="05B8E85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 </w:t>
            </w:r>
          </w:p>
        </w:tc>
      </w:tr>
    </w:tbl>
    <w:p w14:paraId="75560755" w14:textId="3D7C76BE" w:rsidR="008E0E61" w:rsidRPr="00604EDE" w:rsidRDefault="008E0E61"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br/>
      </w:r>
    </w:p>
    <w:sectPr w:rsidR="008E0E61"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6" w:author="Sandra Godden" w:date="2023-10-13T07:47:00Z" w:initials="SG">
    <w:p w14:paraId="4DC6E525" w14:textId="3CA368D2" w:rsidR="00D7652E" w:rsidRDefault="00D7652E">
      <w:pPr>
        <w:pStyle w:val="CommentText"/>
      </w:pPr>
      <w:r>
        <w:rPr>
          <w:rStyle w:val="CommentReference"/>
        </w:rPr>
        <w:annotationRef/>
      </w:r>
      <w:r>
        <w:t>Line 7 implies this is during winter, so suggest you specify it here.</w:t>
      </w:r>
    </w:p>
  </w:comment>
  <w:comment w:id="12" w:author="Sandra Godden" w:date="2023-10-13T07:48:00Z" w:initials="SG">
    <w:p w14:paraId="7F296299" w14:textId="798FC5F5" w:rsidR="00D7652E" w:rsidRDefault="00D7652E">
      <w:pPr>
        <w:pStyle w:val="CommentText"/>
      </w:pPr>
      <w:r>
        <w:rPr>
          <w:rStyle w:val="CommentReference"/>
        </w:rPr>
        <w:annotationRef/>
      </w:r>
      <w:r>
        <w:t xml:space="preserve">Was this something you studied? If not, then don’t put it here (it implies it is an outcome of your work).  Or, if this is a statement about previous research, then put it as your opening sentence at the beginning of the summary, and indicate ‘Previous studies have reported that…”.  </w:t>
      </w:r>
    </w:p>
  </w:comment>
  <w:comment w:id="14"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8" w:author="Sandra Godden" w:date="2023-10-13T07:50:00Z" w:initials="SG">
    <w:p w14:paraId="6FEA2F95" w14:textId="1C51CB9A" w:rsidR="00D7652E" w:rsidRDefault="00D7652E">
      <w:pPr>
        <w:pStyle w:val="CommentText"/>
      </w:pPr>
      <w:r>
        <w:rPr>
          <w:rStyle w:val="CommentReference"/>
        </w:rPr>
        <w:annotationRef/>
      </w:r>
      <w:r>
        <w:t>Is this a survey?  No.  Your main objective was to complete an observational study designed to investigate relationships between housing type (pack/tiestall/freestall) and specific outcomes.  If the latter is true, then I would rewrite the title to reflect this.  It is not a survey.</w:t>
      </w:r>
    </w:p>
    <w:p w14:paraId="6C175125" w14:textId="03BA8623" w:rsidR="00D7652E" w:rsidRDefault="00D7652E">
      <w:pPr>
        <w:pStyle w:val="CommentText"/>
      </w:pPr>
    </w:p>
    <w:p w14:paraId="154D2965" w14:textId="24195951" w:rsidR="00D7652E" w:rsidRDefault="00D7652E">
      <w:pPr>
        <w:pStyle w:val="CommentText"/>
      </w:pPr>
      <w:r>
        <w:t xml:space="preserve">e.g. How about: ‘Relationship between facility type and milk quality, udder health, udder hygiene and milk production on Vermont organic dairy farms’.    The ‘survey’ aspect doesn’t need to be mentioned in the title.  </w:t>
      </w:r>
    </w:p>
  </w:comment>
  <w:comment w:id="19" w:author="Caitlin Jeffrey" w:date="2023-09-14T12:31:00Z" w:initials="CJ">
    <w:p w14:paraId="3E93110E" w14:textId="0B64F802" w:rsidR="00D7652E" w:rsidRDefault="00D7652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21"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22"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23"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35"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24"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54"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64" w:author="Caitlin Jeffrey" w:date="2023-10-18T13:59:00Z" w:initials="CJ">
    <w:p w14:paraId="53DD023E" w14:textId="5D0880A2" w:rsidR="002F300D" w:rsidRDefault="002F300D">
      <w:pPr>
        <w:pStyle w:val="CommentText"/>
      </w:pPr>
      <w:r>
        <w:rPr>
          <w:rStyle w:val="CommentReference"/>
        </w:rPr>
        <w:annotationRef/>
      </w:r>
      <w:r>
        <w:t>I struggled to find this- pounds?</w:t>
      </w:r>
    </w:p>
  </w:comment>
  <w:comment w:id="84"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90" w:author="Sandra Godden" w:date="2023-10-13T08:09:00Z" w:initials="SG">
    <w:p w14:paraId="4929AEEE" w14:textId="5F49599C" w:rsidR="00D7652E" w:rsidRDefault="00D7652E">
      <w:pPr>
        <w:pStyle w:val="CommentText"/>
      </w:pPr>
      <w:r>
        <w:rPr>
          <w:rStyle w:val="CommentReference"/>
        </w:rPr>
        <w:annotationRef/>
      </w:r>
      <w:r>
        <w:t xml:space="preserve">So was this a secondary objective?  If so, state so at the top of the abstract. </w:t>
      </w:r>
    </w:p>
  </w:comment>
  <w:comment w:id="106" w:author="Sandra Godden" w:date="2023-10-13T08:04:00Z" w:initials="SG">
    <w:p w14:paraId="3A87B042" w14:textId="6CA8866B" w:rsidR="00D7652E" w:rsidRDefault="00D7652E">
      <w:pPr>
        <w:pStyle w:val="CommentText"/>
      </w:pPr>
      <w:r>
        <w:rPr>
          <w:rStyle w:val="CommentReference"/>
        </w:rPr>
        <w:annotationRef/>
      </w:r>
      <w:r>
        <w:t xml:space="preserve">Be warned: JDSci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107"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signif. </w:t>
      </w:r>
      <w:r w:rsidR="00860DB9">
        <w:t>a</w:t>
      </w:r>
      <w:r>
        <w:t>nd some not</w:t>
      </w:r>
      <w:r w:rsidR="00366934">
        <w:t>. Is this good enough for abstract, and then extrapolate more in results?</w:t>
      </w:r>
    </w:p>
  </w:comment>
  <w:comment w:id="115" w:author="Sandra Godden" w:date="2023-10-13T08:10:00Z" w:initials="SG">
    <w:p w14:paraId="7268CEAF" w14:textId="5A6B35B7" w:rsidR="00D7652E" w:rsidRDefault="00D7652E">
      <w:pPr>
        <w:pStyle w:val="CommentText"/>
      </w:pPr>
      <w:r>
        <w:rPr>
          <w:rStyle w:val="CommentReference"/>
        </w:rPr>
        <w:annotationRef/>
      </w:r>
      <w:r>
        <w:t xml:space="preserve">This sentence is simply repeating the sentence on lines 51-52.  Delete it.  </w:t>
      </w:r>
    </w:p>
  </w:comment>
  <w:comment w:id="123" w:author="Sandra Godden" w:date="2023-10-13T15:28:00Z" w:initials="SG">
    <w:p w14:paraId="236D7448" w14:textId="5052BC88" w:rsidR="00D7652E" w:rsidRDefault="00D7652E">
      <w:pPr>
        <w:pStyle w:val="CommentText"/>
      </w:pPr>
      <w:r>
        <w:rPr>
          <w:rStyle w:val="CommentReference"/>
        </w:rPr>
        <w:annotationRef/>
      </w:r>
      <w:r>
        <w:t>Were all of these herds pasture based?  Was that one of your inclusion criteria?</w:t>
      </w:r>
    </w:p>
  </w:comment>
  <w:comment w:id="124"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125"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126"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127"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128"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135" w:author="Sandra Godden" w:date="2023-10-13T08:20:00Z" w:initials="SG">
    <w:p w14:paraId="2ECB5748" w14:textId="77777777" w:rsidR="00EB7520" w:rsidRDefault="00EB7520" w:rsidP="00EB7520">
      <w:pPr>
        <w:pStyle w:val="CommentText"/>
      </w:pPr>
      <w:r>
        <w:rPr>
          <w:rStyle w:val="CommentReference"/>
        </w:rPr>
        <w:annotationRef/>
      </w:r>
      <w:r>
        <w:t>This was getting to be a very long, wordy sentence, so suggest breaking it up.</w:t>
      </w:r>
    </w:p>
  </w:comment>
  <w:comment w:id="136" w:author="Sandra Godden" w:date="2023-10-13T08:21:00Z" w:initials="SG">
    <w:p w14:paraId="49E03075" w14:textId="77777777" w:rsidR="00EB7520" w:rsidRDefault="00EB7520" w:rsidP="00EB7520">
      <w:pPr>
        <w:pStyle w:val="CommentText"/>
      </w:pPr>
      <w:r>
        <w:rPr>
          <w:rStyle w:val="CommentReference"/>
        </w:rPr>
        <w:annotationRef/>
      </w:r>
      <w:r>
        <w:t>Define if not previously done</w:t>
      </w:r>
    </w:p>
  </w:comment>
  <w:comment w:id="139" w:author="Sandra Godden" w:date="2023-10-13T08:26:00Z" w:initials="SG">
    <w:p w14:paraId="0B348625" w14:textId="76953C56" w:rsidR="00D7652E" w:rsidRDefault="00D7652E">
      <w:pPr>
        <w:pStyle w:val="CommentText"/>
      </w:pPr>
      <w:r>
        <w:rPr>
          <w:rStyle w:val="CommentReference"/>
        </w:rPr>
        <w:annotationRef/>
      </w:r>
      <w:r>
        <w:t xml:space="preserve">I </w:t>
      </w:r>
      <w:proofErr w:type="gramStart"/>
      <w:r>
        <w:t>don’t</w:t>
      </w:r>
      <w:proofErr w:type="gramEnd"/>
      <w:r>
        <w:t xml:space="preserve"> know how this is an independent objective.  It is more of an inference you will make, based on the results of your primary objective, no?</w:t>
      </w:r>
    </w:p>
  </w:comment>
  <w:comment w:id="142" w:author="Sandra Godden" w:date="2023-10-13T08:27:00Z" w:initials="SG">
    <w:p w14:paraId="5DFCFD66" w14:textId="4EFE123C"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143"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144"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145" w:author="Caitlin Jeffrey" w:date="2023-10-27T10:22:00Z" w:initials="CJ">
    <w:p w14:paraId="3B3F4C43" w14:textId="41C22D91" w:rsidR="003F31A9" w:rsidRDefault="003F31A9">
      <w:pPr>
        <w:pStyle w:val="CommentText"/>
      </w:pPr>
      <w:r>
        <w:rPr>
          <w:rStyle w:val="CommentReference"/>
        </w:rPr>
        <w:annotationRef/>
      </w:r>
      <w:r>
        <w:t>Best I could think of- open to suggestions here</w:t>
      </w:r>
    </w:p>
  </w:comment>
  <w:comment w:id="148"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162" w:author="Sandra Godden" w:date="2023-10-13T08:35:00Z" w:initials="SG">
    <w:p w14:paraId="503687D7" w14:textId="604F2AAB" w:rsidR="00D7652E" w:rsidRDefault="00D7652E">
      <w:pPr>
        <w:pStyle w:val="CommentText"/>
      </w:pPr>
      <w:r>
        <w:rPr>
          <w:rStyle w:val="CommentReference"/>
        </w:rPr>
        <w:annotationRef/>
      </w:r>
      <w:r>
        <w:t>Please state the number enrolled in each of your 4 categories of facilities.</w:t>
      </w:r>
    </w:p>
  </w:comment>
  <w:comment w:id="164"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166" w:author="Sandra Godden" w:date="2023-10-13T08:38:00Z" w:initials="SG">
    <w:p w14:paraId="192840F8" w14:textId="440D0DE6" w:rsidR="00D7652E" w:rsidRDefault="00D7652E">
      <w:pPr>
        <w:pStyle w:val="CommentText"/>
      </w:pPr>
      <w:r>
        <w:rPr>
          <w:rStyle w:val="CommentReference"/>
        </w:rPr>
        <w:annotationRef/>
      </w:r>
      <w:r>
        <w:t>Was it excluded?  If not – i.e. if it was kept – then state that it was lumped into the other freestall group</w:t>
      </w:r>
    </w:p>
  </w:comment>
  <w:comment w:id="185"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186"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187" w:author="Caitlin Jeffrey" w:date="2023-07-20T09:00:00Z" w:initials="CJ">
    <w:p w14:paraId="2AC99350" w14:textId="0928C066" w:rsidR="00D7652E" w:rsidRDefault="00D7652E">
      <w:pPr>
        <w:pStyle w:val="CommentText"/>
      </w:pPr>
      <w:r>
        <w:rPr>
          <w:rStyle w:val="CommentReference"/>
        </w:rPr>
        <w:annotationRef/>
      </w:r>
      <w:r>
        <w:t>Figure this out</w:t>
      </w:r>
    </w:p>
  </w:comment>
  <w:comment w:id="189"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208"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209"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210"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212"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 xml:space="preserve">Later </w:t>
      </w:r>
      <w:proofErr w:type="gramStart"/>
      <w:r>
        <w:t>you’ll</w:t>
      </w:r>
      <w:proofErr w:type="gramEnd"/>
      <w:r>
        <w:t xml:space="preserve"> need to describe the time interval between test day and farm visit day (descriptive stats)</w:t>
      </w:r>
      <w:r>
        <w:br/>
      </w:r>
    </w:p>
  </w:comment>
  <w:comment w:id="211"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w:t>
      </w:r>
      <w:proofErr w:type="gramStart"/>
      <w:r>
        <w:t>tell</w:t>
      </w:r>
      <w:proofErr w:type="gramEnd"/>
      <w:r>
        <w:t xml:space="preserve"> about what you collected during the herd visit.  </w:t>
      </w:r>
    </w:p>
  </w:comment>
  <w:comment w:id="218"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219"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224" w:author="Sandra Godden" w:date="2023-10-13T10:03:00Z" w:initials="SG">
    <w:p w14:paraId="77D37492" w14:textId="6DD4B8B9" w:rsidR="00D7652E" w:rsidRDefault="00D7652E">
      <w:pPr>
        <w:pStyle w:val="CommentText"/>
      </w:pPr>
      <w:r>
        <w:rPr>
          <w:rStyle w:val="CommentReference"/>
        </w:rPr>
        <w:annotationRef/>
      </w:r>
      <w:r>
        <w:t>Please include a short statement on your sample size calculations (if any</w:t>
      </w:r>
      <w:proofErr w:type="gramStart"/>
      <w:r>
        <w:t>),…</w:t>
      </w:r>
      <w:proofErr w:type="gramEnd"/>
      <w:r>
        <w:t xml:space="preserve">or acknowledge if they weren’t done, and why not (see REFLECT guidelines).  </w:t>
      </w:r>
    </w:p>
  </w:comment>
  <w:comment w:id="225" w:author="Sandra Godden" w:date="2023-10-13T15:33:00Z" w:initials="SG">
    <w:p w14:paraId="0D6CA22D" w14:textId="5B8477B3"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239"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248" w:author="Sandra Godden" w:date="2023-10-13T15:31:00Z" w:initials="SG">
    <w:p w14:paraId="34052381" w14:textId="4CD5E71C" w:rsidR="00D7652E" w:rsidRDefault="00D7652E" w:rsidP="0073047F">
      <w:pPr>
        <w:pStyle w:val="CommentText"/>
      </w:pPr>
      <w:r>
        <w:rPr>
          <w:rStyle w:val="CommentReference"/>
        </w:rPr>
        <w:annotationRef/>
      </w:r>
      <w:r>
        <w:t xml:space="preserve">Is this worded correctly?   Did you do this for all of these outcome varialbes?  </w:t>
      </w:r>
    </w:p>
  </w:comment>
  <w:comment w:id="255"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259"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260"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262"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263"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w:t>
      </w:r>
      <w:proofErr w:type="spellStart"/>
      <w:r w:rsidR="002943C3">
        <w:t>jersey_other</w:t>
      </w:r>
      <w:proofErr w:type="spellEnd"/>
      <w:r w:rsidR="002943C3">
        <w:t>” and “Holstein” not associated with facility type</w:t>
      </w:r>
    </w:p>
  </w:comment>
  <w:comment w:id="277"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276"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280" w:author="Sandra Godden" w:date="2023-10-13T09:37:00Z" w:initials="SG">
    <w:p w14:paraId="1541294E" w14:textId="203D3950" w:rsidR="00D7652E" w:rsidRDefault="00D7652E">
      <w:pPr>
        <w:pStyle w:val="CommentText"/>
      </w:pPr>
      <w:r>
        <w:rPr>
          <w:rStyle w:val="CommentReference"/>
        </w:rPr>
        <w:annotationRef/>
      </w:r>
      <w:r>
        <w:t>You aren’t comparing anything in this paragraph. Ou are only describing.</w:t>
      </w:r>
    </w:p>
  </w:comment>
  <w:comment w:id="293" w:author="Sandra Godden" w:date="2023-10-13T15:41:00Z" w:initials="SG">
    <w:p w14:paraId="145F5355" w14:textId="21DA797A" w:rsidR="00D7652E" w:rsidRDefault="00D7652E">
      <w:pPr>
        <w:pStyle w:val="CommentText"/>
      </w:pPr>
      <w:r>
        <w:rPr>
          <w:rStyle w:val="CommentReference"/>
        </w:rPr>
        <w:annotationRef/>
      </w:r>
      <w:r>
        <w:t xml:space="preserve">This is likely skewed data, so either report median (range) or else report log transformed data. </w:t>
      </w:r>
    </w:p>
  </w:comment>
  <w:comment w:id="299" w:author="Caitlin Jeffrey" w:date="2023-08-04T17:01:00Z" w:initials="CJ">
    <w:p w14:paraId="051BE990" w14:textId="0F9534CD" w:rsidR="00D7652E" w:rsidRDefault="00D7652E">
      <w:pPr>
        <w:pStyle w:val="CommentText"/>
      </w:pPr>
      <w:r>
        <w:rPr>
          <w:rStyle w:val="CommentReference"/>
        </w:rPr>
        <w:annotationRef/>
      </w:r>
      <w:r>
        <w:t xml:space="preserve">Presenting it like this </w:t>
      </w:r>
      <w:proofErr w:type="gramStart"/>
      <w:r>
        <w:t>won’t</w:t>
      </w:r>
      <w:proofErr w:type="gramEnd"/>
      <w:r>
        <w:t xml:space="preserve"> give directionality, or magnitude of any effects describe</w:t>
      </w:r>
    </w:p>
  </w:comment>
  <w:comment w:id="298"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312" w:author="Sandra Godden" w:date="2023-10-13T15:52:00Z" w:initials="SG">
    <w:p w14:paraId="6A62596D" w14:textId="00D9C360" w:rsidR="00911141" w:rsidRDefault="00911141">
      <w:pPr>
        <w:pStyle w:val="CommentText"/>
      </w:pPr>
      <w:r>
        <w:rPr>
          <w:rStyle w:val="CommentReference"/>
        </w:rPr>
        <w:annotationRef/>
      </w:r>
      <w:r>
        <w:t>These definitions belong in M&amp;M (when you describe &amp; define your terms offered into the models)</w:t>
      </w:r>
    </w:p>
  </w:comment>
  <w:comment w:id="334" w:author="Sandra Godden" w:date="2023-10-13T09:56:00Z" w:initials="SG">
    <w:p w14:paraId="403A4CEE" w14:textId="5BD84146" w:rsidR="00D7652E" w:rsidRDefault="00D7652E">
      <w:pPr>
        <w:pStyle w:val="CommentText"/>
      </w:pPr>
      <w:r>
        <w:rPr>
          <w:rStyle w:val="CommentReference"/>
        </w:rPr>
        <w:annotationRef/>
      </w:r>
    </w:p>
    <w:p w14:paraId="6773AB53" w14:textId="70D88329" w:rsidR="00D7652E" w:rsidRDefault="00911141">
      <w:pPr>
        <w:pStyle w:val="CommentText"/>
      </w:pPr>
      <w:r>
        <w:t>Is this the beginning of the analysis for your second objective (</w:t>
      </w:r>
      <w:r w:rsidR="00D7652E">
        <w:t xml:space="preserve">exploring </w:t>
      </w:r>
      <w:r>
        <w:t xml:space="preserve">(non-facility) </w:t>
      </w:r>
      <w:r w:rsidR="00D7652E">
        <w:t xml:space="preserve">herd management factors associated with your outcomes?    If that is the case, then you need a revised heading here that tells the reader what you are doing.  Otherwise I’m very confused.  </w:t>
      </w:r>
    </w:p>
    <w:p w14:paraId="36AF3D35" w14:textId="66602F40" w:rsidR="00D7652E" w:rsidRDefault="00D7652E">
      <w:pPr>
        <w:pStyle w:val="CommentText"/>
      </w:pPr>
    </w:p>
  </w:comment>
  <w:comment w:id="337" w:author="Caitlin Jeffrey" w:date="2023-06-09T13:32:00Z" w:initials="CJ">
    <w:p w14:paraId="06EBF5E6" w14:textId="68CDE039" w:rsidR="00D7652E" w:rsidRDefault="00D7652E">
      <w:pPr>
        <w:pStyle w:val="CommentText"/>
      </w:pPr>
      <w:r>
        <w:rPr>
          <w:rStyle w:val="CommentReference"/>
        </w:rPr>
        <w:annotationRef/>
      </w:r>
      <w:r>
        <w:t>The Discussion should begin with a brief summary of the paper. An optional separate conclusions section may follow the discussion</w:t>
      </w:r>
    </w:p>
  </w:comment>
  <w:comment w:id="336"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353" w:author="Sandra Godden" w:date="2023-10-13T10:04:00Z" w:initials="SG">
    <w:p w14:paraId="1E7C440D" w14:textId="43D5785C" w:rsidR="00D7652E" w:rsidRDefault="00D7652E">
      <w:pPr>
        <w:pStyle w:val="CommentText"/>
      </w:pPr>
      <w:r>
        <w:rPr>
          <w:rStyle w:val="CommentReference"/>
        </w:rPr>
        <w:annotationRef/>
      </w:r>
      <w:r>
        <w:t>Get rid of the numbering system.  Simply use subheadings if they help</w:t>
      </w:r>
    </w:p>
  </w:comment>
  <w:comment w:id="354" w:author="Caitlin Jeffrey" w:date="2023-09-12T11:32:00Z" w:initials="CJ">
    <w:p w14:paraId="5C84198A" w14:textId="24FB4B33" w:rsidR="00D7652E" w:rsidRDefault="00D7652E">
      <w:pPr>
        <w:pStyle w:val="CommentText"/>
      </w:pPr>
      <w:r>
        <w:rPr>
          <w:rStyle w:val="CommentReference"/>
        </w:rPr>
        <w:annotationRef/>
      </w:r>
      <w:r>
        <w:t>Postmilking, contagious: pankey 1985; post-milking, opportunistic/CNS specifically: quirk, 2012; Premilking, environmental: pankey, 1987</w:t>
      </w:r>
    </w:p>
  </w:comment>
  <w:comment w:id="355" w:author="Sandra Godden" w:date="2023-10-13T10:06:00Z" w:initials="SG">
    <w:p w14:paraId="06763FC7" w14:textId="0E25AA16" w:rsidR="00D7652E" w:rsidRDefault="00D7652E">
      <w:pPr>
        <w:pStyle w:val="CommentText"/>
      </w:pPr>
      <w:r>
        <w:rPr>
          <w:rStyle w:val="CommentReference"/>
        </w:rPr>
        <w:annotationRef/>
      </w:r>
      <w:r>
        <w:t>cfu/mL will be skewed data.  Did you evaluate normality?  I expect this should be log transformed prior to analysis.   If not, reexamine this.</w:t>
      </w:r>
    </w:p>
  </w:comment>
  <w:comment w:id="358" w:author="Sandra Godden" w:date="2023-10-13T10:07:00Z" w:initials="SG">
    <w:p w14:paraId="6056379C" w14:textId="219859A8" w:rsidR="00D7652E" w:rsidRDefault="00D7652E">
      <w:pPr>
        <w:pStyle w:val="CommentText"/>
      </w:pPr>
      <w:r>
        <w:rPr>
          <w:rStyle w:val="CommentReference"/>
        </w:rPr>
        <w:annotationRef/>
      </w:r>
      <w:r>
        <w:t>Be cautious making too much of this– this is a very small sample of herds within any one herd type category</w:t>
      </w:r>
    </w:p>
  </w:comment>
  <w:comment w:id="359" w:author="Sandra Godden" w:date="2023-10-13T10:08:00Z" w:initials="SG">
    <w:p w14:paraId="7ADCB72E" w14:textId="5489A619" w:rsidR="00D7652E" w:rsidRDefault="00D7652E">
      <w:pPr>
        <w:pStyle w:val="CommentText"/>
      </w:pPr>
      <w:r>
        <w:rPr>
          <w:rStyle w:val="CommentReference"/>
        </w:rPr>
        <w:annotationRef/>
      </w:r>
      <w:r>
        <w:t>Or simply random chance – again, you have a very small sample size.</w:t>
      </w:r>
    </w:p>
  </w:comment>
  <w:comment w:id="360" w:author="Sandra Godden" w:date="2023-10-13T10:09:00Z" w:initials="SG">
    <w:p w14:paraId="4F27E72C" w14:textId="093C3C29" w:rsidR="00D7652E" w:rsidRDefault="00D7652E">
      <w:pPr>
        <w:pStyle w:val="CommentText"/>
      </w:pPr>
      <w:r>
        <w:rPr>
          <w:rStyle w:val="CommentReference"/>
        </w:rPr>
        <w:annotationRef/>
      </w:r>
      <w:r>
        <w:t>Did you capture producer age in your survey?</w:t>
      </w:r>
    </w:p>
  </w:comment>
  <w:comment w:id="356" w:author="Caitlin Jeffrey" w:date="2023-09-12T11:46:00Z" w:initials="CJ">
    <w:p w14:paraId="13B718B1" w14:textId="528970CC" w:rsidR="00D7652E" w:rsidRDefault="00D7652E">
      <w:pPr>
        <w:pStyle w:val="CommentText"/>
      </w:pPr>
      <w:r>
        <w:rPr>
          <w:rStyle w:val="CommentReference"/>
        </w:rPr>
        <w:annotationRef/>
      </w:r>
      <w:r>
        <w:t>Maybe this is reaching too far, and can come out; need to shorten discussion anyhow</w:t>
      </w:r>
    </w:p>
  </w:comment>
  <w:comment w:id="361"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367"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370" w:author="Sandra Godden" w:date="2023-10-13T10:24:00Z" w:initials="SG">
    <w:p w14:paraId="6D45A4BE" w14:textId="44207177" w:rsidR="00D7652E" w:rsidRDefault="00D7652E">
      <w:pPr>
        <w:pStyle w:val="CommentText"/>
      </w:pPr>
      <w:r>
        <w:rPr>
          <w:rStyle w:val="CommentReference"/>
        </w:rPr>
        <w:annotationRef/>
      </w:r>
      <w:r>
        <w:t>This was your second</w:t>
      </w:r>
      <w:r w:rsidR="00911141">
        <w:t xml:space="preserve"> objective</w:t>
      </w:r>
      <w:r>
        <w:t xml:space="preserve"> analysis, yes?  So why are you discussing it BEFORE your major analysis of relationships with housing type?  I suggest you reverse the order of these two sections. </w:t>
      </w:r>
      <w:r w:rsidR="00911141">
        <w:t xml:space="preserve"> </w:t>
      </w:r>
    </w:p>
  </w:comment>
  <w:comment w:id="374"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381" w:author="Sandra Godden" w:date="2023-10-13T10:19:00Z" w:initials="SG">
    <w:p w14:paraId="1D429174" w14:textId="375392E6" w:rsidR="00D7652E" w:rsidRDefault="00D7652E">
      <w:pPr>
        <w:pStyle w:val="CommentText"/>
      </w:pPr>
      <w:r>
        <w:rPr>
          <w:rStyle w:val="CommentReference"/>
        </w:rPr>
        <w:annotationRef/>
      </w:r>
      <w:r>
        <w:t xml:space="preserve">You are implying there is a cost difference.  Did you cite sources that conclude this?  Or are you guessing?  Don’t guess.  </w:t>
      </w:r>
    </w:p>
  </w:comment>
  <w:comment w:id="382" w:author="Sandra Godden" w:date="2023-10-13T10:20:00Z" w:initials="SG">
    <w:p w14:paraId="3467081E" w14:textId="3A115C10" w:rsidR="00D7652E" w:rsidRDefault="00D7652E">
      <w:pPr>
        <w:pStyle w:val="CommentText"/>
      </w:pPr>
      <w:r>
        <w:rPr>
          <w:rStyle w:val="CommentReference"/>
        </w:rPr>
        <w:annotationRef/>
      </w:r>
      <w:r>
        <w:t>This model would be a valid secondary analysis.</w:t>
      </w:r>
    </w:p>
    <w:p w14:paraId="4276700C" w14:textId="6868BD33" w:rsidR="00D7652E" w:rsidRDefault="00D7652E">
      <w:pPr>
        <w:pStyle w:val="CommentText"/>
      </w:pPr>
      <w:r>
        <w:br/>
        <w:t>You want to think carefully about whether to control for udder hygiene in the facility type model, or vice versa, given that hygiene could be an intervening variable on the causal pathway between facility type and udder health outcome measure.</w:t>
      </w:r>
    </w:p>
    <w:p w14:paraId="3BA642EE" w14:textId="373EFCDB" w:rsidR="00D7652E" w:rsidRDefault="00D7652E">
      <w:pPr>
        <w:pStyle w:val="CommentText"/>
      </w:pPr>
    </w:p>
  </w:comment>
  <w:comment w:id="390" w:author="Sandra Godden" w:date="2023-10-13T10:26:00Z" w:initials="SG">
    <w:p w14:paraId="2E6964C6" w14:textId="5D56A577" w:rsidR="00D7652E" w:rsidRDefault="00D7652E">
      <w:pPr>
        <w:pStyle w:val="CommentText"/>
      </w:pPr>
      <w:r>
        <w:rPr>
          <w:rStyle w:val="CommentReference"/>
        </w:rPr>
        <w:annotationRef/>
      </w:r>
      <w:r>
        <w:t>Since this was your main objective, it should be presented BEFORE your secondary analysis section (above)</w:t>
      </w:r>
    </w:p>
  </w:comment>
  <w:comment w:id="394" w:author="John Barlow" w:date="2023-08-30T05:22:00Z" w:initials="JB">
    <w:p w14:paraId="474F670B" w14:textId="6D35A148" w:rsidR="00D7652E" w:rsidRDefault="00D7652E">
      <w:pPr>
        <w:pStyle w:val="CommentText"/>
      </w:pPr>
      <w:r>
        <w:rPr>
          <w:rStyle w:val="CommentReference"/>
        </w:rPr>
        <w:annotationRef/>
      </w:r>
      <w:r>
        <w:t>Depends how they selected study herds from the sample and target populations.</w:t>
      </w:r>
    </w:p>
    <w:p w14:paraId="4C30F15A" w14:textId="77777777" w:rsidR="00D7652E" w:rsidRDefault="00D7652E">
      <w:pPr>
        <w:pStyle w:val="CommentText"/>
      </w:pPr>
    </w:p>
    <w:p w14:paraId="5CCB5BDD" w14:textId="77777777" w:rsidR="00D7652E" w:rsidRDefault="00D7652E" w:rsidP="00D53DC9">
      <w:pPr>
        <w:pStyle w:val="CommentText"/>
      </w:pPr>
      <w:r>
        <w:t>Maybe the interesting thing here is did n=other studies have inclusion criteria that biased to herds with good milk quality?</w:t>
      </w:r>
    </w:p>
  </w:comment>
  <w:comment w:id="395" w:author="Caitlin Jeffrey" w:date="2023-09-11T19:34:00Z" w:initials="CJ">
    <w:p w14:paraId="3EB0C79E" w14:textId="3FF113FC" w:rsidR="00D7652E" w:rsidRDefault="00D7652E">
      <w:pPr>
        <w:pStyle w:val="CommentText"/>
      </w:pPr>
      <w:r>
        <w:rPr>
          <w:rStyle w:val="CommentReference"/>
        </w:rPr>
        <w:annotationRef/>
      </w:r>
      <w:r>
        <w:t>Should I take out the repeat of results here?</w:t>
      </w:r>
    </w:p>
  </w:comment>
  <w:comment w:id="396" w:author="Caitlin Jeffrey" w:date="2023-09-11T19:40:00Z" w:initials="CJ">
    <w:p w14:paraId="79C70156" w14:textId="244494AC" w:rsidR="00D7652E" w:rsidRDefault="00D7652E">
      <w:pPr>
        <w:pStyle w:val="CommentText"/>
      </w:pPr>
      <w:r>
        <w:rPr>
          <w:rStyle w:val="CommentReference"/>
        </w:rPr>
        <w:annotationRef/>
      </w:r>
      <w:r>
        <w:t>Can’t figure out how to phrase without repeating the 26% stat again</w:t>
      </w:r>
    </w:p>
  </w:comment>
  <w:comment w:id="397" w:author="Sandra Godden" w:date="2023-10-13T10:31:00Z" w:initials="SG">
    <w:p w14:paraId="54345D7C" w14:textId="4901BD24" w:rsidR="00D7652E" w:rsidRDefault="00D7652E">
      <w:pPr>
        <w:pStyle w:val="CommentText"/>
      </w:pPr>
      <w:r>
        <w:rPr>
          <w:rStyle w:val="CommentReference"/>
        </w:rPr>
        <w:annotationRef/>
      </w:r>
      <w:r>
        <w:t>Shouldn’t these 2 sentences be up in your paragraph that talks about cow cleanliness?</w:t>
      </w:r>
    </w:p>
  </w:comment>
  <w:comment w:id="398" w:author="Sandra Godden" w:date="2023-10-13T10:31:00Z" w:initials="SG">
    <w:p w14:paraId="0B207462" w14:textId="771D8A85" w:rsidR="00D7652E" w:rsidRDefault="00D7652E">
      <w:pPr>
        <w:pStyle w:val="CommentText"/>
      </w:pPr>
      <w:r>
        <w:rPr>
          <w:rStyle w:val="CommentReference"/>
        </w:rPr>
        <w:annotationRef/>
      </w:r>
    </w:p>
  </w:comment>
  <w:comment w:id="399"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high level general statement, not specific to any of your specific </w:t>
      </w:r>
      <w:r w:rsidR="00911141">
        <w:t xml:space="preserve">objectives or </w:t>
      </w:r>
      <w:r>
        <w:t>outcomes.</w:t>
      </w:r>
    </w:p>
  </w:comment>
  <w:comment w:id="400"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403" w:author="Sandra Godden" w:date="2023-10-13T10:36:00Z" w:initials="SG">
    <w:p w14:paraId="01FF7025" w14:textId="35095677" w:rsidR="00D7652E" w:rsidRDefault="00D7652E">
      <w:pPr>
        <w:pStyle w:val="CommentText"/>
      </w:pPr>
      <w:r>
        <w:rPr>
          <w:rStyle w:val="CommentReference"/>
        </w:rPr>
        <w:annotationRef/>
      </w:r>
      <w:r>
        <w:t>A discussion should also address study strengths, limitations and future directions for research. Please add.</w:t>
      </w:r>
    </w:p>
  </w:comment>
  <w:comment w:id="404"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406" w:author="Sandra Godden" w:date="2023-10-13T10:37:00Z" w:initials="SG">
    <w:p w14:paraId="1E9EE715" w14:textId="110D3B8F" w:rsidR="00D7652E" w:rsidRDefault="00D7652E">
      <w:pPr>
        <w:pStyle w:val="CommentText"/>
      </w:pPr>
      <w:r>
        <w:rPr>
          <w:rStyle w:val="CommentReference"/>
        </w:rPr>
        <w:annotationRef/>
      </w:r>
      <w:r>
        <w:t>This is not a conclusion.  This could be mentioned in the discussion section as a ‘strength’ of the study.</w:t>
      </w:r>
    </w:p>
  </w:comment>
  <w:comment w:id="413"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bla bla bla</w:t>
      </w:r>
      <w:r>
        <w:br/>
      </w:r>
      <w:r>
        <w:br/>
        <w:t>(if I interpreted your secondary analysis correctly)</w:t>
      </w:r>
    </w:p>
  </w:comment>
  <w:comment w:id="414"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422"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427"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430"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431"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428" w:author="Sandra Godden" w:date="2023-10-13T14:46:00Z" w:initials="SG">
    <w:p w14:paraId="38DA7C5F" w14:textId="77777777" w:rsidR="006F68A4" w:rsidRDefault="006F68A4" w:rsidP="006F68A4">
      <w:pPr>
        <w:pStyle w:val="CommentText"/>
      </w:pPr>
      <w:r>
        <w:rPr>
          <w:rStyle w:val="CommentReference"/>
        </w:rPr>
        <w:annotationRef/>
      </w:r>
      <w:r>
        <w:t xml:space="preserve">Did you examine this data for normality? I seriously doubt this is normally distributed, in which case you should log transform the data prior to testing for differences in your model.  If you wish to report a measure of central tendency for non-normally distributed date, you should consider reporting the median (range).  Otherwise you could report the geometric mean.  </w:t>
      </w:r>
    </w:p>
  </w:comment>
  <w:comment w:id="429" w:author="Caitlin Jeffrey" w:date="2023-10-20T09:24:00Z" w:initials="CJ">
    <w:p w14:paraId="30E21012" w14:textId="77777777" w:rsidR="006F68A4" w:rsidRDefault="006F68A4" w:rsidP="006F68A4">
      <w:pPr>
        <w:pStyle w:val="CommentText"/>
      </w:pPr>
      <w:r>
        <w:rPr>
          <w:rStyle w:val="CommentReference"/>
        </w:rPr>
        <w:annotationRef/>
      </w:r>
      <w:r>
        <w:t>Now present median (bc not normally distributed), 95% CI, and range. Maybe not appropriate to include 95% CI now, based on SG’s comment above? Would still like to include range, but understand if it’s “too busy” and need to take it out. Or maybe 95% CI has to come out bc calculated from mean.</w:t>
      </w:r>
    </w:p>
  </w:comment>
  <w:comment w:id="441"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442" w:author="Caitlin Jeffrey" w:date="2023-10-20T09:27:00Z" w:initials="CJ">
    <w:p w14:paraId="72C70A37" w14:textId="77777777" w:rsidR="006F68A4" w:rsidRDefault="006F68A4" w:rsidP="006F68A4">
      <w:pPr>
        <w:pStyle w:val="CommentText"/>
      </w:pPr>
      <w:r>
        <w:rPr>
          <w:rStyle w:val="CommentReference"/>
        </w:rPr>
        <w:annotationRef/>
      </w:r>
      <w:r>
        <w:t>SG has a comment lower down in the example table she put in that don’t need to give % positive and negative SA or coliforms, bc these are in text (and it makes the table much more reasonably shaped)</w:t>
      </w:r>
    </w:p>
  </w:comment>
  <w:comment w:id="473" w:author="Sandra Godden" w:date="2023-10-13T14:57:00Z" w:initials="SG">
    <w:p w14:paraId="7A26D2D2" w14:textId="77777777" w:rsidR="00A81C37" w:rsidRDefault="00A81C37" w:rsidP="00A81C37">
      <w:pPr>
        <w:pStyle w:val="CommentText"/>
      </w:pPr>
      <w:r>
        <w:rPr>
          <w:rStyle w:val="CommentReference"/>
        </w:rPr>
        <w:annotationRef/>
      </w:r>
      <w:r>
        <w:t>Is this from univariable or multivariable analysis?  State in heading</w:t>
      </w:r>
    </w:p>
  </w:comment>
  <w:comment w:id="474" w:author="Caitlin Jeffrey" w:date="2023-10-23T09:15:00Z" w:initials="CJ">
    <w:p w14:paraId="3E72AA84" w14:textId="77777777" w:rsidR="00A81C37" w:rsidRDefault="00A81C37" w:rsidP="00A81C37">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481" w:author="Caitlin Jeffrey" w:date="2023-10-20T09:24:00Z" w:initials="CJ">
    <w:p w14:paraId="7D9343E4" w14:textId="77777777" w:rsidR="00580235" w:rsidRDefault="00580235" w:rsidP="00580235">
      <w:pPr>
        <w:pStyle w:val="CommentText"/>
      </w:pPr>
      <w:r>
        <w:rPr>
          <w:rStyle w:val="CommentReference"/>
        </w:rPr>
        <w:annotationRef/>
      </w:r>
      <w:r>
        <w:t>Now present median (bc not normally distributed), 95% CI, and range. Maybe not appropriate to include 95% CI now, based on SG’s comment above? Would still like to include range, but understand if it’s “too busy” and need to take it out. Or maybe 95% CI has to come out bc calculated from mean.</w:t>
      </w:r>
    </w:p>
  </w:comment>
  <w:comment w:id="485" w:author="Sandra Godden" w:date="2023-10-13T16:01:00Z" w:initials="SG">
    <w:p w14:paraId="2ADFC0F6" w14:textId="77777777" w:rsidR="00A81C37" w:rsidRDefault="00A81C37" w:rsidP="00A81C37">
      <w:pPr>
        <w:pStyle w:val="CommentText"/>
      </w:pPr>
      <w:r>
        <w:rPr>
          <w:rStyle w:val="CommentReference"/>
        </w:rPr>
        <w:annotationRef/>
      </w:r>
      <w:r>
        <w:t>Report  as kg</w:t>
      </w:r>
    </w:p>
  </w:comment>
  <w:comment w:id="494" w:author="Sandra Godden" w:date="2023-10-13T15:00:00Z" w:initials="SG">
    <w:p w14:paraId="49B2B599" w14:textId="2D82552C" w:rsidR="00D7652E" w:rsidRDefault="00D7652E">
      <w:pPr>
        <w:pStyle w:val="CommentText"/>
      </w:pPr>
      <w:r>
        <w:rPr>
          <w:rStyle w:val="CommentReference"/>
        </w:rPr>
        <w:annotationRef/>
      </w:r>
      <w:r>
        <w:t>I hope you log transformed this before doing analysis</w:t>
      </w:r>
    </w:p>
  </w:comment>
  <w:comment w:id="501" w:author="Sandra Godden" w:date="2023-10-13T15:00:00Z" w:initials="SG">
    <w:p w14:paraId="7C0A3154" w14:textId="24C64C18" w:rsidR="00D7652E" w:rsidRDefault="00D7652E">
      <w:pPr>
        <w:pStyle w:val="CommentText"/>
      </w:pPr>
      <w:r>
        <w:rPr>
          <w:rStyle w:val="CommentReference"/>
        </w:rPr>
        <w:annotationRef/>
      </w:r>
      <w:r>
        <w:t>Should report log value (SE)</w:t>
      </w:r>
    </w:p>
  </w:comment>
  <w:comment w:id="514" w:author="Sandra Godden" w:date="2023-10-13T15:01:00Z" w:initials="SG">
    <w:p w14:paraId="4CDB0AB9" w14:textId="4D99CDC1" w:rsidR="00D7652E" w:rsidRDefault="00D7652E">
      <w:pPr>
        <w:pStyle w:val="CommentText"/>
      </w:pPr>
      <w:r>
        <w:rPr>
          <w:rStyle w:val="CommentReference"/>
        </w:rPr>
        <w:annotationRef/>
      </w:r>
      <w:r>
        <w:t>It is unclear whether ‘Lying surface’ and ‘depth of bedding in stalls’ are from two separate models, or if both are included in the same model.  If two separate models, then please put them in separate tables (objective 1 results; objective 2 results), or you’re going to confuse the heck out of your readers.  Same comment for all other outcomes listed in this table.</w:t>
      </w:r>
    </w:p>
  </w:comment>
  <w:comment w:id="589" w:author="Sandra Godden" w:date="2023-10-13T15:04:00Z" w:initials="SG">
    <w:p w14:paraId="61402D15" w14:textId="7992C185" w:rsidR="00D7652E" w:rsidRDefault="00D7652E">
      <w:pPr>
        <w:pStyle w:val="CommentText"/>
      </w:pPr>
      <w:r>
        <w:rPr>
          <w:rStyle w:val="CommentReference"/>
        </w:rPr>
        <w:annotationRef/>
      </w:r>
      <w:r>
        <w:t xml:space="preserve">Again, are all 3 of these explanatory variables in the same model, or are these all different models?  I would assume they are different models, because you wouldn’t put two different measures of hygiene score in the same model (correlated). </w:t>
      </w:r>
    </w:p>
  </w:comment>
  <w:comment w:id="699" w:author="Sandra Godden" w:date="2023-10-13T15:16:00Z" w:initials="SG">
    <w:p w14:paraId="61C2AC23" w14:textId="77777777" w:rsidR="00D7652E" w:rsidRDefault="00D7652E">
      <w:pPr>
        <w:pStyle w:val="CommentText"/>
      </w:pPr>
      <w:r>
        <w:rPr>
          <w:rStyle w:val="CommentReference"/>
        </w:rPr>
        <w:annotationRef/>
      </w:r>
      <w:r>
        <w:t>I don’t think you need to also report the % of herds positive for S. aureus, etc. in this table because:</w:t>
      </w:r>
    </w:p>
    <w:p w14:paraId="3E45FD0B" w14:textId="77777777" w:rsidR="00D7652E" w:rsidRDefault="00D7652E" w:rsidP="008E0E61">
      <w:pPr>
        <w:pStyle w:val="CommentText"/>
        <w:numPr>
          <w:ilvl w:val="0"/>
          <w:numId w:val="15"/>
        </w:numPr>
      </w:pPr>
      <w:r>
        <w:t>You already told us this in the text</w:t>
      </w:r>
    </w:p>
    <w:p w14:paraId="06F3B5FD" w14:textId="2ADB8FAE" w:rsidR="00D7652E" w:rsidRDefault="00D7652E" w:rsidP="008E0E61">
      <w:pPr>
        <w:pStyle w:val="CommentText"/>
        <w:numPr>
          <w:ilvl w:val="0"/>
          <w:numId w:val="15"/>
        </w:numPr>
      </w:pPr>
      <w:r>
        <w:t>You didn’t run your model on that outcome (Pos/neg).  You ran your model using the actual count as a continuous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4DC6E525" w15:done="1"/>
  <w15:commentEx w15:paraId="7F296299" w15:done="1"/>
  <w15:commentEx w15:paraId="592122A8" w15:done="0"/>
  <w15:commentEx w15:paraId="154D2965" w15:done="1"/>
  <w15:commentEx w15:paraId="3E93110E" w15:done="0"/>
  <w15:commentEx w15:paraId="6B05A5E1" w15:done="0"/>
  <w15:commentEx w15:paraId="48766D2E" w15:done="0"/>
  <w15:commentEx w15:paraId="4A2EF0B5" w15:done="0"/>
  <w15:commentEx w15:paraId="181FF8B0" w15:done="1"/>
  <w15:commentEx w15:paraId="68AA152A" w15:done="0"/>
  <w15:commentEx w15:paraId="2297EF69" w15:done="1"/>
  <w15:commentEx w15:paraId="53DD023E" w15:done="1"/>
  <w15:commentEx w15:paraId="717E4EDB" w15:done="1"/>
  <w15:commentEx w15:paraId="4929AEEE" w15:done="1"/>
  <w15:commentEx w15:paraId="59D54848" w15:done="0"/>
  <w15:commentEx w15:paraId="4DC87C9B" w15:paraIdParent="59D54848" w15:done="0"/>
  <w15:commentEx w15:paraId="7268CEAF" w15:done="1"/>
  <w15:commentEx w15:paraId="236D7448" w15:done="0"/>
  <w15:commentEx w15:paraId="08D5351E" w15:paraIdParent="236D7448" w15:done="0"/>
  <w15:commentEx w15:paraId="6D86D9A5" w15:done="0"/>
  <w15:commentEx w15:paraId="6ED280BE" w15:done="0"/>
  <w15:commentEx w15:paraId="61794095" w15:done="0"/>
  <w15:commentEx w15:paraId="7DA41063" w15:done="0"/>
  <w15:commentEx w15:paraId="2ECB5748" w15:done="1"/>
  <w15:commentEx w15:paraId="49E03075" w15:done="1"/>
  <w15:commentEx w15:paraId="0B348625" w15:done="1"/>
  <w15:commentEx w15:paraId="5DFCFD66" w15:done="1"/>
  <w15:commentEx w15:paraId="6BDF9959" w15:paraIdParent="5DFCFD66" w15:done="1"/>
  <w15:commentEx w15:paraId="7C6CD47E" w15:paraIdParent="5DFCFD66" w15:done="1"/>
  <w15:commentEx w15:paraId="3B3F4C43" w15:paraIdParent="5DFCFD66" w15:done="0"/>
  <w15:commentEx w15:paraId="2028FC23" w15:done="1"/>
  <w15:commentEx w15:paraId="503687D7" w15:done="1"/>
  <w15:commentEx w15:paraId="06FFF03E" w15:done="0"/>
  <w15:commentEx w15:paraId="192840F8" w15:done="1"/>
  <w15:commentEx w15:paraId="0A33E1CE" w15:done="1"/>
  <w15:commentEx w15:paraId="7F73D80B" w15:paraIdParent="0A33E1CE" w15:done="1"/>
  <w15:commentEx w15:paraId="2AC99350" w15:done="0"/>
  <w15:commentEx w15:paraId="41BBF57E" w15:done="1"/>
  <w15:commentEx w15:paraId="1BB8FEEA" w15:done="0"/>
  <w15:commentEx w15:paraId="347B1AC8" w15:done="1"/>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0D6CA22D" w15:done="0"/>
  <w15:commentEx w15:paraId="4B41699C" w15:done="1"/>
  <w15:commentEx w15:paraId="34052381" w15:done="0"/>
  <w15:commentEx w15:paraId="5A69C7A2" w15:done="0"/>
  <w15:commentEx w15:paraId="1F2CF706" w15:done="0"/>
  <w15:commentEx w15:paraId="7BE49F72" w15:done="1"/>
  <w15:commentEx w15:paraId="6E31E5C2" w15:done="1"/>
  <w15:commentEx w15:paraId="4B9CBD05" w15:paraIdParent="6E31E5C2" w15:done="1"/>
  <w15:commentEx w15:paraId="201DE533" w15:done="1"/>
  <w15:commentEx w15:paraId="3F82AC80" w15:done="0"/>
  <w15:commentEx w15:paraId="1541294E" w15:done="1"/>
  <w15:commentEx w15:paraId="145F5355" w15:done="0"/>
  <w15:commentEx w15:paraId="051BE990" w15:done="0"/>
  <w15:commentEx w15:paraId="0FBBE8D3" w15:done="0"/>
  <w15:commentEx w15:paraId="6A62596D" w15:done="0"/>
  <w15:commentEx w15:paraId="36AF3D35" w15:done="0"/>
  <w15:commentEx w15:paraId="06EBF5E6" w15:done="0"/>
  <w15:commentEx w15:paraId="3C109B3D" w15:done="0"/>
  <w15:commentEx w15:paraId="1E7C440D" w15:done="0"/>
  <w15:commentEx w15:paraId="5C84198A" w15:done="1"/>
  <w15:commentEx w15:paraId="06763FC7" w15:done="0"/>
  <w15:commentEx w15:paraId="6056379C" w15:done="0"/>
  <w15:commentEx w15:paraId="7ADCB72E" w15:done="0"/>
  <w15:commentEx w15:paraId="4F27E72C" w15:done="0"/>
  <w15:commentEx w15:paraId="13B718B1" w15:done="0"/>
  <w15:commentEx w15:paraId="3B3BD0C7" w15:done="0"/>
  <w15:commentEx w15:paraId="5577E5AD" w15:done="0"/>
  <w15:commentEx w15:paraId="6D45A4BE" w15:done="0"/>
  <w15:commentEx w15:paraId="70BA633D" w15:done="0"/>
  <w15:commentEx w15:paraId="1D429174" w15:done="0"/>
  <w15:commentEx w15:paraId="3BA642EE" w15:done="0"/>
  <w15:commentEx w15:paraId="2E6964C6" w15:done="0"/>
  <w15:commentEx w15:paraId="5CCB5BDD" w15:done="1"/>
  <w15:commentEx w15:paraId="3EB0C79E" w15:done="0"/>
  <w15:commentEx w15:paraId="79C70156" w15:done="0"/>
  <w15:commentEx w15:paraId="54345D7C" w15:done="0"/>
  <w15:commentEx w15:paraId="0B207462" w15:done="0"/>
  <w15:commentEx w15:paraId="629322C3" w15:done="0"/>
  <w15:commentEx w15:paraId="3BA27D45" w15:done="0"/>
  <w15:commentEx w15:paraId="01FF7025" w15:done="0"/>
  <w15:commentEx w15:paraId="4BF4B4BB" w15:done="0"/>
  <w15:commentEx w15:paraId="1E9EE715" w15:done="0"/>
  <w15:commentEx w15:paraId="5966DFFC" w15:done="0"/>
  <w15:commentEx w15:paraId="63F3090D" w15:done="0"/>
  <w15:commentEx w15:paraId="384CA652" w15:done="0"/>
  <w15:commentEx w15:paraId="5C41803A" w15:done="1"/>
  <w15:commentEx w15:paraId="57E118EB" w15:done="0"/>
  <w15:commentEx w15:paraId="7185E621" w15:paraIdParent="57E118EB" w15:done="0"/>
  <w15:commentEx w15:paraId="38DA7C5F" w15:done="0"/>
  <w15:commentEx w15:paraId="30E21012" w15:done="0"/>
  <w15:commentEx w15:paraId="6B8F47EC" w15:done="1"/>
  <w15:commentEx w15:paraId="72C70A37" w15:paraIdParent="6B8F47EC" w15:done="1"/>
  <w15:commentEx w15:paraId="7A26D2D2" w15:done="0"/>
  <w15:commentEx w15:paraId="3E72AA84" w15:paraIdParent="7A26D2D2" w15:done="0"/>
  <w15:commentEx w15:paraId="7D9343E4" w15:done="0"/>
  <w15:commentEx w15:paraId="2ADFC0F6" w15:done="0"/>
  <w15:commentEx w15:paraId="49B2B599" w15:done="0"/>
  <w15:commentEx w15:paraId="7C0A3154" w15:done="0"/>
  <w15:commentEx w15:paraId="4CDB0AB9" w15:done="0"/>
  <w15:commentEx w15:paraId="61402D15" w15:done="0"/>
  <w15:commentEx w15:paraId="06F3B5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1C68C841" w16cex:dateUtc="2023-09-14T16:31:00Z"/>
  <w16cex:commentExtensible w16cex:durableId="282DA4AC" w16cex:dateUtc="2023-06-09T17:16:00Z"/>
  <w16cex:commentExtensible w16cex:durableId="282DA4CB" w16cex:dateUtc="2023-06-09T17:16:00Z"/>
  <w16cex:commentExtensible w16cex:durableId="27FA2CA2" w16cex:dateUtc="2023-05-01T16:18:00Z"/>
  <w16cex:commentExtensible w16cex:durableId="136C8880" w16cex:dateUtc="2023-10-18T18:11:00Z"/>
  <w16cex:commentExtensible w16cex:durableId="102A3ABE" w16cex:dateUtc="2023-10-18T17:59: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5964B19D" w16cex:dateUtc="2023-10-18T19:41:00Z"/>
  <w16cex:commentExtensible w16cex:durableId="7E5E1CF1" w16cex:dateUtc="2023-10-23T18:32:00Z"/>
  <w16cex:commentExtensible w16cex:durableId="38078D96" w16cex:dateUtc="2023-10-27T14:22:00Z"/>
  <w16cex:commentExtensible w16cex:durableId="51F5C3BA" w16cex:dateUtc="2023-10-26T19:28:00Z"/>
  <w16cex:commentExtensible w16cex:durableId="28637615" w16cex:dateUtc="2023-07-20T13:00:00Z"/>
  <w16cex:commentExtensible w16cex:durableId="63FFA165" w16cex:dateUtc="2023-10-25T11:00:00Z"/>
  <w16cex:commentExtensible w16cex:durableId="282DA811" w16cex:dateUtc="2023-06-09T17:30:00Z"/>
  <w16cex:commentExtensible w16cex:durableId="74E1A6B9" w16cex:dateUtc="2023-10-26T19:36:00Z"/>
  <w16cex:commentExtensible w16cex:durableId="2877AD51" w16cex:dateUtc="2023-08-04T21:01:00Z"/>
  <w16cex:commentExtensible w16cex:durableId="282DA866" w16cex:dateUtc="2023-06-09T17:32:00Z"/>
  <w16cex:commentExtensible w16cex:durableId="1E9C8D5E" w16cex:dateUtc="2023-09-12T15:32:00Z"/>
  <w16cex:commentExtensible w16cex:durableId="2ACAA5AE" w16cex:dateUtc="2023-09-12T15:46:00Z"/>
  <w16cex:commentExtensible w16cex:durableId="28C8EAEC" w16cex:dateUtc="2023-10-05T11:57:00Z"/>
  <w16cex:commentExtensible w16cex:durableId="2899507B" w16cex:dateUtc="2023-08-30T09:22:00Z"/>
  <w16cex:commentExtensible w16cex:durableId="6F09BC28" w16cex:dateUtc="2023-09-11T23:34:00Z"/>
  <w16cex:commentExtensible w16cex:durableId="2CAB0851" w16cex:dateUtc="2023-09-11T23:40:00Z"/>
  <w16cex:commentExtensible w16cex:durableId="27FA2DC6" w16cex:dateUtc="2023-05-01T16:23: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Extensible w16cex:durableId="09C25EAD" w16cex:dateUtc="2023-10-20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4DC6E525" w16cid:durableId="4C454470"/>
  <w16cid:commentId w16cid:paraId="7F296299" w16cid:durableId="34BB169C"/>
  <w16cid:commentId w16cid:paraId="592122A8" w16cid:durableId="282DA2B1"/>
  <w16cid:commentId w16cid:paraId="154D2965" w16cid:durableId="6579C8FC"/>
  <w16cid:commentId w16cid:paraId="3E93110E" w16cid:durableId="1C68C841"/>
  <w16cid:commentId w16cid:paraId="6B05A5E1" w16cid:durableId="282DA4AC"/>
  <w16cid:commentId w16cid:paraId="48766D2E" w16cid:durableId="282DA4CB"/>
  <w16cid:commentId w16cid:paraId="4A2EF0B5" w16cid:durableId="27FA2CA2"/>
  <w16cid:commentId w16cid:paraId="181FF8B0" w16cid:durableId="0D89AB58"/>
  <w16cid:commentId w16cid:paraId="68AA152A" w16cid:durableId="136C8880"/>
  <w16cid:commentId w16cid:paraId="2297EF69" w16cid:durableId="5BA99D97"/>
  <w16cid:commentId w16cid:paraId="53DD023E" w16cid:durableId="102A3ABE"/>
  <w16cid:commentId w16cid:paraId="717E4EDB" w16cid:durableId="48BA6B4E"/>
  <w16cid:commentId w16cid:paraId="4929AEEE" w16cid:durableId="5DF9A479"/>
  <w16cid:commentId w16cid:paraId="59D54848" w16cid:durableId="25F4E825"/>
  <w16cid:commentId w16cid:paraId="4DC87C9B" w16cid:durableId="1B762C39"/>
  <w16cid:commentId w16cid:paraId="7268CEAF" w16cid:durableId="088A52D5"/>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2ECB5748" w16cid:durableId="04CA56F1"/>
  <w16cid:commentId w16cid:paraId="49E03075" w16cid:durableId="30898BA9"/>
  <w16cid:commentId w16cid:paraId="0B348625" w16cid:durableId="6BDECBB8"/>
  <w16cid:commentId w16cid:paraId="5DFCFD66" w16cid:durableId="362D7C8C"/>
  <w16cid:commentId w16cid:paraId="6BDF9959" w16cid:durableId="5964B19D"/>
  <w16cid:commentId w16cid:paraId="7C6CD47E" w16cid:durableId="7E5E1CF1"/>
  <w16cid:commentId w16cid:paraId="3B3F4C43" w16cid:durableId="38078D96"/>
  <w16cid:commentId w16cid:paraId="2028FC23" w16cid:durableId="6883A96D"/>
  <w16cid:commentId w16cid:paraId="503687D7" w16cid:durableId="4D7DE1C7"/>
  <w16cid:commentId w16cid:paraId="06FFF03E" w16cid:durableId="5412E780"/>
  <w16cid:commentId w16cid:paraId="192840F8" w16cid:durableId="689BC4DF"/>
  <w16cid:commentId w16cid:paraId="0A33E1CE" w16cid:durableId="05EB0DBB"/>
  <w16cid:commentId w16cid:paraId="7F73D80B" w16cid:durableId="51F5C3BA"/>
  <w16cid:commentId w16cid:paraId="2AC99350" w16cid:durableId="28637615"/>
  <w16cid:commentId w16cid:paraId="41BBF57E" w16cid:durableId="6917E0A0"/>
  <w16cid:commentId w16cid:paraId="1BB8FEEA" w16cid:durableId="220EDE30"/>
  <w16cid:commentId w16cid:paraId="347B1AC8" w16cid:durableId="6980A1EF"/>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0D6CA22D" w16cid:durableId="0C63F69F"/>
  <w16cid:commentId w16cid:paraId="4B41699C" w16cid:durableId="4086EE92"/>
  <w16cid:commentId w16cid:paraId="34052381" w16cid:durableId="2260E022"/>
  <w16cid:commentId w16cid:paraId="5A69C7A2" w16cid:durableId="463B014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1541294E" w16cid:durableId="5510CD01"/>
  <w16cid:commentId w16cid:paraId="145F5355" w16cid:durableId="1C5C4D85"/>
  <w16cid:commentId w16cid:paraId="051BE990" w16cid:durableId="2877AD51"/>
  <w16cid:commentId w16cid:paraId="0FBBE8D3" w16cid:durableId="5C2B39DA"/>
  <w16cid:commentId w16cid:paraId="6A62596D" w16cid:durableId="6579E82B"/>
  <w16cid:commentId w16cid:paraId="36AF3D35" w16cid:durableId="6E04A883"/>
  <w16cid:commentId w16cid:paraId="06EBF5E6" w16cid:durableId="282DA866"/>
  <w16cid:commentId w16cid:paraId="3C109B3D" w16cid:durableId="7985CE96"/>
  <w16cid:commentId w16cid:paraId="1E7C440D" w16cid:durableId="7BF8BB00"/>
  <w16cid:commentId w16cid:paraId="5C84198A" w16cid:durableId="1E9C8D5E"/>
  <w16cid:commentId w16cid:paraId="06763FC7" w16cid:durableId="355DFFFB"/>
  <w16cid:commentId w16cid:paraId="6056379C" w16cid:durableId="78508FB3"/>
  <w16cid:commentId w16cid:paraId="7ADCB72E" w16cid:durableId="71DC5B19"/>
  <w16cid:commentId w16cid:paraId="4F27E72C" w16cid:durableId="53F1AD9D"/>
  <w16cid:commentId w16cid:paraId="13B718B1" w16cid:durableId="2ACAA5AE"/>
  <w16cid:commentId w16cid:paraId="3B3BD0C7" w16cid:durableId="5E381730"/>
  <w16cid:commentId w16cid:paraId="5577E5AD" w16cid:durableId="144CB530"/>
  <w16cid:commentId w16cid:paraId="6D45A4BE" w16cid:durableId="65A6BFB3"/>
  <w16cid:commentId w16cid:paraId="70BA633D" w16cid:durableId="28C8EAEC"/>
  <w16cid:commentId w16cid:paraId="1D429174" w16cid:durableId="214F56EB"/>
  <w16cid:commentId w16cid:paraId="3BA642EE" w16cid:durableId="1999EA07"/>
  <w16cid:commentId w16cid:paraId="2E6964C6" w16cid:durableId="50FC4EDA"/>
  <w16cid:commentId w16cid:paraId="5CCB5BDD" w16cid:durableId="2899507B"/>
  <w16cid:commentId w16cid:paraId="3EB0C79E" w16cid:durableId="6F09BC28"/>
  <w16cid:commentId w16cid:paraId="79C70156" w16cid:durableId="2CAB0851"/>
  <w16cid:commentId w16cid:paraId="54345D7C" w16cid:durableId="6D51444B"/>
  <w16cid:commentId w16cid:paraId="0B207462" w16cid:durableId="7B693B3C"/>
  <w16cid:commentId w16cid:paraId="629322C3" w16cid:durableId="64DB20F3"/>
  <w16cid:commentId w16cid:paraId="3BA27D45" w16cid:durableId="39CE8EBB"/>
  <w16cid:commentId w16cid:paraId="01FF7025" w16cid:durableId="58C28D85"/>
  <w16cid:commentId w16cid:paraId="4BF4B4BB" w16cid:durableId="27FA2DC6"/>
  <w16cid:commentId w16cid:paraId="1E9EE715" w16cid:durableId="11CF8E2D"/>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8DA7C5F" w16cid:durableId="0B730695"/>
  <w16cid:commentId w16cid:paraId="30E21012" w16cid:durableId="5A595CF9"/>
  <w16cid:commentId w16cid:paraId="6B8F47EC" w16cid:durableId="0C93EBF3"/>
  <w16cid:commentId w16cid:paraId="72C70A37" w16cid:durableId="079D6B96"/>
  <w16cid:commentId w16cid:paraId="7A26D2D2" w16cid:durableId="34E04EFF"/>
  <w16cid:commentId w16cid:paraId="3E72AA84" w16cid:durableId="3F85BFDE"/>
  <w16cid:commentId w16cid:paraId="7D9343E4" w16cid:durableId="09C25EAD"/>
  <w16cid:commentId w16cid:paraId="2ADFC0F6" w16cid:durableId="7F51F1E2"/>
  <w16cid:commentId w16cid:paraId="49B2B599" w16cid:durableId="7C03B9B3"/>
  <w16cid:commentId w16cid:paraId="7C0A3154" w16cid:durableId="2D6576B1"/>
  <w16cid:commentId w16cid:paraId="4CDB0AB9" w16cid:durableId="77A9D9B9"/>
  <w16cid:commentId w16cid:paraId="61402D15" w16cid:durableId="551B89A2"/>
  <w16cid:commentId w16cid:paraId="06F3B5FD" w16cid:durableId="0F1CEE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7AAD1" w14:textId="77777777" w:rsidR="008C5B20" w:rsidRDefault="008C5B20">
      <w:pPr>
        <w:spacing w:after="0" w:line="240" w:lineRule="auto"/>
      </w:pPr>
      <w:r>
        <w:separator/>
      </w:r>
    </w:p>
  </w:endnote>
  <w:endnote w:type="continuationSeparator" w:id="0">
    <w:p w14:paraId="27A0A91E" w14:textId="77777777" w:rsidR="008C5B20" w:rsidRDefault="008C5B20">
      <w:pPr>
        <w:spacing w:after="0" w:line="240" w:lineRule="auto"/>
      </w:pPr>
      <w:r>
        <w:continuationSeparator/>
      </w:r>
    </w:p>
  </w:endnote>
  <w:endnote w:type="continuationNotice" w:id="1">
    <w:p w14:paraId="51A9CD46" w14:textId="77777777" w:rsidR="008C5B20" w:rsidRDefault="008C5B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A5512" w14:textId="77777777" w:rsidR="008C5B20" w:rsidRDefault="008C5B20">
      <w:pPr>
        <w:spacing w:after="0" w:line="240" w:lineRule="auto"/>
      </w:pPr>
      <w:r>
        <w:separator/>
      </w:r>
    </w:p>
  </w:footnote>
  <w:footnote w:type="continuationSeparator" w:id="0">
    <w:p w14:paraId="6C33F4D4" w14:textId="77777777" w:rsidR="008C5B20" w:rsidRDefault="008C5B20">
      <w:pPr>
        <w:spacing w:after="0" w:line="240" w:lineRule="auto"/>
      </w:pPr>
      <w:r>
        <w:continuationSeparator/>
      </w:r>
    </w:p>
  </w:footnote>
  <w:footnote w:type="continuationNotice" w:id="1">
    <w:p w14:paraId="7B06E0C7" w14:textId="77777777" w:rsidR="008C5B20" w:rsidRDefault="008C5B2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8&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record-ids&gt;&lt;/item&gt;&lt;/Libraries&gt;"/>
  </w:docVars>
  <w:rsids>
    <w:rsidRoot w:val="00B91228"/>
    <w:rsid w:val="0000064B"/>
    <w:rsid w:val="000007CD"/>
    <w:rsid w:val="000018DC"/>
    <w:rsid w:val="00001C89"/>
    <w:rsid w:val="00003F36"/>
    <w:rsid w:val="0000478B"/>
    <w:rsid w:val="000048F2"/>
    <w:rsid w:val="00007766"/>
    <w:rsid w:val="00010324"/>
    <w:rsid w:val="0001071E"/>
    <w:rsid w:val="000108C1"/>
    <w:rsid w:val="0001163B"/>
    <w:rsid w:val="000122E7"/>
    <w:rsid w:val="0001480A"/>
    <w:rsid w:val="0001512D"/>
    <w:rsid w:val="0001638A"/>
    <w:rsid w:val="00016BD8"/>
    <w:rsid w:val="00016DA9"/>
    <w:rsid w:val="00017839"/>
    <w:rsid w:val="00017BBB"/>
    <w:rsid w:val="00020355"/>
    <w:rsid w:val="0002111A"/>
    <w:rsid w:val="00021797"/>
    <w:rsid w:val="00021DF8"/>
    <w:rsid w:val="000233B5"/>
    <w:rsid w:val="000236DD"/>
    <w:rsid w:val="00023F67"/>
    <w:rsid w:val="00024CE6"/>
    <w:rsid w:val="0002533B"/>
    <w:rsid w:val="000263B5"/>
    <w:rsid w:val="00026EE6"/>
    <w:rsid w:val="00027612"/>
    <w:rsid w:val="00030551"/>
    <w:rsid w:val="00030B71"/>
    <w:rsid w:val="00031872"/>
    <w:rsid w:val="000325A6"/>
    <w:rsid w:val="0003367B"/>
    <w:rsid w:val="00034951"/>
    <w:rsid w:val="00034B10"/>
    <w:rsid w:val="000351E9"/>
    <w:rsid w:val="000355CF"/>
    <w:rsid w:val="0003598E"/>
    <w:rsid w:val="00035DE4"/>
    <w:rsid w:val="00036110"/>
    <w:rsid w:val="00036D10"/>
    <w:rsid w:val="00036FB3"/>
    <w:rsid w:val="000375E7"/>
    <w:rsid w:val="000379D1"/>
    <w:rsid w:val="00040E01"/>
    <w:rsid w:val="00040E81"/>
    <w:rsid w:val="00041A20"/>
    <w:rsid w:val="00041AD2"/>
    <w:rsid w:val="00041D42"/>
    <w:rsid w:val="00042376"/>
    <w:rsid w:val="00043ED7"/>
    <w:rsid w:val="00045C42"/>
    <w:rsid w:val="00045E65"/>
    <w:rsid w:val="000507F4"/>
    <w:rsid w:val="00050F5D"/>
    <w:rsid w:val="00053A90"/>
    <w:rsid w:val="00054801"/>
    <w:rsid w:val="000560D9"/>
    <w:rsid w:val="00056205"/>
    <w:rsid w:val="00056206"/>
    <w:rsid w:val="00056584"/>
    <w:rsid w:val="00057217"/>
    <w:rsid w:val="00057413"/>
    <w:rsid w:val="00057CE1"/>
    <w:rsid w:val="00057FF4"/>
    <w:rsid w:val="0006029E"/>
    <w:rsid w:val="00060FE4"/>
    <w:rsid w:val="00062957"/>
    <w:rsid w:val="00063C33"/>
    <w:rsid w:val="000640E6"/>
    <w:rsid w:val="000645A8"/>
    <w:rsid w:val="000651A8"/>
    <w:rsid w:val="000651E8"/>
    <w:rsid w:val="00066E66"/>
    <w:rsid w:val="00067242"/>
    <w:rsid w:val="00067499"/>
    <w:rsid w:val="0006798B"/>
    <w:rsid w:val="00070A20"/>
    <w:rsid w:val="000726EA"/>
    <w:rsid w:val="00072C78"/>
    <w:rsid w:val="00072EAB"/>
    <w:rsid w:val="00076C22"/>
    <w:rsid w:val="00077380"/>
    <w:rsid w:val="0007764E"/>
    <w:rsid w:val="00077AD0"/>
    <w:rsid w:val="00077F06"/>
    <w:rsid w:val="00081233"/>
    <w:rsid w:val="000829F6"/>
    <w:rsid w:val="00083901"/>
    <w:rsid w:val="00083D38"/>
    <w:rsid w:val="000840F1"/>
    <w:rsid w:val="000852C0"/>
    <w:rsid w:val="0008541E"/>
    <w:rsid w:val="00085515"/>
    <w:rsid w:val="00085C80"/>
    <w:rsid w:val="000861B6"/>
    <w:rsid w:val="000863CD"/>
    <w:rsid w:val="000865EB"/>
    <w:rsid w:val="00087FBC"/>
    <w:rsid w:val="0009112F"/>
    <w:rsid w:val="000917AC"/>
    <w:rsid w:val="00091CAA"/>
    <w:rsid w:val="00092462"/>
    <w:rsid w:val="00092C15"/>
    <w:rsid w:val="00092F7B"/>
    <w:rsid w:val="00093737"/>
    <w:rsid w:val="00093CAD"/>
    <w:rsid w:val="0009472F"/>
    <w:rsid w:val="00094D08"/>
    <w:rsid w:val="00096355"/>
    <w:rsid w:val="0009696C"/>
    <w:rsid w:val="00096E59"/>
    <w:rsid w:val="00097CE1"/>
    <w:rsid w:val="00097EE6"/>
    <w:rsid w:val="000A071B"/>
    <w:rsid w:val="000A0CEC"/>
    <w:rsid w:val="000A1D2A"/>
    <w:rsid w:val="000A2897"/>
    <w:rsid w:val="000A3025"/>
    <w:rsid w:val="000A35E0"/>
    <w:rsid w:val="000A3713"/>
    <w:rsid w:val="000A3FE6"/>
    <w:rsid w:val="000A4286"/>
    <w:rsid w:val="000A4397"/>
    <w:rsid w:val="000A4E5E"/>
    <w:rsid w:val="000A52D2"/>
    <w:rsid w:val="000A60FF"/>
    <w:rsid w:val="000A7137"/>
    <w:rsid w:val="000A77F2"/>
    <w:rsid w:val="000B0363"/>
    <w:rsid w:val="000B163A"/>
    <w:rsid w:val="000B1A57"/>
    <w:rsid w:val="000B3143"/>
    <w:rsid w:val="000B3194"/>
    <w:rsid w:val="000B3223"/>
    <w:rsid w:val="000B3518"/>
    <w:rsid w:val="000B4161"/>
    <w:rsid w:val="000B4F9B"/>
    <w:rsid w:val="000B6341"/>
    <w:rsid w:val="000B6384"/>
    <w:rsid w:val="000B6B12"/>
    <w:rsid w:val="000B6DBE"/>
    <w:rsid w:val="000B7B61"/>
    <w:rsid w:val="000C05E2"/>
    <w:rsid w:val="000C1159"/>
    <w:rsid w:val="000C13FA"/>
    <w:rsid w:val="000C1F98"/>
    <w:rsid w:val="000C2369"/>
    <w:rsid w:val="000C26E4"/>
    <w:rsid w:val="000C305F"/>
    <w:rsid w:val="000C43B5"/>
    <w:rsid w:val="000C4C15"/>
    <w:rsid w:val="000C57CC"/>
    <w:rsid w:val="000C63AD"/>
    <w:rsid w:val="000C708D"/>
    <w:rsid w:val="000C7AA2"/>
    <w:rsid w:val="000C7E32"/>
    <w:rsid w:val="000D0165"/>
    <w:rsid w:val="000D0167"/>
    <w:rsid w:val="000D01C1"/>
    <w:rsid w:val="000D0BBE"/>
    <w:rsid w:val="000D34D1"/>
    <w:rsid w:val="000D352F"/>
    <w:rsid w:val="000D36C5"/>
    <w:rsid w:val="000D371C"/>
    <w:rsid w:val="000D4576"/>
    <w:rsid w:val="000D520E"/>
    <w:rsid w:val="000D540C"/>
    <w:rsid w:val="000D57B2"/>
    <w:rsid w:val="000D589C"/>
    <w:rsid w:val="000D6CEC"/>
    <w:rsid w:val="000D737C"/>
    <w:rsid w:val="000D773C"/>
    <w:rsid w:val="000D7A0B"/>
    <w:rsid w:val="000D7F39"/>
    <w:rsid w:val="000E0AFA"/>
    <w:rsid w:val="000E0ED0"/>
    <w:rsid w:val="000E1390"/>
    <w:rsid w:val="000E33AF"/>
    <w:rsid w:val="000E362D"/>
    <w:rsid w:val="000E3AC4"/>
    <w:rsid w:val="000E3D53"/>
    <w:rsid w:val="000E70C8"/>
    <w:rsid w:val="000E715F"/>
    <w:rsid w:val="000E72BB"/>
    <w:rsid w:val="000E7B9A"/>
    <w:rsid w:val="000F01BF"/>
    <w:rsid w:val="000F1225"/>
    <w:rsid w:val="000F1B83"/>
    <w:rsid w:val="000F1C15"/>
    <w:rsid w:val="000F1F78"/>
    <w:rsid w:val="000F26D0"/>
    <w:rsid w:val="000F3D18"/>
    <w:rsid w:val="000F597F"/>
    <w:rsid w:val="000F63D9"/>
    <w:rsid w:val="000F6DBD"/>
    <w:rsid w:val="0010085C"/>
    <w:rsid w:val="00100B2B"/>
    <w:rsid w:val="00101B6B"/>
    <w:rsid w:val="00101BF3"/>
    <w:rsid w:val="00102256"/>
    <w:rsid w:val="001034A0"/>
    <w:rsid w:val="0010369E"/>
    <w:rsid w:val="001038E3"/>
    <w:rsid w:val="0010405F"/>
    <w:rsid w:val="00104F7F"/>
    <w:rsid w:val="00106324"/>
    <w:rsid w:val="00107FFE"/>
    <w:rsid w:val="00110A27"/>
    <w:rsid w:val="001112C5"/>
    <w:rsid w:val="001115F8"/>
    <w:rsid w:val="00111E3F"/>
    <w:rsid w:val="0011258C"/>
    <w:rsid w:val="00112A3D"/>
    <w:rsid w:val="00113F27"/>
    <w:rsid w:val="0011401F"/>
    <w:rsid w:val="001140FA"/>
    <w:rsid w:val="00116485"/>
    <w:rsid w:val="00116B64"/>
    <w:rsid w:val="00116D0B"/>
    <w:rsid w:val="0011717B"/>
    <w:rsid w:val="001174F7"/>
    <w:rsid w:val="00117E70"/>
    <w:rsid w:val="001207D5"/>
    <w:rsid w:val="0012082F"/>
    <w:rsid w:val="00120978"/>
    <w:rsid w:val="00121066"/>
    <w:rsid w:val="001217FF"/>
    <w:rsid w:val="00122119"/>
    <w:rsid w:val="00122B6A"/>
    <w:rsid w:val="00123409"/>
    <w:rsid w:val="00123751"/>
    <w:rsid w:val="00124546"/>
    <w:rsid w:val="00125098"/>
    <w:rsid w:val="0012514B"/>
    <w:rsid w:val="001253F2"/>
    <w:rsid w:val="00125B27"/>
    <w:rsid w:val="0012615E"/>
    <w:rsid w:val="00126785"/>
    <w:rsid w:val="00126D46"/>
    <w:rsid w:val="001277F9"/>
    <w:rsid w:val="0013166F"/>
    <w:rsid w:val="00131683"/>
    <w:rsid w:val="0013198C"/>
    <w:rsid w:val="00132D44"/>
    <w:rsid w:val="00132EFF"/>
    <w:rsid w:val="0013344E"/>
    <w:rsid w:val="0013451F"/>
    <w:rsid w:val="001345A9"/>
    <w:rsid w:val="00134A1E"/>
    <w:rsid w:val="00135369"/>
    <w:rsid w:val="001360ED"/>
    <w:rsid w:val="0013684F"/>
    <w:rsid w:val="0013699F"/>
    <w:rsid w:val="00137CEA"/>
    <w:rsid w:val="0014099C"/>
    <w:rsid w:val="00140D19"/>
    <w:rsid w:val="00142ED8"/>
    <w:rsid w:val="00143304"/>
    <w:rsid w:val="0014366B"/>
    <w:rsid w:val="0014452C"/>
    <w:rsid w:val="0014533F"/>
    <w:rsid w:val="00145EE9"/>
    <w:rsid w:val="00146229"/>
    <w:rsid w:val="00146C13"/>
    <w:rsid w:val="00150295"/>
    <w:rsid w:val="00150A48"/>
    <w:rsid w:val="00151197"/>
    <w:rsid w:val="00151CA9"/>
    <w:rsid w:val="00151E6D"/>
    <w:rsid w:val="0015221A"/>
    <w:rsid w:val="001530FF"/>
    <w:rsid w:val="00153637"/>
    <w:rsid w:val="00153A11"/>
    <w:rsid w:val="00155DBD"/>
    <w:rsid w:val="00155DF1"/>
    <w:rsid w:val="00156580"/>
    <w:rsid w:val="00156A22"/>
    <w:rsid w:val="00157F8A"/>
    <w:rsid w:val="0016055F"/>
    <w:rsid w:val="00160775"/>
    <w:rsid w:val="001609B9"/>
    <w:rsid w:val="001610D9"/>
    <w:rsid w:val="001611B7"/>
    <w:rsid w:val="00161CD8"/>
    <w:rsid w:val="0016219C"/>
    <w:rsid w:val="00162A22"/>
    <w:rsid w:val="00162C08"/>
    <w:rsid w:val="00162E2E"/>
    <w:rsid w:val="001639BD"/>
    <w:rsid w:val="00164229"/>
    <w:rsid w:val="00164364"/>
    <w:rsid w:val="00165FE8"/>
    <w:rsid w:val="0016600B"/>
    <w:rsid w:val="001663BF"/>
    <w:rsid w:val="001669CB"/>
    <w:rsid w:val="00166A70"/>
    <w:rsid w:val="00170DE3"/>
    <w:rsid w:val="00170FD8"/>
    <w:rsid w:val="0017128D"/>
    <w:rsid w:val="00171E08"/>
    <w:rsid w:val="00172372"/>
    <w:rsid w:val="001725A9"/>
    <w:rsid w:val="00172E4A"/>
    <w:rsid w:val="0017348A"/>
    <w:rsid w:val="001734D2"/>
    <w:rsid w:val="0017357C"/>
    <w:rsid w:val="00173A46"/>
    <w:rsid w:val="0017491E"/>
    <w:rsid w:val="00176167"/>
    <w:rsid w:val="00176329"/>
    <w:rsid w:val="00176480"/>
    <w:rsid w:val="001765B4"/>
    <w:rsid w:val="00177A11"/>
    <w:rsid w:val="001803F0"/>
    <w:rsid w:val="001805A5"/>
    <w:rsid w:val="00180877"/>
    <w:rsid w:val="0018138D"/>
    <w:rsid w:val="00181659"/>
    <w:rsid w:val="001824C6"/>
    <w:rsid w:val="001836F4"/>
    <w:rsid w:val="00183A19"/>
    <w:rsid w:val="00184B8F"/>
    <w:rsid w:val="00184F80"/>
    <w:rsid w:val="00185A8E"/>
    <w:rsid w:val="0018692E"/>
    <w:rsid w:val="0018694C"/>
    <w:rsid w:val="00186C89"/>
    <w:rsid w:val="00191CBB"/>
    <w:rsid w:val="00191DC7"/>
    <w:rsid w:val="00191F17"/>
    <w:rsid w:val="00192341"/>
    <w:rsid w:val="00192E5E"/>
    <w:rsid w:val="0019383A"/>
    <w:rsid w:val="0019400F"/>
    <w:rsid w:val="00195354"/>
    <w:rsid w:val="00195FCA"/>
    <w:rsid w:val="001964A0"/>
    <w:rsid w:val="00196671"/>
    <w:rsid w:val="00197019"/>
    <w:rsid w:val="001971C7"/>
    <w:rsid w:val="00197922"/>
    <w:rsid w:val="001A06BB"/>
    <w:rsid w:val="001A283D"/>
    <w:rsid w:val="001A2AF0"/>
    <w:rsid w:val="001A2DD3"/>
    <w:rsid w:val="001A345F"/>
    <w:rsid w:val="001A373C"/>
    <w:rsid w:val="001A37B3"/>
    <w:rsid w:val="001A4DDE"/>
    <w:rsid w:val="001A6561"/>
    <w:rsid w:val="001A6936"/>
    <w:rsid w:val="001A6D91"/>
    <w:rsid w:val="001A7482"/>
    <w:rsid w:val="001A759F"/>
    <w:rsid w:val="001A7E4F"/>
    <w:rsid w:val="001B0CF2"/>
    <w:rsid w:val="001B14FA"/>
    <w:rsid w:val="001B16B4"/>
    <w:rsid w:val="001B25DA"/>
    <w:rsid w:val="001B27BA"/>
    <w:rsid w:val="001B5708"/>
    <w:rsid w:val="001B5C19"/>
    <w:rsid w:val="001B5C4D"/>
    <w:rsid w:val="001B6A85"/>
    <w:rsid w:val="001B7CB0"/>
    <w:rsid w:val="001C00E1"/>
    <w:rsid w:val="001C02E2"/>
    <w:rsid w:val="001C26B3"/>
    <w:rsid w:val="001C29D8"/>
    <w:rsid w:val="001C2A70"/>
    <w:rsid w:val="001C4A4D"/>
    <w:rsid w:val="001C53A0"/>
    <w:rsid w:val="001C5917"/>
    <w:rsid w:val="001C5B19"/>
    <w:rsid w:val="001C6061"/>
    <w:rsid w:val="001C6445"/>
    <w:rsid w:val="001C679D"/>
    <w:rsid w:val="001C7146"/>
    <w:rsid w:val="001D1BF8"/>
    <w:rsid w:val="001D3306"/>
    <w:rsid w:val="001D44F0"/>
    <w:rsid w:val="001D5FF4"/>
    <w:rsid w:val="001D6D9E"/>
    <w:rsid w:val="001D7172"/>
    <w:rsid w:val="001D7BF0"/>
    <w:rsid w:val="001E03BB"/>
    <w:rsid w:val="001E0584"/>
    <w:rsid w:val="001E1026"/>
    <w:rsid w:val="001E3E31"/>
    <w:rsid w:val="001E7624"/>
    <w:rsid w:val="001F0473"/>
    <w:rsid w:val="001F05D4"/>
    <w:rsid w:val="001F08C3"/>
    <w:rsid w:val="001F145A"/>
    <w:rsid w:val="001F193E"/>
    <w:rsid w:val="001F2342"/>
    <w:rsid w:val="001F2484"/>
    <w:rsid w:val="001F2CDE"/>
    <w:rsid w:val="001F3E07"/>
    <w:rsid w:val="001F3F92"/>
    <w:rsid w:val="001F4C30"/>
    <w:rsid w:val="001F5D5B"/>
    <w:rsid w:val="001F6C16"/>
    <w:rsid w:val="001F723D"/>
    <w:rsid w:val="002017C5"/>
    <w:rsid w:val="00201EDE"/>
    <w:rsid w:val="00202154"/>
    <w:rsid w:val="00203A48"/>
    <w:rsid w:val="00203D25"/>
    <w:rsid w:val="00203EDA"/>
    <w:rsid w:val="0020464D"/>
    <w:rsid w:val="002048A9"/>
    <w:rsid w:val="00204B87"/>
    <w:rsid w:val="00204D89"/>
    <w:rsid w:val="00205920"/>
    <w:rsid w:val="00205EC3"/>
    <w:rsid w:val="00206018"/>
    <w:rsid w:val="00207E89"/>
    <w:rsid w:val="00207F03"/>
    <w:rsid w:val="00210888"/>
    <w:rsid w:val="00210F39"/>
    <w:rsid w:val="00211057"/>
    <w:rsid w:val="0021139B"/>
    <w:rsid w:val="00211D75"/>
    <w:rsid w:val="00212A32"/>
    <w:rsid w:val="0021453E"/>
    <w:rsid w:val="00214A2B"/>
    <w:rsid w:val="00214A2F"/>
    <w:rsid w:val="0021501D"/>
    <w:rsid w:val="00215736"/>
    <w:rsid w:val="002159A8"/>
    <w:rsid w:val="00215AA7"/>
    <w:rsid w:val="002162F9"/>
    <w:rsid w:val="0021712A"/>
    <w:rsid w:val="002171C2"/>
    <w:rsid w:val="002172F8"/>
    <w:rsid w:val="00217508"/>
    <w:rsid w:val="002177F1"/>
    <w:rsid w:val="002205FD"/>
    <w:rsid w:val="00221300"/>
    <w:rsid w:val="00221CE4"/>
    <w:rsid w:val="00222C2E"/>
    <w:rsid w:val="00222F94"/>
    <w:rsid w:val="00223E2C"/>
    <w:rsid w:val="00224789"/>
    <w:rsid w:val="002276B4"/>
    <w:rsid w:val="002302B2"/>
    <w:rsid w:val="00231B3D"/>
    <w:rsid w:val="00231C53"/>
    <w:rsid w:val="002321EF"/>
    <w:rsid w:val="00232599"/>
    <w:rsid w:val="002327E7"/>
    <w:rsid w:val="002328C8"/>
    <w:rsid w:val="002329C7"/>
    <w:rsid w:val="00232B21"/>
    <w:rsid w:val="00233C49"/>
    <w:rsid w:val="00235CBD"/>
    <w:rsid w:val="00236998"/>
    <w:rsid w:val="00236DC1"/>
    <w:rsid w:val="00237C1B"/>
    <w:rsid w:val="00237E88"/>
    <w:rsid w:val="002401F3"/>
    <w:rsid w:val="002424DA"/>
    <w:rsid w:val="0024316E"/>
    <w:rsid w:val="002431E5"/>
    <w:rsid w:val="00244DED"/>
    <w:rsid w:val="00245187"/>
    <w:rsid w:val="002457E7"/>
    <w:rsid w:val="0024639D"/>
    <w:rsid w:val="00247358"/>
    <w:rsid w:val="002509B6"/>
    <w:rsid w:val="0025145F"/>
    <w:rsid w:val="00251D72"/>
    <w:rsid w:val="00252532"/>
    <w:rsid w:val="00252ABD"/>
    <w:rsid w:val="00254ED0"/>
    <w:rsid w:val="00255582"/>
    <w:rsid w:val="00255B43"/>
    <w:rsid w:val="00255E7A"/>
    <w:rsid w:val="00255F9B"/>
    <w:rsid w:val="00257E68"/>
    <w:rsid w:val="002600E5"/>
    <w:rsid w:val="00260B19"/>
    <w:rsid w:val="00262957"/>
    <w:rsid w:val="00262B25"/>
    <w:rsid w:val="0026395E"/>
    <w:rsid w:val="0026413C"/>
    <w:rsid w:val="002646B4"/>
    <w:rsid w:val="002646B5"/>
    <w:rsid w:val="002651AF"/>
    <w:rsid w:val="0026527B"/>
    <w:rsid w:val="00265555"/>
    <w:rsid w:val="00265C03"/>
    <w:rsid w:val="00266AF0"/>
    <w:rsid w:val="00266E32"/>
    <w:rsid w:val="00270409"/>
    <w:rsid w:val="002705B6"/>
    <w:rsid w:val="0027060D"/>
    <w:rsid w:val="002706BC"/>
    <w:rsid w:val="0027082F"/>
    <w:rsid w:val="002715E6"/>
    <w:rsid w:val="00273F6C"/>
    <w:rsid w:val="0027467A"/>
    <w:rsid w:val="00274CAA"/>
    <w:rsid w:val="00275005"/>
    <w:rsid w:val="00275615"/>
    <w:rsid w:val="00275D2B"/>
    <w:rsid w:val="002760B4"/>
    <w:rsid w:val="00277118"/>
    <w:rsid w:val="002773F9"/>
    <w:rsid w:val="002776CC"/>
    <w:rsid w:val="0028139A"/>
    <w:rsid w:val="002824DB"/>
    <w:rsid w:val="002845E6"/>
    <w:rsid w:val="00284A18"/>
    <w:rsid w:val="00284AE4"/>
    <w:rsid w:val="00285268"/>
    <w:rsid w:val="0028582E"/>
    <w:rsid w:val="00286D90"/>
    <w:rsid w:val="00287BBD"/>
    <w:rsid w:val="00291153"/>
    <w:rsid w:val="002913DE"/>
    <w:rsid w:val="00291606"/>
    <w:rsid w:val="00291D0A"/>
    <w:rsid w:val="00292EEA"/>
    <w:rsid w:val="0029374E"/>
    <w:rsid w:val="00293D6D"/>
    <w:rsid w:val="00293E5F"/>
    <w:rsid w:val="00294178"/>
    <w:rsid w:val="002943C3"/>
    <w:rsid w:val="00294B87"/>
    <w:rsid w:val="00294E13"/>
    <w:rsid w:val="00295744"/>
    <w:rsid w:val="002961A9"/>
    <w:rsid w:val="00296D91"/>
    <w:rsid w:val="00297CCB"/>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991"/>
    <w:rsid w:val="002B1D5E"/>
    <w:rsid w:val="002B2807"/>
    <w:rsid w:val="002B3064"/>
    <w:rsid w:val="002B3074"/>
    <w:rsid w:val="002B308B"/>
    <w:rsid w:val="002B5412"/>
    <w:rsid w:val="002B5509"/>
    <w:rsid w:val="002B615B"/>
    <w:rsid w:val="002B64DF"/>
    <w:rsid w:val="002B746A"/>
    <w:rsid w:val="002B7672"/>
    <w:rsid w:val="002B7D70"/>
    <w:rsid w:val="002C11B2"/>
    <w:rsid w:val="002C2381"/>
    <w:rsid w:val="002C2FD0"/>
    <w:rsid w:val="002C3B61"/>
    <w:rsid w:val="002C3D79"/>
    <w:rsid w:val="002C4FAA"/>
    <w:rsid w:val="002C523F"/>
    <w:rsid w:val="002C65D9"/>
    <w:rsid w:val="002C6D63"/>
    <w:rsid w:val="002C7316"/>
    <w:rsid w:val="002C7E49"/>
    <w:rsid w:val="002D022D"/>
    <w:rsid w:val="002D04EC"/>
    <w:rsid w:val="002D07BB"/>
    <w:rsid w:val="002D0942"/>
    <w:rsid w:val="002D0E71"/>
    <w:rsid w:val="002D1373"/>
    <w:rsid w:val="002D1696"/>
    <w:rsid w:val="002D2888"/>
    <w:rsid w:val="002D2C78"/>
    <w:rsid w:val="002D3803"/>
    <w:rsid w:val="002D39A2"/>
    <w:rsid w:val="002D447E"/>
    <w:rsid w:val="002D4852"/>
    <w:rsid w:val="002D499C"/>
    <w:rsid w:val="002D4B29"/>
    <w:rsid w:val="002D4E30"/>
    <w:rsid w:val="002D7634"/>
    <w:rsid w:val="002D7D83"/>
    <w:rsid w:val="002E3817"/>
    <w:rsid w:val="002E3CD9"/>
    <w:rsid w:val="002E3E7A"/>
    <w:rsid w:val="002E43E3"/>
    <w:rsid w:val="002E53BC"/>
    <w:rsid w:val="002E68EC"/>
    <w:rsid w:val="002E6CA2"/>
    <w:rsid w:val="002E73E1"/>
    <w:rsid w:val="002F081C"/>
    <w:rsid w:val="002F08CC"/>
    <w:rsid w:val="002F0ADC"/>
    <w:rsid w:val="002F0C6D"/>
    <w:rsid w:val="002F19DA"/>
    <w:rsid w:val="002F2275"/>
    <w:rsid w:val="002F27CE"/>
    <w:rsid w:val="002F2D5A"/>
    <w:rsid w:val="002F300D"/>
    <w:rsid w:val="002F33EF"/>
    <w:rsid w:val="002F48EE"/>
    <w:rsid w:val="002F4E37"/>
    <w:rsid w:val="002F5062"/>
    <w:rsid w:val="002F525E"/>
    <w:rsid w:val="002F583B"/>
    <w:rsid w:val="002F6C23"/>
    <w:rsid w:val="002F6FFF"/>
    <w:rsid w:val="002F733E"/>
    <w:rsid w:val="002F7882"/>
    <w:rsid w:val="00300682"/>
    <w:rsid w:val="0030099B"/>
    <w:rsid w:val="003010AA"/>
    <w:rsid w:val="0030129A"/>
    <w:rsid w:val="00301815"/>
    <w:rsid w:val="00301817"/>
    <w:rsid w:val="00302753"/>
    <w:rsid w:val="00303088"/>
    <w:rsid w:val="003033F3"/>
    <w:rsid w:val="00303660"/>
    <w:rsid w:val="00303A81"/>
    <w:rsid w:val="00303C23"/>
    <w:rsid w:val="00303E8F"/>
    <w:rsid w:val="00304311"/>
    <w:rsid w:val="003044C9"/>
    <w:rsid w:val="0030471A"/>
    <w:rsid w:val="003054BB"/>
    <w:rsid w:val="0030752B"/>
    <w:rsid w:val="00307E3F"/>
    <w:rsid w:val="0031117F"/>
    <w:rsid w:val="003113FC"/>
    <w:rsid w:val="00313690"/>
    <w:rsid w:val="00313C6E"/>
    <w:rsid w:val="00314C09"/>
    <w:rsid w:val="00314E85"/>
    <w:rsid w:val="0031507C"/>
    <w:rsid w:val="0031593F"/>
    <w:rsid w:val="00315E63"/>
    <w:rsid w:val="003177D4"/>
    <w:rsid w:val="00317F99"/>
    <w:rsid w:val="00322440"/>
    <w:rsid w:val="003226E8"/>
    <w:rsid w:val="003243E3"/>
    <w:rsid w:val="003248A4"/>
    <w:rsid w:val="00324A4E"/>
    <w:rsid w:val="00327DDB"/>
    <w:rsid w:val="00330140"/>
    <w:rsid w:val="003304BF"/>
    <w:rsid w:val="00330BDC"/>
    <w:rsid w:val="00331729"/>
    <w:rsid w:val="00331887"/>
    <w:rsid w:val="00332D22"/>
    <w:rsid w:val="00333E0D"/>
    <w:rsid w:val="003352D2"/>
    <w:rsid w:val="003353FD"/>
    <w:rsid w:val="00335D66"/>
    <w:rsid w:val="00336622"/>
    <w:rsid w:val="003367CA"/>
    <w:rsid w:val="00336D21"/>
    <w:rsid w:val="00337A0F"/>
    <w:rsid w:val="00340B6F"/>
    <w:rsid w:val="0034102A"/>
    <w:rsid w:val="0034106D"/>
    <w:rsid w:val="00341E08"/>
    <w:rsid w:val="003429F7"/>
    <w:rsid w:val="00342DE8"/>
    <w:rsid w:val="00344239"/>
    <w:rsid w:val="00344694"/>
    <w:rsid w:val="00344830"/>
    <w:rsid w:val="00344F47"/>
    <w:rsid w:val="003450AC"/>
    <w:rsid w:val="003454BB"/>
    <w:rsid w:val="00345A6F"/>
    <w:rsid w:val="003464DF"/>
    <w:rsid w:val="003467F9"/>
    <w:rsid w:val="00346BB7"/>
    <w:rsid w:val="00347067"/>
    <w:rsid w:val="00347FC2"/>
    <w:rsid w:val="00351E65"/>
    <w:rsid w:val="00352E93"/>
    <w:rsid w:val="00352EFD"/>
    <w:rsid w:val="0035311A"/>
    <w:rsid w:val="00353DA9"/>
    <w:rsid w:val="00355430"/>
    <w:rsid w:val="00355ABF"/>
    <w:rsid w:val="00355E4C"/>
    <w:rsid w:val="00356521"/>
    <w:rsid w:val="00356ABB"/>
    <w:rsid w:val="00357932"/>
    <w:rsid w:val="00357C79"/>
    <w:rsid w:val="00360076"/>
    <w:rsid w:val="00360816"/>
    <w:rsid w:val="00361820"/>
    <w:rsid w:val="00361B2E"/>
    <w:rsid w:val="003625DC"/>
    <w:rsid w:val="00362604"/>
    <w:rsid w:val="00362A80"/>
    <w:rsid w:val="003641C9"/>
    <w:rsid w:val="00364323"/>
    <w:rsid w:val="003653B9"/>
    <w:rsid w:val="00365CBD"/>
    <w:rsid w:val="00366934"/>
    <w:rsid w:val="003677AF"/>
    <w:rsid w:val="00367921"/>
    <w:rsid w:val="00367B0C"/>
    <w:rsid w:val="00367BB8"/>
    <w:rsid w:val="00370890"/>
    <w:rsid w:val="00371F1A"/>
    <w:rsid w:val="00372221"/>
    <w:rsid w:val="0037225F"/>
    <w:rsid w:val="00372882"/>
    <w:rsid w:val="00373AD7"/>
    <w:rsid w:val="003741C6"/>
    <w:rsid w:val="00374AE0"/>
    <w:rsid w:val="00374D16"/>
    <w:rsid w:val="00375EFE"/>
    <w:rsid w:val="003765ED"/>
    <w:rsid w:val="00377835"/>
    <w:rsid w:val="003807CA"/>
    <w:rsid w:val="00380943"/>
    <w:rsid w:val="00380969"/>
    <w:rsid w:val="0038164C"/>
    <w:rsid w:val="0038193C"/>
    <w:rsid w:val="00382FFE"/>
    <w:rsid w:val="00383301"/>
    <w:rsid w:val="00383505"/>
    <w:rsid w:val="003836E0"/>
    <w:rsid w:val="0038379C"/>
    <w:rsid w:val="0038424A"/>
    <w:rsid w:val="0038544D"/>
    <w:rsid w:val="00385BAB"/>
    <w:rsid w:val="00386941"/>
    <w:rsid w:val="003903BF"/>
    <w:rsid w:val="003906DA"/>
    <w:rsid w:val="00393013"/>
    <w:rsid w:val="00393222"/>
    <w:rsid w:val="00393DF5"/>
    <w:rsid w:val="003952E6"/>
    <w:rsid w:val="00395BA7"/>
    <w:rsid w:val="00395CC1"/>
    <w:rsid w:val="0039673F"/>
    <w:rsid w:val="00397726"/>
    <w:rsid w:val="003A024D"/>
    <w:rsid w:val="003A0A98"/>
    <w:rsid w:val="003A2D0E"/>
    <w:rsid w:val="003A3616"/>
    <w:rsid w:val="003A3DF1"/>
    <w:rsid w:val="003A3E61"/>
    <w:rsid w:val="003A51F3"/>
    <w:rsid w:val="003A5BF2"/>
    <w:rsid w:val="003A6162"/>
    <w:rsid w:val="003A6B59"/>
    <w:rsid w:val="003B2777"/>
    <w:rsid w:val="003B2AF4"/>
    <w:rsid w:val="003B2C41"/>
    <w:rsid w:val="003B49BB"/>
    <w:rsid w:val="003B5296"/>
    <w:rsid w:val="003B544C"/>
    <w:rsid w:val="003B5A9E"/>
    <w:rsid w:val="003B69F1"/>
    <w:rsid w:val="003C029F"/>
    <w:rsid w:val="003C0B04"/>
    <w:rsid w:val="003C1185"/>
    <w:rsid w:val="003C1CA2"/>
    <w:rsid w:val="003C1E0B"/>
    <w:rsid w:val="003C33A3"/>
    <w:rsid w:val="003C4BC4"/>
    <w:rsid w:val="003C5C34"/>
    <w:rsid w:val="003C6F06"/>
    <w:rsid w:val="003C79A5"/>
    <w:rsid w:val="003D120A"/>
    <w:rsid w:val="003D268F"/>
    <w:rsid w:val="003D4084"/>
    <w:rsid w:val="003D481E"/>
    <w:rsid w:val="003D4AEA"/>
    <w:rsid w:val="003D5791"/>
    <w:rsid w:val="003D6923"/>
    <w:rsid w:val="003D77E5"/>
    <w:rsid w:val="003E02C0"/>
    <w:rsid w:val="003E045B"/>
    <w:rsid w:val="003E0763"/>
    <w:rsid w:val="003E1DD5"/>
    <w:rsid w:val="003E2261"/>
    <w:rsid w:val="003E25E8"/>
    <w:rsid w:val="003E3AE7"/>
    <w:rsid w:val="003E3B84"/>
    <w:rsid w:val="003E3FCF"/>
    <w:rsid w:val="003E413C"/>
    <w:rsid w:val="003E500C"/>
    <w:rsid w:val="003E52D2"/>
    <w:rsid w:val="003E6E38"/>
    <w:rsid w:val="003E7A26"/>
    <w:rsid w:val="003E7F96"/>
    <w:rsid w:val="003F1280"/>
    <w:rsid w:val="003F1E5F"/>
    <w:rsid w:val="003F31A9"/>
    <w:rsid w:val="003F38AD"/>
    <w:rsid w:val="003F53D0"/>
    <w:rsid w:val="003F7C52"/>
    <w:rsid w:val="00400843"/>
    <w:rsid w:val="00400E92"/>
    <w:rsid w:val="00400FAB"/>
    <w:rsid w:val="004019C6"/>
    <w:rsid w:val="00401ED5"/>
    <w:rsid w:val="00402F9F"/>
    <w:rsid w:val="00403F45"/>
    <w:rsid w:val="00404D6D"/>
    <w:rsid w:val="00405211"/>
    <w:rsid w:val="00405618"/>
    <w:rsid w:val="00405625"/>
    <w:rsid w:val="0040590C"/>
    <w:rsid w:val="0040595D"/>
    <w:rsid w:val="00406152"/>
    <w:rsid w:val="00406BC3"/>
    <w:rsid w:val="00406FA9"/>
    <w:rsid w:val="00407709"/>
    <w:rsid w:val="004103A3"/>
    <w:rsid w:val="00410E8A"/>
    <w:rsid w:val="0041164B"/>
    <w:rsid w:val="00412C70"/>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1290"/>
    <w:rsid w:val="004216C7"/>
    <w:rsid w:val="00421B27"/>
    <w:rsid w:val="004235C6"/>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3084C"/>
    <w:rsid w:val="00431D10"/>
    <w:rsid w:val="00431D52"/>
    <w:rsid w:val="00432A88"/>
    <w:rsid w:val="00432EC1"/>
    <w:rsid w:val="00433AE1"/>
    <w:rsid w:val="0043461E"/>
    <w:rsid w:val="00434D96"/>
    <w:rsid w:val="00435562"/>
    <w:rsid w:val="00435A03"/>
    <w:rsid w:val="0043631B"/>
    <w:rsid w:val="00437928"/>
    <w:rsid w:val="00437F7F"/>
    <w:rsid w:val="00440481"/>
    <w:rsid w:val="00440D93"/>
    <w:rsid w:val="00440E46"/>
    <w:rsid w:val="004420CA"/>
    <w:rsid w:val="004423AD"/>
    <w:rsid w:val="00442978"/>
    <w:rsid w:val="00443B5C"/>
    <w:rsid w:val="0044412E"/>
    <w:rsid w:val="00444476"/>
    <w:rsid w:val="00444F91"/>
    <w:rsid w:val="004451DF"/>
    <w:rsid w:val="00446493"/>
    <w:rsid w:val="00447915"/>
    <w:rsid w:val="00447CAF"/>
    <w:rsid w:val="00450D44"/>
    <w:rsid w:val="00450E02"/>
    <w:rsid w:val="0045115A"/>
    <w:rsid w:val="00451DCC"/>
    <w:rsid w:val="004523A0"/>
    <w:rsid w:val="004526F3"/>
    <w:rsid w:val="004527BC"/>
    <w:rsid w:val="00452BFE"/>
    <w:rsid w:val="00452F24"/>
    <w:rsid w:val="0045326B"/>
    <w:rsid w:val="004534A8"/>
    <w:rsid w:val="00453B36"/>
    <w:rsid w:val="00456494"/>
    <w:rsid w:val="004568EE"/>
    <w:rsid w:val="0045711B"/>
    <w:rsid w:val="004578D5"/>
    <w:rsid w:val="0046034D"/>
    <w:rsid w:val="0046068F"/>
    <w:rsid w:val="00460E97"/>
    <w:rsid w:val="004613B8"/>
    <w:rsid w:val="00462B88"/>
    <w:rsid w:val="004636D7"/>
    <w:rsid w:val="00463B02"/>
    <w:rsid w:val="004641CB"/>
    <w:rsid w:val="0046483C"/>
    <w:rsid w:val="00464C8B"/>
    <w:rsid w:val="00466AA8"/>
    <w:rsid w:val="00466E44"/>
    <w:rsid w:val="0046753C"/>
    <w:rsid w:val="004703C3"/>
    <w:rsid w:val="0047067D"/>
    <w:rsid w:val="00470E98"/>
    <w:rsid w:val="0047179B"/>
    <w:rsid w:val="00471A6A"/>
    <w:rsid w:val="00471F92"/>
    <w:rsid w:val="00472819"/>
    <w:rsid w:val="0047372A"/>
    <w:rsid w:val="00474075"/>
    <w:rsid w:val="00474426"/>
    <w:rsid w:val="00475B20"/>
    <w:rsid w:val="00476E51"/>
    <w:rsid w:val="00480F5B"/>
    <w:rsid w:val="0048328B"/>
    <w:rsid w:val="004832D9"/>
    <w:rsid w:val="004844F3"/>
    <w:rsid w:val="0048468B"/>
    <w:rsid w:val="00485C2E"/>
    <w:rsid w:val="004861F1"/>
    <w:rsid w:val="00486955"/>
    <w:rsid w:val="004877C3"/>
    <w:rsid w:val="00490958"/>
    <w:rsid w:val="00490BE7"/>
    <w:rsid w:val="00490C4E"/>
    <w:rsid w:val="004915D8"/>
    <w:rsid w:val="00492DF8"/>
    <w:rsid w:val="00492F46"/>
    <w:rsid w:val="0049313D"/>
    <w:rsid w:val="004933C3"/>
    <w:rsid w:val="00493D34"/>
    <w:rsid w:val="00493E9A"/>
    <w:rsid w:val="00494CC0"/>
    <w:rsid w:val="00495549"/>
    <w:rsid w:val="00496972"/>
    <w:rsid w:val="00497BEC"/>
    <w:rsid w:val="00497CF9"/>
    <w:rsid w:val="004A0167"/>
    <w:rsid w:val="004A0383"/>
    <w:rsid w:val="004A0671"/>
    <w:rsid w:val="004A0761"/>
    <w:rsid w:val="004A139B"/>
    <w:rsid w:val="004A199D"/>
    <w:rsid w:val="004A27FF"/>
    <w:rsid w:val="004A30F3"/>
    <w:rsid w:val="004A32E4"/>
    <w:rsid w:val="004A3736"/>
    <w:rsid w:val="004A3935"/>
    <w:rsid w:val="004A3E74"/>
    <w:rsid w:val="004A4195"/>
    <w:rsid w:val="004A535C"/>
    <w:rsid w:val="004A5ACF"/>
    <w:rsid w:val="004A5DB2"/>
    <w:rsid w:val="004A63E7"/>
    <w:rsid w:val="004A67AD"/>
    <w:rsid w:val="004A6CBD"/>
    <w:rsid w:val="004A6FED"/>
    <w:rsid w:val="004A7B5E"/>
    <w:rsid w:val="004A7E61"/>
    <w:rsid w:val="004B338E"/>
    <w:rsid w:val="004B4A21"/>
    <w:rsid w:val="004B4AC1"/>
    <w:rsid w:val="004B4DC0"/>
    <w:rsid w:val="004B5EC0"/>
    <w:rsid w:val="004B61DA"/>
    <w:rsid w:val="004B69E0"/>
    <w:rsid w:val="004B7455"/>
    <w:rsid w:val="004C16CA"/>
    <w:rsid w:val="004C1B06"/>
    <w:rsid w:val="004C4277"/>
    <w:rsid w:val="004C4853"/>
    <w:rsid w:val="004C673A"/>
    <w:rsid w:val="004C7629"/>
    <w:rsid w:val="004C7A16"/>
    <w:rsid w:val="004C7CC3"/>
    <w:rsid w:val="004D3CDF"/>
    <w:rsid w:val="004D3F9C"/>
    <w:rsid w:val="004D3FBC"/>
    <w:rsid w:val="004D4FBD"/>
    <w:rsid w:val="004D56B6"/>
    <w:rsid w:val="004D754F"/>
    <w:rsid w:val="004D7584"/>
    <w:rsid w:val="004E0BA3"/>
    <w:rsid w:val="004E1440"/>
    <w:rsid w:val="004E250C"/>
    <w:rsid w:val="004E2574"/>
    <w:rsid w:val="004E25DD"/>
    <w:rsid w:val="004E382B"/>
    <w:rsid w:val="004E39E9"/>
    <w:rsid w:val="004E5CBF"/>
    <w:rsid w:val="004E6100"/>
    <w:rsid w:val="004E61BE"/>
    <w:rsid w:val="004E63BC"/>
    <w:rsid w:val="004E64BD"/>
    <w:rsid w:val="004E6E4B"/>
    <w:rsid w:val="004E736B"/>
    <w:rsid w:val="004E7B12"/>
    <w:rsid w:val="004F0591"/>
    <w:rsid w:val="004F1431"/>
    <w:rsid w:val="004F1722"/>
    <w:rsid w:val="004F1E66"/>
    <w:rsid w:val="004F2A53"/>
    <w:rsid w:val="004F2E8C"/>
    <w:rsid w:val="004F3302"/>
    <w:rsid w:val="004F63C1"/>
    <w:rsid w:val="004F6870"/>
    <w:rsid w:val="004F71C6"/>
    <w:rsid w:val="004F7267"/>
    <w:rsid w:val="004F7384"/>
    <w:rsid w:val="004F7A9E"/>
    <w:rsid w:val="00500124"/>
    <w:rsid w:val="005002D5"/>
    <w:rsid w:val="00500695"/>
    <w:rsid w:val="00500ABB"/>
    <w:rsid w:val="00501F06"/>
    <w:rsid w:val="00502D17"/>
    <w:rsid w:val="00502E24"/>
    <w:rsid w:val="005031C1"/>
    <w:rsid w:val="00503350"/>
    <w:rsid w:val="00503BF3"/>
    <w:rsid w:val="00503F06"/>
    <w:rsid w:val="005059FE"/>
    <w:rsid w:val="005075BF"/>
    <w:rsid w:val="005100BE"/>
    <w:rsid w:val="005109A2"/>
    <w:rsid w:val="005121FA"/>
    <w:rsid w:val="00512350"/>
    <w:rsid w:val="00514642"/>
    <w:rsid w:val="00514891"/>
    <w:rsid w:val="00514F5E"/>
    <w:rsid w:val="00515F6B"/>
    <w:rsid w:val="00520001"/>
    <w:rsid w:val="00520DCD"/>
    <w:rsid w:val="0052149C"/>
    <w:rsid w:val="00521D67"/>
    <w:rsid w:val="005223BD"/>
    <w:rsid w:val="005227D8"/>
    <w:rsid w:val="00523264"/>
    <w:rsid w:val="00523F25"/>
    <w:rsid w:val="005240E2"/>
    <w:rsid w:val="00526A04"/>
    <w:rsid w:val="00527454"/>
    <w:rsid w:val="005301C8"/>
    <w:rsid w:val="00530A95"/>
    <w:rsid w:val="00531016"/>
    <w:rsid w:val="00531A65"/>
    <w:rsid w:val="00531E0D"/>
    <w:rsid w:val="00531E14"/>
    <w:rsid w:val="0053315B"/>
    <w:rsid w:val="005335E7"/>
    <w:rsid w:val="005345F8"/>
    <w:rsid w:val="00535446"/>
    <w:rsid w:val="00535996"/>
    <w:rsid w:val="00535BFF"/>
    <w:rsid w:val="00536068"/>
    <w:rsid w:val="005373BF"/>
    <w:rsid w:val="0053797F"/>
    <w:rsid w:val="00537CB3"/>
    <w:rsid w:val="00540B9D"/>
    <w:rsid w:val="00541438"/>
    <w:rsid w:val="005440C1"/>
    <w:rsid w:val="005457B2"/>
    <w:rsid w:val="00546383"/>
    <w:rsid w:val="0054653B"/>
    <w:rsid w:val="00546A1F"/>
    <w:rsid w:val="00546D0C"/>
    <w:rsid w:val="00546D7C"/>
    <w:rsid w:val="005507F3"/>
    <w:rsid w:val="00550D75"/>
    <w:rsid w:val="00551125"/>
    <w:rsid w:val="005517C7"/>
    <w:rsid w:val="00551A65"/>
    <w:rsid w:val="00553686"/>
    <w:rsid w:val="00554530"/>
    <w:rsid w:val="0055492A"/>
    <w:rsid w:val="00554C53"/>
    <w:rsid w:val="00555702"/>
    <w:rsid w:val="00555C08"/>
    <w:rsid w:val="00555DFB"/>
    <w:rsid w:val="00556046"/>
    <w:rsid w:val="005577AF"/>
    <w:rsid w:val="00557887"/>
    <w:rsid w:val="00557A82"/>
    <w:rsid w:val="0056024D"/>
    <w:rsid w:val="005613FF"/>
    <w:rsid w:val="0056318E"/>
    <w:rsid w:val="0056389C"/>
    <w:rsid w:val="00564837"/>
    <w:rsid w:val="005655AE"/>
    <w:rsid w:val="005656AF"/>
    <w:rsid w:val="00566564"/>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52D8"/>
    <w:rsid w:val="00585887"/>
    <w:rsid w:val="00585B59"/>
    <w:rsid w:val="00585CC2"/>
    <w:rsid w:val="00585F71"/>
    <w:rsid w:val="00586211"/>
    <w:rsid w:val="00586695"/>
    <w:rsid w:val="005866A9"/>
    <w:rsid w:val="00587284"/>
    <w:rsid w:val="00590231"/>
    <w:rsid w:val="00593C05"/>
    <w:rsid w:val="0059460A"/>
    <w:rsid w:val="00594FFE"/>
    <w:rsid w:val="005951BA"/>
    <w:rsid w:val="005955E2"/>
    <w:rsid w:val="00596791"/>
    <w:rsid w:val="00596E79"/>
    <w:rsid w:val="005A008E"/>
    <w:rsid w:val="005A0489"/>
    <w:rsid w:val="005A0C76"/>
    <w:rsid w:val="005A0EF2"/>
    <w:rsid w:val="005A1565"/>
    <w:rsid w:val="005A1E16"/>
    <w:rsid w:val="005A2355"/>
    <w:rsid w:val="005A2433"/>
    <w:rsid w:val="005A33BB"/>
    <w:rsid w:val="005A37F4"/>
    <w:rsid w:val="005A4409"/>
    <w:rsid w:val="005A4DEC"/>
    <w:rsid w:val="005A6EB0"/>
    <w:rsid w:val="005A71F4"/>
    <w:rsid w:val="005B017D"/>
    <w:rsid w:val="005B06F9"/>
    <w:rsid w:val="005B108A"/>
    <w:rsid w:val="005B158F"/>
    <w:rsid w:val="005B1621"/>
    <w:rsid w:val="005B1C60"/>
    <w:rsid w:val="005B2266"/>
    <w:rsid w:val="005B2B4F"/>
    <w:rsid w:val="005B2BAD"/>
    <w:rsid w:val="005B2F51"/>
    <w:rsid w:val="005B3362"/>
    <w:rsid w:val="005B408F"/>
    <w:rsid w:val="005B464D"/>
    <w:rsid w:val="005B49B5"/>
    <w:rsid w:val="005B4B60"/>
    <w:rsid w:val="005B59E4"/>
    <w:rsid w:val="005B5B89"/>
    <w:rsid w:val="005B725C"/>
    <w:rsid w:val="005C03F1"/>
    <w:rsid w:val="005C0A3D"/>
    <w:rsid w:val="005C0CC9"/>
    <w:rsid w:val="005C0F0F"/>
    <w:rsid w:val="005C140C"/>
    <w:rsid w:val="005C2F9C"/>
    <w:rsid w:val="005C34D7"/>
    <w:rsid w:val="005C3E1E"/>
    <w:rsid w:val="005C4E02"/>
    <w:rsid w:val="005C5F0D"/>
    <w:rsid w:val="005C62DE"/>
    <w:rsid w:val="005C6832"/>
    <w:rsid w:val="005C6835"/>
    <w:rsid w:val="005C6FF1"/>
    <w:rsid w:val="005C70FE"/>
    <w:rsid w:val="005C7542"/>
    <w:rsid w:val="005C76E8"/>
    <w:rsid w:val="005C7C17"/>
    <w:rsid w:val="005D11F8"/>
    <w:rsid w:val="005D1B1C"/>
    <w:rsid w:val="005D36AC"/>
    <w:rsid w:val="005D3E5D"/>
    <w:rsid w:val="005D3F9A"/>
    <w:rsid w:val="005D5924"/>
    <w:rsid w:val="005D6527"/>
    <w:rsid w:val="005D65D8"/>
    <w:rsid w:val="005D66A0"/>
    <w:rsid w:val="005D714B"/>
    <w:rsid w:val="005D7657"/>
    <w:rsid w:val="005E0569"/>
    <w:rsid w:val="005E0C68"/>
    <w:rsid w:val="005E1C80"/>
    <w:rsid w:val="005E2594"/>
    <w:rsid w:val="005E2F49"/>
    <w:rsid w:val="005E3D96"/>
    <w:rsid w:val="005E45DD"/>
    <w:rsid w:val="005E59AD"/>
    <w:rsid w:val="005E620F"/>
    <w:rsid w:val="005E65EA"/>
    <w:rsid w:val="005E7DA6"/>
    <w:rsid w:val="005E7DAB"/>
    <w:rsid w:val="005E7F7C"/>
    <w:rsid w:val="005F003E"/>
    <w:rsid w:val="005F0EC1"/>
    <w:rsid w:val="005F116C"/>
    <w:rsid w:val="005F3326"/>
    <w:rsid w:val="005F3535"/>
    <w:rsid w:val="005F3DBF"/>
    <w:rsid w:val="005F4103"/>
    <w:rsid w:val="005F412C"/>
    <w:rsid w:val="005F5183"/>
    <w:rsid w:val="005F544E"/>
    <w:rsid w:val="005F6118"/>
    <w:rsid w:val="005F647E"/>
    <w:rsid w:val="005F6520"/>
    <w:rsid w:val="005F6F84"/>
    <w:rsid w:val="005F7594"/>
    <w:rsid w:val="005F78BC"/>
    <w:rsid w:val="006005D8"/>
    <w:rsid w:val="006008AF"/>
    <w:rsid w:val="006023F9"/>
    <w:rsid w:val="00603613"/>
    <w:rsid w:val="00603849"/>
    <w:rsid w:val="00603CA4"/>
    <w:rsid w:val="00603E8B"/>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EAC"/>
    <w:rsid w:val="006131B5"/>
    <w:rsid w:val="006151F1"/>
    <w:rsid w:val="0061562A"/>
    <w:rsid w:val="0061580E"/>
    <w:rsid w:val="00615AAD"/>
    <w:rsid w:val="00615B91"/>
    <w:rsid w:val="00615F5A"/>
    <w:rsid w:val="00617442"/>
    <w:rsid w:val="006202F2"/>
    <w:rsid w:val="00620753"/>
    <w:rsid w:val="00621437"/>
    <w:rsid w:val="006218B1"/>
    <w:rsid w:val="00621DFF"/>
    <w:rsid w:val="00621E0B"/>
    <w:rsid w:val="00622ECC"/>
    <w:rsid w:val="00623275"/>
    <w:rsid w:val="006238BB"/>
    <w:rsid w:val="006238F7"/>
    <w:rsid w:val="006246D8"/>
    <w:rsid w:val="00624728"/>
    <w:rsid w:val="0062495D"/>
    <w:rsid w:val="00624BD7"/>
    <w:rsid w:val="006253B6"/>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16C9"/>
    <w:rsid w:val="00631D12"/>
    <w:rsid w:val="00632100"/>
    <w:rsid w:val="0063336F"/>
    <w:rsid w:val="0063521D"/>
    <w:rsid w:val="00635686"/>
    <w:rsid w:val="0063582D"/>
    <w:rsid w:val="00635A1F"/>
    <w:rsid w:val="0063645B"/>
    <w:rsid w:val="00637599"/>
    <w:rsid w:val="0063776E"/>
    <w:rsid w:val="00637C94"/>
    <w:rsid w:val="006403F2"/>
    <w:rsid w:val="00640473"/>
    <w:rsid w:val="00640F08"/>
    <w:rsid w:val="00640F77"/>
    <w:rsid w:val="006414A6"/>
    <w:rsid w:val="006418C7"/>
    <w:rsid w:val="00644D88"/>
    <w:rsid w:val="006450EC"/>
    <w:rsid w:val="0064575E"/>
    <w:rsid w:val="00647A23"/>
    <w:rsid w:val="006503CC"/>
    <w:rsid w:val="006506E3"/>
    <w:rsid w:val="00650B9D"/>
    <w:rsid w:val="00650C52"/>
    <w:rsid w:val="006512BC"/>
    <w:rsid w:val="00652438"/>
    <w:rsid w:val="006537B5"/>
    <w:rsid w:val="00653D17"/>
    <w:rsid w:val="00653FC3"/>
    <w:rsid w:val="006543DB"/>
    <w:rsid w:val="0065535C"/>
    <w:rsid w:val="0065598B"/>
    <w:rsid w:val="00655E1E"/>
    <w:rsid w:val="00655FE3"/>
    <w:rsid w:val="00656523"/>
    <w:rsid w:val="00657F1B"/>
    <w:rsid w:val="00660061"/>
    <w:rsid w:val="00660949"/>
    <w:rsid w:val="00661607"/>
    <w:rsid w:val="0066181A"/>
    <w:rsid w:val="00663FAE"/>
    <w:rsid w:val="0066413D"/>
    <w:rsid w:val="00664A37"/>
    <w:rsid w:val="00664DC1"/>
    <w:rsid w:val="006655EC"/>
    <w:rsid w:val="00666052"/>
    <w:rsid w:val="00666427"/>
    <w:rsid w:val="006702D7"/>
    <w:rsid w:val="006702E7"/>
    <w:rsid w:val="00671280"/>
    <w:rsid w:val="0067166F"/>
    <w:rsid w:val="006730FF"/>
    <w:rsid w:val="00673AD0"/>
    <w:rsid w:val="00673C74"/>
    <w:rsid w:val="00673E4B"/>
    <w:rsid w:val="00673F40"/>
    <w:rsid w:val="006745B9"/>
    <w:rsid w:val="0067488A"/>
    <w:rsid w:val="0067503D"/>
    <w:rsid w:val="00675785"/>
    <w:rsid w:val="00676A6D"/>
    <w:rsid w:val="00676DFA"/>
    <w:rsid w:val="00680400"/>
    <w:rsid w:val="00680A8C"/>
    <w:rsid w:val="00681702"/>
    <w:rsid w:val="00681CDA"/>
    <w:rsid w:val="00681F0C"/>
    <w:rsid w:val="0068228C"/>
    <w:rsid w:val="00683785"/>
    <w:rsid w:val="006841BB"/>
    <w:rsid w:val="0068449E"/>
    <w:rsid w:val="0068542E"/>
    <w:rsid w:val="00685BEF"/>
    <w:rsid w:val="00685F5F"/>
    <w:rsid w:val="006863F5"/>
    <w:rsid w:val="0068645B"/>
    <w:rsid w:val="006870C8"/>
    <w:rsid w:val="00687503"/>
    <w:rsid w:val="00687938"/>
    <w:rsid w:val="00687D5A"/>
    <w:rsid w:val="00690F5E"/>
    <w:rsid w:val="006918EB"/>
    <w:rsid w:val="0069232B"/>
    <w:rsid w:val="00692DAA"/>
    <w:rsid w:val="00695588"/>
    <w:rsid w:val="00695763"/>
    <w:rsid w:val="006962B3"/>
    <w:rsid w:val="00697005"/>
    <w:rsid w:val="006973A8"/>
    <w:rsid w:val="00697EAF"/>
    <w:rsid w:val="00697F87"/>
    <w:rsid w:val="006A052F"/>
    <w:rsid w:val="006A15FB"/>
    <w:rsid w:val="006A1FB2"/>
    <w:rsid w:val="006A24A6"/>
    <w:rsid w:val="006A38AC"/>
    <w:rsid w:val="006A500C"/>
    <w:rsid w:val="006A542C"/>
    <w:rsid w:val="006A5B79"/>
    <w:rsid w:val="006A64A6"/>
    <w:rsid w:val="006A6D09"/>
    <w:rsid w:val="006A7068"/>
    <w:rsid w:val="006A7996"/>
    <w:rsid w:val="006B0081"/>
    <w:rsid w:val="006B04AC"/>
    <w:rsid w:val="006B06ED"/>
    <w:rsid w:val="006B1C4D"/>
    <w:rsid w:val="006B1D2B"/>
    <w:rsid w:val="006B2491"/>
    <w:rsid w:val="006B29D4"/>
    <w:rsid w:val="006B350C"/>
    <w:rsid w:val="006B35B6"/>
    <w:rsid w:val="006B60AB"/>
    <w:rsid w:val="006C012B"/>
    <w:rsid w:val="006C0C9C"/>
    <w:rsid w:val="006C2278"/>
    <w:rsid w:val="006C22BA"/>
    <w:rsid w:val="006C27BB"/>
    <w:rsid w:val="006C2F6C"/>
    <w:rsid w:val="006C3DA6"/>
    <w:rsid w:val="006C423E"/>
    <w:rsid w:val="006C4D85"/>
    <w:rsid w:val="006C5910"/>
    <w:rsid w:val="006C7336"/>
    <w:rsid w:val="006C76A5"/>
    <w:rsid w:val="006C7B8B"/>
    <w:rsid w:val="006C7FD8"/>
    <w:rsid w:val="006D0A02"/>
    <w:rsid w:val="006D12A9"/>
    <w:rsid w:val="006D168D"/>
    <w:rsid w:val="006D3B4F"/>
    <w:rsid w:val="006D3EB8"/>
    <w:rsid w:val="006D3F63"/>
    <w:rsid w:val="006D442C"/>
    <w:rsid w:val="006D4E55"/>
    <w:rsid w:val="006D4FBF"/>
    <w:rsid w:val="006D52DE"/>
    <w:rsid w:val="006D5ADE"/>
    <w:rsid w:val="006D66BD"/>
    <w:rsid w:val="006D7503"/>
    <w:rsid w:val="006D788E"/>
    <w:rsid w:val="006D78C8"/>
    <w:rsid w:val="006D7EFC"/>
    <w:rsid w:val="006E0799"/>
    <w:rsid w:val="006E0EFE"/>
    <w:rsid w:val="006E1097"/>
    <w:rsid w:val="006E1662"/>
    <w:rsid w:val="006E16D5"/>
    <w:rsid w:val="006E2486"/>
    <w:rsid w:val="006E24D4"/>
    <w:rsid w:val="006E26AF"/>
    <w:rsid w:val="006E28EC"/>
    <w:rsid w:val="006E3ABD"/>
    <w:rsid w:val="006E4291"/>
    <w:rsid w:val="006E4523"/>
    <w:rsid w:val="006E4B79"/>
    <w:rsid w:val="006E4D06"/>
    <w:rsid w:val="006E592D"/>
    <w:rsid w:val="006E5943"/>
    <w:rsid w:val="006E5B71"/>
    <w:rsid w:val="006E7801"/>
    <w:rsid w:val="006F1673"/>
    <w:rsid w:val="006F1F82"/>
    <w:rsid w:val="006F20CC"/>
    <w:rsid w:val="006F26B9"/>
    <w:rsid w:val="006F2C8E"/>
    <w:rsid w:val="006F2DD6"/>
    <w:rsid w:val="006F3CA1"/>
    <w:rsid w:val="006F46EE"/>
    <w:rsid w:val="006F4E41"/>
    <w:rsid w:val="006F61E6"/>
    <w:rsid w:val="006F68A4"/>
    <w:rsid w:val="006F6B52"/>
    <w:rsid w:val="006F7C5E"/>
    <w:rsid w:val="006F7FE7"/>
    <w:rsid w:val="0070023E"/>
    <w:rsid w:val="00701E91"/>
    <w:rsid w:val="0070281F"/>
    <w:rsid w:val="00702A1C"/>
    <w:rsid w:val="007031BB"/>
    <w:rsid w:val="007032EA"/>
    <w:rsid w:val="007035AA"/>
    <w:rsid w:val="00703CAC"/>
    <w:rsid w:val="0070618C"/>
    <w:rsid w:val="00706DA1"/>
    <w:rsid w:val="0071154B"/>
    <w:rsid w:val="00711750"/>
    <w:rsid w:val="007117A9"/>
    <w:rsid w:val="00711D69"/>
    <w:rsid w:val="00713CD9"/>
    <w:rsid w:val="00713E2A"/>
    <w:rsid w:val="00714E9A"/>
    <w:rsid w:val="00715191"/>
    <w:rsid w:val="007154C6"/>
    <w:rsid w:val="00715689"/>
    <w:rsid w:val="00716087"/>
    <w:rsid w:val="00716831"/>
    <w:rsid w:val="007168AF"/>
    <w:rsid w:val="00716B49"/>
    <w:rsid w:val="007170B9"/>
    <w:rsid w:val="007178C5"/>
    <w:rsid w:val="00717E57"/>
    <w:rsid w:val="00720F32"/>
    <w:rsid w:val="007216E1"/>
    <w:rsid w:val="007222D7"/>
    <w:rsid w:val="00722BBC"/>
    <w:rsid w:val="00722D0E"/>
    <w:rsid w:val="00724228"/>
    <w:rsid w:val="007242CB"/>
    <w:rsid w:val="00725358"/>
    <w:rsid w:val="007258E0"/>
    <w:rsid w:val="0072726D"/>
    <w:rsid w:val="0073047F"/>
    <w:rsid w:val="00730ED6"/>
    <w:rsid w:val="007319E4"/>
    <w:rsid w:val="00732607"/>
    <w:rsid w:val="0073274D"/>
    <w:rsid w:val="00733607"/>
    <w:rsid w:val="00733CCF"/>
    <w:rsid w:val="007342C1"/>
    <w:rsid w:val="007344E6"/>
    <w:rsid w:val="00734540"/>
    <w:rsid w:val="00734C54"/>
    <w:rsid w:val="00735378"/>
    <w:rsid w:val="00735AD0"/>
    <w:rsid w:val="0073687C"/>
    <w:rsid w:val="00736B4D"/>
    <w:rsid w:val="00737613"/>
    <w:rsid w:val="007411C1"/>
    <w:rsid w:val="007412F9"/>
    <w:rsid w:val="00741D62"/>
    <w:rsid w:val="007425AE"/>
    <w:rsid w:val="007428F3"/>
    <w:rsid w:val="00743378"/>
    <w:rsid w:val="0074350A"/>
    <w:rsid w:val="007436BB"/>
    <w:rsid w:val="00743EFC"/>
    <w:rsid w:val="00745761"/>
    <w:rsid w:val="00745B6E"/>
    <w:rsid w:val="00745D42"/>
    <w:rsid w:val="0074641B"/>
    <w:rsid w:val="007464AF"/>
    <w:rsid w:val="0074657C"/>
    <w:rsid w:val="00746B83"/>
    <w:rsid w:val="00746C3A"/>
    <w:rsid w:val="0075028E"/>
    <w:rsid w:val="00751F3C"/>
    <w:rsid w:val="00752953"/>
    <w:rsid w:val="00753411"/>
    <w:rsid w:val="00753589"/>
    <w:rsid w:val="0075498B"/>
    <w:rsid w:val="00756235"/>
    <w:rsid w:val="007566F7"/>
    <w:rsid w:val="0075717F"/>
    <w:rsid w:val="00757487"/>
    <w:rsid w:val="00757979"/>
    <w:rsid w:val="00757E55"/>
    <w:rsid w:val="00757FC5"/>
    <w:rsid w:val="007613CE"/>
    <w:rsid w:val="0076146C"/>
    <w:rsid w:val="00761AEF"/>
    <w:rsid w:val="00761C43"/>
    <w:rsid w:val="00762290"/>
    <w:rsid w:val="00762379"/>
    <w:rsid w:val="00762D02"/>
    <w:rsid w:val="0076306B"/>
    <w:rsid w:val="00763870"/>
    <w:rsid w:val="00763F71"/>
    <w:rsid w:val="00764063"/>
    <w:rsid w:val="007648A4"/>
    <w:rsid w:val="00766FD9"/>
    <w:rsid w:val="007670F6"/>
    <w:rsid w:val="00767D14"/>
    <w:rsid w:val="007700A3"/>
    <w:rsid w:val="00772CA2"/>
    <w:rsid w:val="007738EF"/>
    <w:rsid w:val="00773AAB"/>
    <w:rsid w:val="007740B6"/>
    <w:rsid w:val="007748EB"/>
    <w:rsid w:val="00774A85"/>
    <w:rsid w:val="00774B9C"/>
    <w:rsid w:val="00776070"/>
    <w:rsid w:val="00776831"/>
    <w:rsid w:val="007768F5"/>
    <w:rsid w:val="00776BAF"/>
    <w:rsid w:val="00776F2D"/>
    <w:rsid w:val="0077727F"/>
    <w:rsid w:val="00780576"/>
    <w:rsid w:val="007806BC"/>
    <w:rsid w:val="00780F76"/>
    <w:rsid w:val="007820F8"/>
    <w:rsid w:val="00782D51"/>
    <w:rsid w:val="00782E32"/>
    <w:rsid w:val="007836CB"/>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9CB"/>
    <w:rsid w:val="00793682"/>
    <w:rsid w:val="00793756"/>
    <w:rsid w:val="00793D8B"/>
    <w:rsid w:val="00795B51"/>
    <w:rsid w:val="00795C5C"/>
    <w:rsid w:val="00796FF8"/>
    <w:rsid w:val="007977B4"/>
    <w:rsid w:val="00797FB4"/>
    <w:rsid w:val="007A11F8"/>
    <w:rsid w:val="007A2AB8"/>
    <w:rsid w:val="007A461E"/>
    <w:rsid w:val="007A4641"/>
    <w:rsid w:val="007A572A"/>
    <w:rsid w:val="007A69A9"/>
    <w:rsid w:val="007A7A5F"/>
    <w:rsid w:val="007A7D66"/>
    <w:rsid w:val="007B04BC"/>
    <w:rsid w:val="007B0EFD"/>
    <w:rsid w:val="007B0FEA"/>
    <w:rsid w:val="007B110A"/>
    <w:rsid w:val="007B1B8A"/>
    <w:rsid w:val="007B1E34"/>
    <w:rsid w:val="007B1EF8"/>
    <w:rsid w:val="007B26B6"/>
    <w:rsid w:val="007B2DF8"/>
    <w:rsid w:val="007B3327"/>
    <w:rsid w:val="007B3821"/>
    <w:rsid w:val="007B3C31"/>
    <w:rsid w:val="007B44D7"/>
    <w:rsid w:val="007B582E"/>
    <w:rsid w:val="007B5894"/>
    <w:rsid w:val="007B6356"/>
    <w:rsid w:val="007B655C"/>
    <w:rsid w:val="007B67A3"/>
    <w:rsid w:val="007B779A"/>
    <w:rsid w:val="007C0FB9"/>
    <w:rsid w:val="007C11BC"/>
    <w:rsid w:val="007C1890"/>
    <w:rsid w:val="007C1A8E"/>
    <w:rsid w:val="007C2544"/>
    <w:rsid w:val="007C3135"/>
    <w:rsid w:val="007C3267"/>
    <w:rsid w:val="007C353D"/>
    <w:rsid w:val="007C372E"/>
    <w:rsid w:val="007C3870"/>
    <w:rsid w:val="007C39CA"/>
    <w:rsid w:val="007C4C7C"/>
    <w:rsid w:val="007C4D74"/>
    <w:rsid w:val="007C5B19"/>
    <w:rsid w:val="007C5CAD"/>
    <w:rsid w:val="007C643C"/>
    <w:rsid w:val="007C737B"/>
    <w:rsid w:val="007C7796"/>
    <w:rsid w:val="007C7EC8"/>
    <w:rsid w:val="007D0484"/>
    <w:rsid w:val="007D0B95"/>
    <w:rsid w:val="007D0F12"/>
    <w:rsid w:val="007D12C4"/>
    <w:rsid w:val="007D145C"/>
    <w:rsid w:val="007D2B12"/>
    <w:rsid w:val="007D3F8A"/>
    <w:rsid w:val="007D4B70"/>
    <w:rsid w:val="007D51DA"/>
    <w:rsid w:val="007D5A3C"/>
    <w:rsid w:val="007D5F21"/>
    <w:rsid w:val="007E019A"/>
    <w:rsid w:val="007E01F0"/>
    <w:rsid w:val="007E0A3B"/>
    <w:rsid w:val="007E0F06"/>
    <w:rsid w:val="007E1CCE"/>
    <w:rsid w:val="007E26B5"/>
    <w:rsid w:val="007E4074"/>
    <w:rsid w:val="007E4A2D"/>
    <w:rsid w:val="007E4BDB"/>
    <w:rsid w:val="007E52ED"/>
    <w:rsid w:val="007E63E8"/>
    <w:rsid w:val="007E66F7"/>
    <w:rsid w:val="007E784A"/>
    <w:rsid w:val="007F05B9"/>
    <w:rsid w:val="007F095B"/>
    <w:rsid w:val="007F0B59"/>
    <w:rsid w:val="007F1709"/>
    <w:rsid w:val="007F37AC"/>
    <w:rsid w:val="007F3ED3"/>
    <w:rsid w:val="007F3F64"/>
    <w:rsid w:val="007F492E"/>
    <w:rsid w:val="007F7D42"/>
    <w:rsid w:val="00802582"/>
    <w:rsid w:val="008031B4"/>
    <w:rsid w:val="008033FD"/>
    <w:rsid w:val="00803603"/>
    <w:rsid w:val="00804FDA"/>
    <w:rsid w:val="00805892"/>
    <w:rsid w:val="00806060"/>
    <w:rsid w:val="00806E14"/>
    <w:rsid w:val="00807493"/>
    <w:rsid w:val="008077B0"/>
    <w:rsid w:val="00807E42"/>
    <w:rsid w:val="00811465"/>
    <w:rsid w:val="00811483"/>
    <w:rsid w:val="00813074"/>
    <w:rsid w:val="00813341"/>
    <w:rsid w:val="008138F8"/>
    <w:rsid w:val="00815396"/>
    <w:rsid w:val="0081648B"/>
    <w:rsid w:val="0081685A"/>
    <w:rsid w:val="00816A74"/>
    <w:rsid w:val="00816A9A"/>
    <w:rsid w:val="008171FB"/>
    <w:rsid w:val="00817BC5"/>
    <w:rsid w:val="00817C7E"/>
    <w:rsid w:val="00821275"/>
    <w:rsid w:val="008219B1"/>
    <w:rsid w:val="00821B1B"/>
    <w:rsid w:val="00822356"/>
    <w:rsid w:val="008224C7"/>
    <w:rsid w:val="00823355"/>
    <w:rsid w:val="008245AE"/>
    <w:rsid w:val="0082479B"/>
    <w:rsid w:val="008275A2"/>
    <w:rsid w:val="0082775C"/>
    <w:rsid w:val="008309C5"/>
    <w:rsid w:val="00831F73"/>
    <w:rsid w:val="008323F2"/>
    <w:rsid w:val="00833267"/>
    <w:rsid w:val="0083385D"/>
    <w:rsid w:val="00833C26"/>
    <w:rsid w:val="00833CC9"/>
    <w:rsid w:val="00835780"/>
    <w:rsid w:val="0083590B"/>
    <w:rsid w:val="00835FBA"/>
    <w:rsid w:val="0083626F"/>
    <w:rsid w:val="008371EE"/>
    <w:rsid w:val="00837E8E"/>
    <w:rsid w:val="00840FE2"/>
    <w:rsid w:val="008423E0"/>
    <w:rsid w:val="008433BC"/>
    <w:rsid w:val="008433FF"/>
    <w:rsid w:val="008436F4"/>
    <w:rsid w:val="00845033"/>
    <w:rsid w:val="0084592B"/>
    <w:rsid w:val="00846697"/>
    <w:rsid w:val="00846DB5"/>
    <w:rsid w:val="00846DD9"/>
    <w:rsid w:val="00847E4E"/>
    <w:rsid w:val="00850292"/>
    <w:rsid w:val="008505A3"/>
    <w:rsid w:val="00850B46"/>
    <w:rsid w:val="00850FAF"/>
    <w:rsid w:val="00850FDC"/>
    <w:rsid w:val="00852911"/>
    <w:rsid w:val="00853A7F"/>
    <w:rsid w:val="00853BD6"/>
    <w:rsid w:val="00854517"/>
    <w:rsid w:val="00855806"/>
    <w:rsid w:val="00856BF7"/>
    <w:rsid w:val="0085765E"/>
    <w:rsid w:val="00860164"/>
    <w:rsid w:val="00860691"/>
    <w:rsid w:val="00860DB9"/>
    <w:rsid w:val="00861CB1"/>
    <w:rsid w:val="008623F2"/>
    <w:rsid w:val="00863046"/>
    <w:rsid w:val="008630D2"/>
    <w:rsid w:val="00863407"/>
    <w:rsid w:val="0086387E"/>
    <w:rsid w:val="00863D99"/>
    <w:rsid w:val="00864696"/>
    <w:rsid w:val="00864901"/>
    <w:rsid w:val="008671B2"/>
    <w:rsid w:val="00867220"/>
    <w:rsid w:val="00870522"/>
    <w:rsid w:val="00871B8C"/>
    <w:rsid w:val="0087215E"/>
    <w:rsid w:val="00872493"/>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9C3"/>
    <w:rsid w:val="00881C2A"/>
    <w:rsid w:val="008822CA"/>
    <w:rsid w:val="00882A7C"/>
    <w:rsid w:val="008846A1"/>
    <w:rsid w:val="00885044"/>
    <w:rsid w:val="008858F3"/>
    <w:rsid w:val="00885C7B"/>
    <w:rsid w:val="0088654B"/>
    <w:rsid w:val="00886A09"/>
    <w:rsid w:val="00886AD5"/>
    <w:rsid w:val="0088716D"/>
    <w:rsid w:val="00887650"/>
    <w:rsid w:val="008905A2"/>
    <w:rsid w:val="008907DD"/>
    <w:rsid w:val="00890A70"/>
    <w:rsid w:val="00891BA9"/>
    <w:rsid w:val="00891F31"/>
    <w:rsid w:val="0089289E"/>
    <w:rsid w:val="0089310C"/>
    <w:rsid w:val="0089445B"/>
    <w:rsid w:val="00895B63"/>
    <w:rsid w:val="008A0F92"/>
    <w:rsid w:val="008A2FC8"/>
    <w:rsid w:val="008A3C9B"/>
    <w:rsid w:val="008A505B"/>
    <w:rsid w:val="008A528E"/>
    <w:rsid w:val="008A52C0"/>
    <w:rsid w:val="008A5E20"/>
    <w:rsid w:val="008A62FC"/>
    <w:rsid w:val="008A64E8"/>
    <w:rsid w:val="008A77DB"/>
    <w:rsid w:val="008A7A36"/>
    <w:rsid w:val="008A7D40"/>
    <w:rsid w:val="008B0BEF"/>
    <w:rsid w:val="008B2384"/>
    <w:rsid w:val="008B2DFF"/>
    <w:rsid w:val="008B302E"/>
    <w:rsid w:val="008B4A1E"/>
    <w:rsid w:val="008B4D95"/>
    <w:rsid w:val="008B544E"/>
    <w:rsid w:val="008B5FA0"/>
    <w:rsid w:val="008B6200"/>
    <w:rsid w:val="008B79B9"/>
    <w:rsid w:val="008C0EBF"/>
    <w:rsid w:val="008C186C"/>
    <w:rsid w:val="008C37B1"/>
    <w:rsid w:val="008C48E3"/>
    <w:rsid w:val="008C5635"/>
    <w:rsid w:val="008C5B20"/>
    <w:rsid w:val="008C5B31"/>
    <w:rsid w:val="008C63A1"/>
    <w:rsid w:val="008C67C1"/>
    <w:rsid w:val="008C71C8"/>
    <w:rsid w:val="008C756E"/>
    <w:rsid w:val="008D042D"/>
    <w:rsid w:val="008D0578"/>
    <w:rsid w:val="008D21B5"/>
    <w:rsid w:val="008D2C67"/>
    <w:rsid w:val="008D4670"/>
    <w:rsid w:val="008D4CD9"/>
    <w:rsid w:val="008D668E"/>
    <w:rsid w:val="008D6914"/>
    <w:rsid w:val="008D6EE3"/>
    <w:rsid w:val="008E033E"/>
    <w:rsid w:val="008E0E61"/>
    <w:rsid w:val="008E22FC"/>
    <w:rsid w:val="008E337B"/>
    <w:rsid w:val="008E34B9"/>
    <w:rsid w:val="008E3701"/>
    <w:rsid w:val="008E3ADD"/>
    <w:rsid w:val="008E3BAC"/>
    <w:rsid w:val="008E40E6"/>
    <w:rsid w:val="008E5366"/>
    <w:rsid w:val="008E5871"/>
    <w:rsid w:val="008E5EC6"/>
    <w:rsid w:val="008E74C7"/>
    <w:rsid w:val="008F038F"/>
    <w:rsid w:val="008F07CA"/>
    <w:rsid w:val="008F0ECD"/>
    <w:rsid w:val="008F1371"/>
    <w:rsid w:val="008F375A"/>
    <w:rsid w:val="008F3A2D"/>
    <w:rsid w:val="008F4ADE"/>
    <w:rsid w:val="008F5181"/>
    <w:rsid w:val="008F5E91"/>
    <w:rsid w:val="008F60C0"/>
    <w:rsid w:val="008F6640"/>
    <w:rsid w:val="0090022E"/>
    <w:rsid w:val="00900F95"/>
    <w:rsid w:val="00901A69"/>
    <w:rsid w:val="00901BD6"/>
    <w:rsid w:val="00901D88"/>
    <w:rsid w:val="00902811"/>
    <w:rsid w:val="0090310E"/>
    <w:rsid w:val="00903259"/>
    <w:rsid w:val="0090353D"/>
    <w:rsid w:val="00903963"/>
    <w:rsid w:val="00903CB4"/>
    <w:rsid w:val="0090409F"/>
    <w:rsid w:val="00904559"/>
    <w:rsid w:val="0090525D"/>
    <w:rsid w:val="00906A46"/>
    <w:rsid w:val="009075BC"/>
    <w:rsid w:val="00907FA5"/>
    <w:rsid w:val="00910383"/>
    <w:rsid w:val="00910C31"/>
    <w:rsid w:val="00911141"/>
    <w:rsid w:val="009113AC"/>
    <w:rsid w:val="00911628"/>
    <w:rsid w:val="00911ED1"/>
    <w:rsid w:val="00912173"/>
    <w:rsid w:val="00912750"/>
    <w:rsid w:val="00912812"/>
    <w:rsid w:val="009128B4"/>
    <w:rsid w:val="00912BAF"/>
    <w:rsid w:val="00914867"/>
    <w:rsid w:val="009163C4"/>
    <w:rsid w:val="0091656E"/>
    <w:rsid w:val="00916DF2"/>
    <w:rsid w:val="00916F54"/>
    <w:rsid w:val="0092030F"/>
    <w:rsid w:val="0092073F"/>
    <w:rsid w:val="00920D95"/>
    <w:rsid w:val="00922295"/>
    <w:rsid w:val="00923AFF"/>
    <w:rsid w:val="0092406A"/>
    <w:rsid w:val="0092517B"/>
    <w:rsid w:val="009252E3"/>
    <w:rsid w:val="00925564"/>
    <w:rsid w:val="009272E4"/>
    <w:rsid w:val="00927E99"/>
    <w:rsid w:val="00930577"/>
    <w:rsid w:val="00930E00"/>
    <w:rsid w:val="00930FAE"/>
    <w:rsid w:val="009354A5"/>
    <w:rsid w:val="00936C61"/>
    <w:rsid w:val="009377AC"/>
    <w:rsid w:val="00940043"/>
    <w:rsid w:val="009410E6"/>
    <w:rsid w:val="00941435"/>
    <w:rsid w:val="009414D2"/>
    <w:rsid w:val="009418CE"/>
    <w:rsid w:val="00942CBA"/>
    <w:rsid w:val="00942DA9"/>
    <w:rsid w:val="009433DB"/>
    <w:rsid w:val="00943A39"/>
    <w:rsid w:val="00943D7C"/>
    <w:rsid w:val="009444CC"/>
    <w:rsid w:val="009448C9"/>
    <w:rsid w:val="00945CF5"/>
    <w:rsid w:val="00946C96"/>
    <w:rsid w:val="009470D2"/>
    <w:rsid w:val="009472FC"/>
    <w:rsid w:val="00947C56"/>
    <w:rsid w:val="00947CE2"/>
    <w:rsid w:val="00950CCF"/>
    <w:rsid w:val="0095103E"/>
    <w:rsid w:val="0095120C"/>
    <w:rsid w:val="00952571"/>
    <w:rsid w:val="009528D7"/>
    <w:rsid w:val="00953123"/>
    <w:rsid w:val="00955110"/>
    <w:rsid w:val="009552B0"/>
    <w:rsid w:val="00955301"/>
    <w:rsid w:val="0095688F"/>
    <w:rsid w:val="00956940"/>
    <w:rsid w:val="00956BF6"/>
    <w:rsid w:val="0095723E"/>
    <w:rsid w:val="00957FD6"/>
    <w:rsid w:val="0096023D"/>
    <w:rsid w:val="0096038F"/>
    <w:rsid w:val="0096133E"/>
    <w:rsid w:val="00962F12"/>
    <w:rsid w:val="009633B8"/>
    <w:rsid w:val="00963BAE"/>
    <w:rsid w:val="009645AD"/>
    <w:rsid w:val="00964FEA"/>
    <w:rsid w:val="009656D9"/>
    <w:rsid w:val="00966145"/>
    <w:rsid w:val="0096685C"/>
    <w:rsid w:val="00966CCE"/>
    <w:rsid w:val="00966D01"/>
    <w:rsid w:val="00966D02"/>
    <w:rsid w:val="00970BB7"/>
    <w:rsid w:val="00971CF8"/>
    <w:rsid w:val="0097286B"/>
    <w:rsid w:val="00974374"/>
    <w:rsid w:val="00974817"/>
    <w:rsid w:val="0097546D"/>
    <w:rsid w:val="00975CE3"/>
    <w:rsid w:val="0097652A"/>
    <w:rsid w:val="00976B33"/>
    <w:rsid w:val="00976FA1"/>
    <w:rsid w:val="00977549"/>
    <w:rsid w:val="00977A13"/>
    <w:rsid w:val="00977B29"/>
    <w:rsid w:val="00980383"/>
    <w:rsid w:val="009819EB"/>
    <w:rsid w:val="00981DEA"/>
    <w:rsid w:val="00981F7F"/>
    <w:rsid w:val="00982C75"/>
    <w:rsid w:val="0098328F"/>
    <w:rsid w:val="00983491"/>
    <w:rsid w:val="00983C54"/>
    <w:rsid w:val="00983FA1"/>
    <w:rsid w:val="00984FBB"/>
    <w:rsid w:val="00985443"/>
    <w:rsid w:val="00985CB7"/>
    <w:rsid w:val="009865E4"/>
    <w:rsid w:val="0098713D"/>
    <w:rsid w:val="0099051D"/>
    <w:rsid w:val="00990EC6"/>
    <w:rsid w:val="009910FE"/>
    <w:rsid w:val="00993936"/>
    <w:rsid w:val="00993C26"/>
    <w:rsid w:val="00993F3D"/>
    <w:rsid w:val="00993FA3"/>
    <w:rsid w:val="00994B29"/>
    <w:rsid w:val="00995498"/>
    <w:rsid w:val="00995A2E"/>
    <w:rsid w:val="00995B3E"/>
    <w:rsid w:val="00996770"/>
    <w:rsid w:val="009975EB"/>
    <w:rsid w:val="00997914"/>
    <w:rsid w:val="009A173F"/>
    <w:rsid w:val="009A31ED"/>
    <w:rsid w:val="009A33D9"/>
    <w:rsid w:val="009A3449"/>
    <w:rsid w:val="009A3475"/>
    <w:rsid w:val="009A3553"/>
    <w:rsid w:val="009A3A42"/>
    <w:rsid w:val="009A46BF"/>
    <w:rsid w:val="009A4CA8"/>
    <w:rsid w:val="009A5613"/>
    <w:rsid w:val="009A64D7"/>
    <w:rsid w:val="009A6C5D"/>
    <w:rsid w:val="009A7B73"/>
    <w:rsid w:val="009B03B4"/>
    <w:rsid w:val="009B058D"/>
    <w:rsid w:val="009B0942"/>
    <w:rsid w:val="009B1010"/>
    <w:rsid w:val="009B148C"/>
    <w:rsid w:val="009B1FB6"/>
    <w:rsid w:val="009B315E"/>
    <w:rsid w:val="009B3369"/>
    <w:rsid w:val="009B4195"/>
    <w:rsid w:val="009B6006"/>
    <w:rsid w:val="009B620F"/>
    <w:rsid w:val="009C0C62"/>
    <w:rsid w:val="009C155C"/>
    <w:rsid w:val="009C1D29"/>
    <w:rsid w:val="009C254A"/>
    <w:rsid w:val="009C33DF"/>
    <w:rsid w:val="009C346A"/>
    <w:rsid w:val="009C3656"/>
    <w:rsid w:val="009C3744"/>
    <w:rsid w:val="009C4284"/>
    <w:rsid w:val="009C429E"/>
    <w:rsid w:val="009C6381"/>
    <w:rsid w:val="009C76B3"/>
    <w:rsid w:val="009C77DD"/>
    <w:rsid w:val="009C7A86"/>
    <w:rsid w:val="009D050C"/>
    <w:rsid w:val="009D083E"/>
    <w:rsid w:val="009D0CE9"/>
    <w:rsid w:val="009D12CD"/>
    <w:rsid w:val="009D12EC"/>
    <w:rsid w:val="009D1552"/>
    <w:rsid w:val="009D30B0"/>
    <w:rsid w:val="009D555E"/>
    <w:rsid w:val="009D7DE4"/>
    <w:rsid w:val="009E0446"/>
    <w:rsid w:val="009E05C5"/>
    <w:rsid w:val="009E2BBD"/>
    <w:rsid w:val="009E3175"/>
    <w:rsid w:val="009E3EC2"/>
    <w:rsid w:val="009E3F4C"/>
    <w:rsid w:val="009E44F2"/>
    <w:rsid w:val="009E4FFF"/>
    <w:rsid w:val="009E65D0"/>
    <w:rsid w:val="009E66B4"/>
    <w:rsid w:val="009E6C35"/>
    <w:rsid w:val="009E70B5"/>
    <w:rsid w:val="009E7EF3"/>
    <w:rsid w:val="009F0BE9"/>
    <w:rsid w:val="009F1884"/>
    <w:rsid w:val="009F23F8"/>
    <w:rsid w:val="009F3174"/>
    <w:rsid w:val="009F32FC"/>
    <w:rsid w:val="009F3DBC"/>
    <w:rsid w:val="009F3DF7"/>
    <w:rsid w:val="009F4F43"/>
    <w:rsid w:val="009F533D"/>
    <w:rsid w:val="009F55AB"/>
    <w:rsid w:val="009F596A"/>
    <w:rsid w:val="009F6726"/>
    <w:rsid w:val="00A00138"/>
    <w:rsid w:val="00A006F8"/>
    <w:rsid w:val="00A015F7"/>
    <w:rsid w:val="00A01609"/>
    <w:rsid w:val="00A0313A"/>
    <w:rsid w:val="00A032FC"/>
    <w:rsid w:val="00A053C6"/>
    <w:rsid w:val="00A05DC0"/>
    <w:rsid w:val="00A05ED9"/>
    <w:rsid w:val="00A069D6"/>
    <w:rsid w:val="00A06E32"/>
    <w:rsid w:val="00A07232"/>
    <w:rsid w:val="00A073FF"/>
    <w:rsid w:val="00A075A5"/>
    <w:rsid w:val="00A07738"/>
    <w:rsid w:val="00A104DF"/>
    <w:rsid w:val="00A10659"/>
    <w:rsid w:val="00A10F85"/>
    <w:rsid w:val="00A10FD1"/>
    <w:rsid w:val="00A1187F"/>
    <w:rsid w:val="00A12805"/>
    <w:rsid w:val="00A147D2"/>
    <w:rsid w:val="00A14BA5"/>
    <w:rsid w:val="00A158A3"/>
    <w:rsid w:val="00A15A46"/>
    <w:rsid w:val="00A15AB7"/>
    <w:rsid w:val="00A15BAF"/>
    <w:rsid w:val="00A16568"/>
    <w:rsid w:val="00A17132"/>
    <w:rsid w:val="00A21424"/>
    <w:rsid w:val="00A22F57"/>
    <w:rsid w:val="00A245C9"/>
    <w:rsid w:val="00A25260"/>
    <w:rsid w:val="00A25493"/>
    <w:rsid w:val="00A2562E"/>
    <w:rsid w:val="00A260A1"/>
    <w:rsid w:val="00A26643"/>
    <w:rsid w:val="00A26E99"/>
    <w:rsid w:val="00A27BA0"/>
    <w:rsid w:val="00A27BDA"/>
    <w:rsid w:val="00A305CE"/>
    <w:rsid w:val="00A339A0"/>
    <w:rsid w:val="00A34473"/>
    <w:rsid w:val="00A348C4"/>
    <w:rsid w:val="00A34A34"/>
    <w:rsid w:val="00A358A0"/>
    <w:rsid w:val="00A369C3"/>
    <w:rsid w:val="00A36DEE"/>
    <w:rsid w:val="00A37047"/>
    <w:rsid w:val="00A37677"/>
    <w:rsid w:val="00A410D5"/>
    <w:rsid w:val="00A417D6"/>
    <w:rsid w:val="00A4182B"/>
    <w:rsid w:val="00A41BCD"/>
    <w:rsid w:val="00A42D72"/>
    <w:rsid w:val="00A43086"/>
    <w:rsid w:val="00A43987"/>
    <w:rsid w:val="00A43F25"/>
    <w:rsid w:val="00A44D52"/>
    <w:rsid w:val="00A44E66"/>
    <w:rsid w:val="00A44F37"/>
    <w:rsid w:val="00A45810"/>
    <w:rsid w:val="00A45F7E"/>
    <w:rsid w:val="00A461C4"/>
    <w:rsid w:val="00A502A9"/>
    <w:rsid w:val="00A50CDF"/>
    <w:rsid w:val="00A51830"/>
    <w:rsid w:val="00A525EC"/>
    <w:rsid w:val="00A53507"/>
    <w:rsid w:val="00A53EA8"/>
    <w:rsid w:val="00A54381"/>
    <w:rsid w:val="00A54758"/>
    <w:rsid w:val="00A5489A"/>
    <w:rsid w:val="00A549B1"/>
    <w:rsid w:val="00A5532B"/>
    <w:rsid w:val="00A55D74"/>
    <w:rsid w:val="00A55D7B"/>
    <w:rsid w:val="00A5604B"/>
    <w:rsid w:val="00A56DC6"/>
    <w:rsid w:val="00A57770"/>
    <w:rsid w:val="00A6079C"/>
    <w:rsid w:val="00A610B9"/>
    <w:rsid w:val="00A63637"/>
    <w:rsid w:val="00A63B5D"/>
    <w:rsid w:val="00A63DEC"/>
    <w:rsid w:val="00A65934"/>
    <w:rsid w:val="00A664C7"/>
    <w:rsid w:val="00A66FC1"/>
    <w:rsid w:val="00A67FA9"/>
    <w:rsid w:val="00A70D4B"/>
    <w:rsid w:val="00A7141F"/>
    <w:rsid w:val="00A72050"/>
    <w:rsid w:val="00A7239A"/>
    <w:rsid w:val="00A727C5"/>
    <w:rsid w:val="00A742EC"/>
    <w:rsid w:val="00A74BF7"/>
    <w:rsid w:val="00A74C74"/>
    <w:rsid w:val="00A753F8"/>
    <w:rsid w:val="00A756EF"/>
    <w:rsid w:val="00A75916"/>
    <w:rsid w:val="00A761D9"/>
    <w:rsid w:val="00A766F3"/>
    <w:rsid w:val="00A774DA"/>
    <w:rsid w:val="00A777D0"/>
    <w:rsid w:val="00A81C37"/>
    <w:rsid w:val="00A81CE1"/>
    <w:rsid w:val="00A829A0"/>
    <w:rsid w:val="00A82CD5"/>
    <w:rsid w:val="00A83068"/>
    <w:rsid w:val="00A8345F"/>
    <w:rsid w:val="00A83828"/>
    <w:rsid w:val="00A83B8F"/>
    <w:rsid w:val="00A84517"/>
    <w:rsid w:val="00A84636"/>
    <w:rsid w:val="00A8489B"/>
    <w:rsid w:val="00A8557C"/>
    <w:rsid w:val="00A856E1"/>
    <w:rsid w:val="00A85DEF"/>
    <w:rsid w:val="00A90F3C"/>
    <w:rsid w:val="00A91D8D"/>
    <w:rsid w:val="00A91E9F"/>
    <w:rsid w:val="00A93B6C"/>
    <w:rsid w:val="00A93D4A"/>
    <w:rsid w:val="00A93F18"/>
    <w:rsid w:val="00A93F35"/>
    <w:rsid w:val="00A93FCF"/>
    <w:rsid w:val="00A942E8"/>
    <w:rsid w:val="00A94A13"/>
    <w:rsid w:val="00A94F49"/>
    <w:rsid w:val="00A95922"/>
    <w:rsid w:val="00AA012D"/>
    <w:rsid w:val="00AA01AE"/>
    <w:rsid w:val="00AA04EF"/>
    <w:rsid w:val="00AA0F56"/>
    <w:rsid w:val="00AA176D"/>
    <w:rsid w:val="00AA2399"/>
    <w:rsid w:val="00AA318D"/>
    <w:rsid w:val="00AA3BBB"/>
    <w:rsid w:val="00AA44CC"/>
    <w:rsid w:val="00AA52EA"/>
    <w:rsid w:val="00AA5799"/>
    <w:rsid w:val="00AA5C90"/>
    <w:rsid w:val="00AA6C87"/>
    <w:rsid w:val="00AA6F88"/>
    <w:rsid w:val="00AB1485"/>
    <w:rsid w:val="00AB4145"/>
    <w:rsid w:val="00AB4334"/>
    <w:rsid w:val="00AB46C3"/>
    <w:rsid w:val="00AB487D"/>
    <w:rsid w:val="00AB6DC3"/>
    <w:rsid w:val="00AB7719"/>
    <w:rsid w:val="00AC2186"/>
    <w:rsid w:val="00AC2187"/>
    <w:rsid w:val="00AC23D1"/>
    <w:rsid w:val="00AC39AB"/>
    <w:rsid w:val="00AC4451"/>
    <w:rsid w:val="00AC58C8"/>
    <w:rsid w:val="00AC6386"/>
    <w:rsid w:val="00AC644D"/>
    <w:rsid w:val="00AC6E00"/>
    <w:rsid w:val="00AC777B"/>
    <w:rsid w:val="00AC7AB3"/>
    <w:rsid w:val="00AD1691"/>
    <w:rsid w:val="00AD534E"/>
    <w:rsid w:val="00AD6E4B"/>
    <w:rsid w:val="00AD7149"/>
    <w:rsid w:val="00AD7B20"/>
    <w:rsid w:val="00AE14FD"/>
    <w:rsid w:val="00AE17D3"/>
    <w:rsid w:val="00AE2059"/>
    <w:rsid w:val="00AE2D28"/>
    <w:rsid w:val="00AE3695"/>
    <w:rsid w:val="00AE3751"/>
    <w:rsid w:val="00AE3FC3"/>
    <w:rsid w:val="00AE4691"/>
    <w:rsid w:val="00AE4E78"/>
    <w:rsid w:val="00AE5CE6"/>
    <w:rsid w:val="00AE62FD"/>
    <w:rsid w:val="00AE726D"/>
    <w:rsid w:val="00AF0ADB"/>
    <w:rsid w:val="00AF1988"/>
    <w:rsid w:val="00AF1B1F"/>
    <w:rsid w:val="00AF2A8F"/>
    <w:rsid w:val="00AF4492"/>
    <w:rsid w:val="00AF51D6"/>
    <w:rsid w:val="00AF7269"/>
    <w:rsid w:val="00AF7E8C"/>
    <w:rsid w:val="00B01BD9"/>
    <w:rsid w:val="00B0274B"/>
    <w:rsid w:val="00B0281F"/>
    <w:rsid w:val="00B02A47"/>
    <w:rsid w:val="00B0310B"/>
    <w:rsid w:val="00B0352C"/>
    <w:rsid w:val="00B03740"/>
    <w:rsid w:val="00B03F1C"/>
    <w:rsid w:val="00B05194"/>
    <w:rsid w:val="00B0578E"/>
    <w:rsid w:val="00B06C26"/>
    <w:rsid w:val="00B06CBC"/>
    <w:rsid w:val="00B07C0E"/>
    <w:rsid w:val="00B07D3A"/>
    <w:rsid w:val="00B10474"/>
    <w:rsid w:val="00B11C2F"/>
    <w:rsid w:val="00B11D5A"/>
    <w:rsid w:val="00B120C0"/>
    <w:rsid w:val="00B12968"/>
    <w:rsid w:val="00B12F4D"/>
    <w:rsid w:val="00B1302D"/>
    <w:rsid w:val="00B13062"/>
    <w:rsid w:val="00B1333D"/>
    <w:rsid w:val="00B1336B"/>
    <w:rsid w:val="00B135EF"/>
    <w:rsid w:val="00B14D69"/>
    <w:rsid w:val="00B1516A"/>
    <w:rsid w:val="00B157DE"/>
    <w:rsid w:val="00B158D6"/>
    <w:rsid w:val="00B1634C"/>
    <w:rsid w:val="00B164D8"/>
    <w:rsid w:val="00B16A13"/>
    <w:rsid w:val="00B16A4F"/>
    <w:rsid w:val="00B17174"/>
    <w:rsid w:val="00B17900"/>
    <w:rsid w:val="00B20156"/>
    <w:rsid w:val="00B20782"/>
    <w:rsid w:val="00B209AD"/>
    <w:rsid w:val="00B2235A"/>
    <w:rsid w:val="00B233FA"/>
    <w:rsid w:val="00B23771"/>
    <w:rsid w:val="00B24321"/>
    <w:rsid w:val="00B245CC"/>
    <w:rsid w:val="00B24A92"/>
    <w:rsid w:val="00B2640F"/>
    <w:rsid w:val="00B26675"/>
    <w:rsid w:val="00B26838"/>
    <w:rsid w:val="00B2723A"/>
    <w:rsid w:val="00B27375"/>
    <w:rsid w:val="00B30501"/>
    <w:rsid w:val="00B3053B"/>
    <w:rsid w:val="00B307E9"/>
    <w:rsid w:val="00B31F49"/>
    <w:rsid w:val="00B321C8"/>
    <w:rsid w:val="00B332D1"/>
    <w:rsid w:val="00B34A1E"/>
    <w:rsid w:val="00B35A00"/>
    <w:rsid w:val="00B35C82"/>
    <w:rsid w:val="00B35DA6"/>
    <w:rsid w:val="00B36C1F"/>
    <w:rsid w:val="00B37C58"/>
    <w:rsid w:val="00B40945"/>
    <w:rsid w:val="00B4146A"/>
    <w:rsid w:val="00B421D2"/>
    <w:rsid w:val="00B4296D"/>
    <w:rsid w:val="00B429BE"/>
    <w:rsid w:val="00B43AC9"/>
    <w:rsid w:val="00B43D4B"/>
    <w:rsid w:val="00B44B67"/>
    <w:rsid w:val="00B45D7C"/>
    <w:rsid w:val="00B45EF8"/>
    <w:rsid w:val="00B46B44"/>
    <w:rsid w:val="00B47829"/>
    <w:rsid w:val="00B47D78"/>
    <w:rsid w:val="00B5066B"/>
    <w:rsid w:val="00B509DD"/>
    <w:rsid w:val="00B51AE7"/>
    <w:rsid w:val="00B52758"/>
    <w:rsid w:val="00B544E9"/>
    <w:rsid w:val="00B551EB"/>
    <w:rsid w:val="00B55249"/>
    <w:rsid w:val="00B56688"/>
    <w:rsid w:val="00B60313"/>
    <w:rsid w:val="00B60FD7"/>
    <w:rsid w:val="00B64116"/>
    <w:rsid w:val="00B65B3F"/>
    <w:rsid w:val="00B65E05"/>
    <w:rsid w:val="00B67EA8"/>
    <w:rsid w:val="00B715A3"/>
    <w:rsid w:val="00B72EAC"/>
    <w:rsid w:val="00B73085"/>
    <w:rsid w:val="00B73F5D"/>
    <w:rsid w:val="00B74EE4"/>
    <w:rsid w:val="00B75CEC"/>
    <w:rsid w:val="00B7623A"/>
    <w:rsid w:val="00B7688B"/>
    <w:rsid w:val="00B77686"/>
    <w:rsid w:val="00B77B60"/>
    <w:rsid w:val="00B80D9B"/>
    <w:rsid w:val="00B80E18"/>
    <w:rsid w:val="00B80EB9"/>
    <w:rsid w:val="00B81594"/>
    <w:rsid w:val="00B8277B"/>
    <w:rsid w:val="00B82D00"/>
    <w:rsid w:val="00B82E9B"/>
    <w:rsid w:val="00B833C9"/>
    <w:rsid w:val="00B836B8"/>
    <w:rsid w:val="00B84045"/>
    <w:rsid w:val="00B8451C"/>
    <w:rsid w:val="00B85152"/>
    <w:rsid w:val="00B85529"/>
    <w:rsid w:val="00B876BA"/>
    <w:rsid w:val="00B90181"/>
    <w:rsid w:val="00B91228"/>
    <w:rsid w:val="00B917D5"/>
    <w:rsid w:val="00B91B72"/>
    <w:rsid w:val="00B91DE2"/>
    <w:rsid w:val="00B92584"/>
    <w:rsid w:val="00B9362B"/>
    <w:rsid w:val="00B9409A"/>
    <w:rsid w:val="00B962A7"/>
    <w:rsid w:val="00B97407"/>
    <w:rsid w:val="00B97B45"/>
    <w:rsid w:val="00BA06AF"/>
    <w:rsid w:val="00BA06FD"/>
    <w:rsid w:val="00BA0BDF"/>
    <w:rsid w:val="00BA0E19"/>
    <w:rsid w:val="00BA14BD"/>
    <w:rsid w:val="00BA159C"/>
    <w:rsid w:val="00BA20A1"/>
    <w:rsid w:val="00BA261A"/>
    <w:rsid w:val="00BA2BAF"/>
    <w:rsid w:val="00BA2C2E"/>
    <w:rsid w:val="00BA472C"/>
    <w:rsid w:val="00BA47F3"/>
    <w:rsid w:val="00BA5071"/>
    <w:rsid w:val="00BA5B00"/>
    <w:rsid w:val="00BA77CF"/>
    <w:rsid w:val="00BA7D9B"/>
    <w:rsid w:val="00BA7E95"/>
    <w:rsid w:val="00BB0A26"/>
    <w:rsid w:val="00BB11C3"/>
    <w:rsid w:val="00BB42F3"/>
    <w:rsid w:val="00BB4389"/>
    <w:rsid w:val="00BB53BF"/>
    <w:rsid w:val="00BB553D"/>
    <w:rsid w:val="00BB57CD"/>
    <w:rsid w:val="00BB6585"/>
    <w:rsid w:val="00BB7471"/>
    <w:rsid w:val="00BC098E"/>
    <w:rsid w:val="00BC2903"/>
    <w:rsid w:val="00BC5123"/>
    <w:rsid w:val="00BC669C"/>
    <w:rsid w:val="00BC773A"/>
    <w:rsid w:val="00BD016E"/>
    <w:rsid w:val="00BD09AA"/>
    <w:rsid w:val="00BD09DA"/>
    <w:rsid w:val="00BD112C"/>
    <w:rsid w:val="00BD1858"/>
    <w:rsid w:val="00BD295A"/>
    <w:rsid w:val="00BD53FF"/>
    <w:rsid w:val="00BD54B2"/>
    <w:rsid w:val="00BD5F29"/>
    <w:rsid w:val="00BD6BD9"/>
    <w:rsid w:val="00BD6BFD"/>
    <w:rsid w:val="00BD7FE9"/>
    <w:rsid w:val="00BE0831"/>
    <w:rsid w:val="00BE0F97"/>
    <w:rsid w:val="00BE1596"/>
    <w:rsid w:val="00BE26BE"/>
    <w:rsid w:val="00BE32F8"/>
    <w:rsid w:val="00BE349A"/>
    <w:rsid w:val="00BE405A"/>
    <w:rsid w:val="00BE44B7"/>
    <w:rsid w:val="00BE5A4F"/>
    <w:rsid w:val="00BE5F67"/>
    <w:rsid w:val="00BE6782"/>
    <w:rsid w:val="00BE71BC"/>
    <w:rsid w:val="00BE77C3"/>
    <w:rsid w:val="00BF001F"/>
    <w:rsid w:val="00BF0122"/>
    <w:rsid w:val="00BF11EA"/>
    <w:rsid w:val="00BF1712"/>
    <w:rsid w:val="00BF184A"/>
    <w:rsid w:val="00BF1C45"/>
    <w:rsid w:val="00BF21C6"/>
    <w:rsid w:val="00BF2790"/>
    <w:rsid w:val="00BF41D2"/>
    <w:rsid w:val="00BF5433"/>
    <w:rsid w:val="00BF5813"/>
    <w:rsid w:val="00BF7AAC"/>
    <w:rsid w:val="00BF7BE8"/>
    <w:rsid w:val="00BF7C8F"/>
    <w:rsid w:val="00BF7F8F"/>
    <w:rsid w:val="00C008DD"/>
    <w:rsid w:val="00C01258"/>
    <w:rsid w:val="00C01F03"/>
    <w:rsid w:val="00C02C7D"/>
    <w:rsid w:val="00C02CBC"/>
    <w:rsid w:val="00C042BE"/>
    <w:rsid w:val="00C046D8"/>
    <w:rsid w:val="00C05463"/>
    <w:rsid w:val="00C05760"/>
    <w:rsid w:val="00C06DAD"/>
    <w:rsid w:val="00C06DF6"/>
    <w:rsid w:val="00C0726D"/>
    <w:rsid w:val="00C07DD9"/>
    <w:rsid w:val="00C07E94"/>
    <w:rsid w:val="00C1093F"/>
    <w:rsid w:val="00C10C0B"/>
    <w:rsid w:val="00C10D0C"/>
    <w:rsid w:val="00C115B5"/>
    <w:rsid w:val="00C121AA"/>
    <w:rsid w:val="00C12920"/>
    <w:rsid w:val="00C1295D"/>
    <w:rsid w:val="00C12D49"/>
    <w:rsid w:val="00C130A9"/>
    <w:rsid w:val="00C144A3"/>
    <w:rsid w:val="00C145F3"/>
    <w:rsid w:val="00C15F86"/>
    <w:rsid w:val="00C16BF1"/>
    <w:rsid w:val="00C16CCD"/>
    <w:rsid w:val="00C17338"/>
    <w:rsid w:val="00C1782E"/>
    <w:rsid w:val="00C208CD"/>
    <w:rsid w:val="00C21CC8"/>
    <w:rsid w:val="00C22D5B"/>
    <w:rsid w:val="00C2366A"/>
    <w:rsid w:val="00C23BE0"/>
    <w:rsid w:val="00C23D6A"/>
    <w:rsid w:val="00C25953"/>
    <w:rsid w:val="00C25F93"/>
    <w:rsid w:val="00C26355"/>
    <w:rsid w:val="00C26B53"/>
    <w:rsid w:val="00C26C6A"/>
    <w:rsid w:val="00C26F6A"/>
    <w:rsid w:val="00C2706E"/>
    <w:rsid w:val="00C27AB6"/>
    <w:rsid w:val="00C325CC"/>
    <w:rsid w:val="00C33204"/>
    <w:rsid w:val="00C350AE"/>
    <w:rsid w:val="00C35893"/>
    <w:rsid w:val="00C35B74"/>
    <w:rsid w:val="00C3768A"/>
    <w:rsid w:val="00C405CF"/>
    <w:rsid w:val="00C4092D"/>
    <w:rsid w:val="00C416BC"/>
    <w:rsid w:val="00C41832"/>
    <w:rsid w:val="00C41E82"/>
    <w:rsid w:val="00C4315B"/>
    <w:rsid w:val="00C4574C"/>
    <w:rsid w:val="00C4581F"/>
    <w:rsid w:val="00C4639E"/>
    <w:rsid w:val="00C469A1"/>
    <w:rsid w:val="00C469DE"/>
    <w:rsid w:val="00C46CBA"/>
    <w:rsid w:val="00C47B96"/>
    <w:rsid w:val="00C50C12"/>
    <w:rsid w:val="00C50D9B"/>
    <w:rsid w:val="00C50DB6"/>
    <w:rsid w:val="00C52B48"/>
    <w:rsid w:val="00C53F25"/>
    <w:rsid w:val="00C546D1"/>
    <w:rsid w:val="00C54941"/>
    <w:rsid w:val="00C55C7F"/>
    <w:rsid w:val="00C56CB8"/>
    <w:rsid w:val="00C607E5"/>
    <w:rsid w:val="00C60EA2"/>
    <w:rsid w:val="00C61169"/>
    <w:rsid w:val="00C61C9D"/>
    <w:rsid w:val="00C61E91"/>
    <w:rsid w:val="00C61F54"/>
    <w:rsid w:val="00C61F5E"/>
    <w:rsid w:val="00C637B9"/>
    <w:rsid w:val="00C64CCF"/>
    <w:rsid w:val="00C66040"/>
    <w:rsid w:val="00C664AD"/>
    <w:rsid w:val="00C66B43"/>
    <w:rsid w:val="00C66F0C"/>
    <w:rsid w:val="00C70EC6"/>
    <w:rsid w:val="00C70F97"/>
    <w:rsid w:val="00C720D9"/>
    <w:rsid w:val="00C72A19"/>
    <w:rsid w:val="00C73158"/>
    <w:rsid w:val="00C73345"/>
    <w:rsid w:val="00C738A1"/>
    <w:rsid w:val="00C73CA4"/>
    <w:rsid w:val="00C74EA7"/>
    <w:rsid w:val="00C75B3E"/>
    <w:rsid w:val="00C75B4D"/>
    <w:rsid w:val="00C767A8"/>
    <w:rsid w:val="00C77A96"/>
    <w:rsid w:val="00C80F34"/>
    <w:rsid w:val="00C81761"/>
    <w:rsid w:val="00C81A31"/>
    <w:rsid w:val="00C81F19"/>
    <w:rsid w:val="00C81FD9"/>
    <w:rsid w:val="00C82225"/>
    <w:rsid w:val="00C82D17"/>
    <w:rsid w:val="00C82E0F"/>
    <w:rsid w:val="00C859F7"/>
    <w:rsid w:val="00C85F92"/>
    <w:rsid w:val="00C86086"/>
    <w:rsid w:val="00C868BF"/>
    <w:rsid w:val="00C87A72"/>
    <w:rsid w:val="00C909DA"/>
    <w:rsid w:val="00C90DE4"/>
    <w:rsid w:val="00C913BD"/>
    <w:rsid w:val="00C91E49"/>
    <w:rsid w:val="00C91EF4"/>
    <w:rsid w:val="00C928F2"/>
    <w:rsid w:val="00C9308B"/>
    <w:rsid w:val="00C9315D"/>
    <w:rsid w:val="00C94D3A"/>
    <w:rsid w:val="00C95118"/>
    <w:rsid w:val="00C95B0B"/>
    <w:rsid w:val="00C96084"/>
    <w:rsid w:val="00C975AE"/>
    <w:rsid w:val="00CA059D"/>
    <w:rsid w:val="00CA121B"/>
    <w:rsid w:val="00CA1B82"/>
    <w:rsid w:val="00CA29EB"/>
    <w:rsid w:val="00CA306F"/>
    <w:rsid w:val="00CA323A"/>
    <w:rsid w:val="00CA3591"/>
    <w:rsid w:val="00CA3904"/>
    <w:rsid w:val="00CA4660"/>
    <w:rsid w:val="00CA48D3"/>
    <w:rsid w:val="00CA4C74"/>
    <w:rsid w:val="00CA5994"/>
    <w:rsid w:val="00CA5ADE"/>
    <w:rsid w:val="00CA6474"/>
    <w:rsid w:val="00CA6613"/>
    <w:rsid w:val="00CA664F"/>
    <w:rsid w:val="00CA6C50"/>
    <w:rsid w:val="00CA74DE"/>
    <w:rsid w:val="00CA7C97"/>
    <w:rsid w:val="00CB02EB"/>
    <w:rsid w:val="00CB0E82"/>
    <w:rsid w:val="00CB0FD6"/>
    <w:rsid w:val="00CB1207"/>
    <w:rsid w:val="00CB1303"/>
    <w:rsid w:val="00CB31B5"/>
    <w:rsid w:val="00CB39D2"/>
    <w:rsid w:val="00CB3A93"/>
    <w:rsid w:val="00CB3DF8"/>
    <w:rsid w:val="00CB4116"/>
    <w:rsid w:val="00CB4903"/>
    <w:rsid w:val="00CB4B53"/>
    <w:rsid w:val="00CB4FE0"/>
    <w:rsid w:val="00CB597E"/>
    <w:rsid w:val="00CB5ADC"/>
    <w:rsid w:val="00CB706A"/>
    <w:rsid w:val="00CB7181"/>
    <w:rsid w:val="00CB7771"/>
    <w:rsid w:val="00CB7DE6"/>
    <w:rsid w:val="00CC01D1"/>
    <w:rsid w:val="00CC0662"/>
    <w:rsid w:val="00CC1D0D"/>
    <w:rsid w:val="00CC2056"/>
    <w:rsid w:val="00CC2E20"/>
    <w:rsid w:val="00CC3B84"/>
    <w:rsid w:val="00CC44B5"/>
    <w:rsid w:val="00CC5416"/>
    <w:rsid w:val="00CC541F"/>
    <w:rsid w:val="00CC574C"/>
    <w:rsid w:val="00CC7C1C"/>
    <w:rsid w:val="00CD04C9"/>
    <w:rsid w:val="00CD0B13"/>
    <w:rsid w:val="00CD0C9D"/>
    <w:rsid w:val="00CD1A65"/>
    <w:rsid w:val="00CD1A8D"/>
    <w:rsid w:val="00CD3407"/>
    <w:rsid w:val="00CD5041"/>
    <w:rsid w:val="00CD563A"/>
    <w:rsid w:val="00CD5F7C"/>
    <w:rsid w:val="00CD6260"/>
    <w:rsid w:val="00CD6413"/>
    <w:rsid w:val="00CD72D5"/>
    <w:rsid w:val="00CD77DC"/>
    <w:rsid w:val="00CD7D7E"/>
    <w:rsid w:val="00CE0138"/>
    <w:rsid w:val="00CE0E44"/>
    <w:rsid w:val="00CE120B"/>
    <w:rsid w:val="00CE1472"/>
    <w:rsid w:val="00CE21FF"/>
    <w:rsid w:val="00CE3CB2"/>
    <w:rsid w:val="00CE4CCB"/>
    <w:rsid w:val="00CE5A97"/>
    <w:rsid w:val="00CE6818"/>
    <w:rsid w:val="00CE6A6E"/>
    <w:rsid w:val="00CE7161"/>
    <w:rsid w:val="00CE74F2"/>
    <w:rsid w:val="00CF0A74"/>
    <w:rsid w:val="00CF0F9E"/>
    <w:rsid w:val="00CF16E1"/>
    <w:rsid w:val="00CF1C50"/>
    <w:rsid w:val="00CF21C8"/>
    <w:rsid w:val="00CF30A1"/>
    <w:rsid w:val="00CF347D"/>
    <w:rsid w:val="00CF3F01"/>
    <w:rsid w:val="00CF5C87"/>
    <w:rsid w:val="00CF677B"/>
    <w:rsid w:val="00CF67EA"/>
    <w:rsid w:val="00CF6895"/>
    <w:rsid w:val="00CF6DE0"/>
    <w:rsid w:val="00CF7038"/>
    <w:rsid w:val="00CF70BF"/>
    <w:rsid w:val="00CF73C1"/>
    <w:rsid w:val="00CF77A9"/>
    <w:rsid w:val="00CF7E11"/>
    <w:rsid w:val="00D01CC4"/>
    <w:rsid w:val="00D02617"/>
    <w:rsid w:val="00D02D68"/>
    <w:rsid w:val="00D03BAC"/>
    <w:rsid w:val="00D03F43"/>
    <w:rsid w:val="00D05AB8"/>
    <w:rsid w:val="00D05DCA"/>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91A"/>
    <w:rsid w:val="00D20D07"/>
    <w:rsid w:val="00D21036"/>
    <w:rsid w:val="00D219E4"/>
    <w:rsid w:val="00D21C9B"/>
    <w:rsid w:val="00D22BF9"/>
    <w:rsid w:val="00D23E3A"/>
    <w:rsid w:val="00D25226"/>
    <w:rsid w:val="00D26DE3"/>
    <w:rsid w:val="00D30055"/>
    <w:rsid w:val="00D30108"/>
    <w:rsid w:val="00D3068A"/>
    <w:rsid w:val="00D31CCB"/>
    <w:rsid w:val="00D326E8"/>
    <w:rsid w:val="00D33BAE"/>
    <w:rsid w:val="00D34419"/>
    <w:rsid w:val="00D34B6A"/>
    <w:rsid w:val="00D3629E"/>
    <w:rsid w:val="00D364AB"/>
    <w:rsid w:val="00D36914"/>
    <w:rsid w:val="00D4009A"/>
    <w:rsid w:val="00D40BB5"/>
    <w:rsid w:val="00D410E5"/>
    <w:rsid w:val="00D41641"/>
    <w:rsid w:val="00D43DF2"/>
    <w:rsid w:val="00D44920"/>
    <w:rsid w:val="00D44D10"/>
    <w:rsid w:val="00D46697"/>
    <w:rsid w:val="00D46B94"/>
    <w:rsid w:val="00D46CB7"/>
    <w:rsid w:val="00D46DEF"/>
    <w:rsid w:val="00D46DF6"/>
    <w:rsid w:val="00D473F0"/>
    <w:rsid w:val="00D50A93"/>
    <w:rsid w:val="00D50EAD"/>
    <w:rsid w:val="00D51A1E"/>
    <w:rsid w:val="00D51BDA"/>
    <w:rsid w:val="00D51CF5"/>
    <w:rsid w:val="00D5242A"/>
    <w:rsid w:val="00D525B5"/>
    <w:rsid w:val="00D52BE6"/>
    <w:rsid w:val="00D52CCC"/>
    <w:rsid w:val="00D52EFE"/>
    <w:rsid w:val="00D53780"/>
    <w:rsid w:val="00D53DC9"/>
    <w:rsid w:val="00D54F0A"/>
    <w:rsid w:val="00D55600"/>
    <w:rsid w:val="00D55AA3"/>
    <w:rsid w:val="00D5730D"/>
    <w:rsid w:val="00D5759E"/>
    <w:rsid w:val="00D57687"/>
    <w:rsid w:val="00D577CC"/>
    <w:rsid w:val="00D609B5"/>
    <w:rsid w:val="00D616C1"/>
    <w:rsid w:val="00D61975"/>
    <w:rsid w:val="00D619C0"/>
    <w:rsid w:val="00D61B2A"/>
    <w:rsid w:val="00D61D03"/>
    <w:rsid w:val="00D62343"/>
    <w:rsid w:val="00D62C08"/>
    <w:rsid w:val="00D632A8"/>
    <w:rsid w:val="00D63DCB"/>
    <w:rsid w:val="00D6455F"/>
    <w:rsid w:val="00D64832"/>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650B"/>
    <w:rsid w:val="00D7652E"/>
    <w:rsid w:val="00D76889"/>
    <w:rsid w:val="00D76CA2"/>
    <w:rsid w:val="00D77470"/>
    <w:rsid w:val="00D77968"/>
    <w:rsid w:val="00D81720"/>
    <w:rsid w:val="00D81912"/>
    <w:rsid w:val="00D81944"/>
    <w:rsid w:val="00D83189"/>
    <w:rsid w:val="00D841C1"/>
    <w:rsid w:val="00D8494F"/>
    <w:rsid w:val="00D858E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754A"/>
    <w:rsid w:val="00D97A7A"/>
    <w:rsid w:val="00D97C67"/>
    <w:rsid w:val="00D97CB8"/>
    <w:rsid w:val="00DA02AB"/>
    <w:rsid w:val="00DA1466"/>
    <w:rsid w:val="00DA172C"/>
    <w:rsid w:val="00DA2F6E"/>
    <w:rsid w:val="00DA46AC"/>
    <w:rsid w:val="00DA50C9"/>
    <w:rsid w:val="00DA5237"/>
    <w:rsid w:val="00DA531D"/>
    <w:rsid w:val="00DA683F"/>
    <w:rsid w:val="00DA6FDD"/>
    <w:rsid w:val="00DA7BA3"/>
    <w:rsid w:val="00DA7EFA"/>
    <w:rsid w:val="00DB01A2"/>
    <w:rsid w:val="00DB1381"/>
    <w:rsid w:val="00DB21AE"/>
    <w:rsid w:val="00DB48C8"/>
    <w:rsid w:val="00DB4A45"/>
    <w:rsid w:val="00DB5583"/>
    <w:rsid w:val="00DB562C"/>
    <w:rsid w:val="00DB5A0F"/>
    <w:rsid w:val="00DB64D8"/>
    <w:rsid w:val="00DB7F6C"/>
    <w:rsid w:val="00DC0A66"/>
    <w:rsid w:val="00DC0FB6"/>
    <w:rsid w:val="00DC36A5"/>
    <w:rsid w:val="00DC3CB1"/>
    <w:rsid w:val="00DC5871"/>
    <w:rsid w:val="00DC58EE"/>
    <w:rsid w:val="00DC63C2"/>
    <w:rsid w:val="00DC7178"/>
    <w:rsid w:val="00DC74A0"/>
    <w:rsid w:val="00DD0D73"/>
    <w:rsid w:val="00DD1327"/>
    <w:rsid w:val="00DD1EF8"/>
    <w:rsid w:val="00DD27EC"/>
    <w:rsid w:val="00DD4BE9"/>
    <w:rsid w:val="00DD5439"/>
    <w:rsid w:val="00DD610B"/>
    <w:rsid w:val="00DE079B"/>
    <w:rsid w:val="00DE3BBB"/>
    <w:rsid w:val="00DE410C"/>
    <w:rsid w:val="00DE4813"/>
    <w:rsid w:val="00DE649E"/>
    <w:rsid w:val="00DE6985"/>
    <w:rsid w:val="00DF0010"/>
    <w:rsid w:val="00DF11BF"/>
    <w:rsid w:val="00DF32EA"/>
    <w:rsid w:val="00DF3E4A"/>
    <w:rsid w:val="00DF44CE"/>
    <w:rsid w:val="00DF4563"/>
    <w:rsid w:val="00DF4F75"/>
    <w:rsid w:val="00DF7C3A"/>
    <w:rsid w:val="00DF7F5A"/>
    <w:rsid w:val="00DF7FC2"/>
    <w:rsid w:val="00E002D8"/>
    <w:rsid w:val="00E00F43"/>
    <w:rsid w:val="00E017C2"/>
    <w:rsid w:val="00E01BD6"/>
    <w:rsid w:val="00E020EB"/>
    <w:rsid w:val="00E04157"/>
    <w:rsid w:val="00E043A4"/>
    <w:rsid w:val="00E04BD1"/>
    <w:rsid w:val="00E05DDE"/>
    <w:rsid w:val="00E06EEF"/>
    <w:rsid w:val="00E10BDE"/>
    <w:rsid w:val="00E10FBD"/>
    <w:rsid w:val="00E131B0"/>
    <w:rsid w:val="00E134D7"/>
    <w:rsid w:val="00E13786"/>
    <w:rsid w:val="00E137B3"/>
    <w:rsid w:val="00E1421B"/>
    <w:rsid w:val="00E157EB"/>
    <w:rsid w:val="00E15915"/>
    <w:rsid w:val="00E15D2A"/>
    <w:rsid w:val="00E16CA5"/>
    <w:rsid w:val="00E1718F"/>
    <w:rsid w:val="00E175D8"/>
    <w:rsid w:val="00E17F71"/>
    <w:rsid w:val="00E20C3F"/>
    <w:rsid w:val="00E21A16"/>
    <w:rsid w:val="00E22F20"/>
    <w:rsid w:val="00E23686"/>
    <w:rsid w:val="00E24EF5"/>
    <w:rsid w:val="00E25B71"/>
    <w:rsid w:val="00E2695D"/>
    <w:rsid w:val="00E26BBF"/>
    <w:rsid w:val="00E26D7C"/>
    <w:rsid w:val="00E3023B"/>
    <w:rsid w:val="00E31762"/>
    <w:rsid w:val="00E31EB0"/>
    <w:rsid w:val="00E3264F"/>
    <w:rsid w:val="00E327FE"/>
    <w:rsid w:val="00E32D71"/>
    <w:rsid w:val="00E33E3F"/>
    <w:rsid w:val="00E346F2"/>
    <w:rsid w:val="00E3509E"/>
    <w:rsid w:val="00E35AA9"/>
    <w:rsid w:val="00E36496"/>
    <w:rsid w:val="00E3719B"/>
    <w:rsid w:val="00E37831"/>
    <w:rsid w:val="00E37A80"/>
    <w:rsid w:val="00E4017D"/>
    <w:rsid w:val="00E40251"/>
    <w:rsid w:val="00E40EA3"/>
    <w:rsid w:val="00E411BE"/>
    <w:rsid w:val="00E411FC"/>
    <w:rsid w:val="00E41CDE"/>
    <w:rsid w:val="00E4259F"/>
    <w:rsid w:val="00E42BA7"/>
    <w:rsid w:val="00E43314"/>
    <w:rsid w:val="00E4406A"/>
    <w:rsid w:val="00E444F3"/>
    <w:rsid w:val="00E44A3C"/>
    <w:rsid w:val="00E44EA7"/>
    <w:rsid w:val="00E45BA6"/>
    <w:rsid w:val="00E4638D"/>
    <w:rsid w:val="00E46AF2"/>
    <w:rsid w:val="00E46B5F"/>
    <w:rsid w:val="00E4734F"/>
    <w:rsid w:val="00E507D9"/>
    <w:rsid w:val="00E50D07"/>
    <w:rsid w:val="00E50E66"/>
    <w:rsid w:val="00E5149B"/>
    <w:rsid w:val="00E5251E"/>
    <w:rsid w:val="00E53089"/>
    <w:rsid w:val="00E577B9"/>
    <w:rsid w:val="00E57ACF"/>
    <w:rsid w:val="00E609AD"/>
    <w:rsid w:val="00E61EE5"/>
    <w:rsid w:val="00E624D8"/>
    <w:rsid w:val="00E6279E"/>
    <w:rsid w:val="00E63136"/>
    <w:rsid w:val="00E634F7"/>
    <w:rsid w:val="00E635F0"/>
    <w:rsid w:val="00E6490C"/>
    <w:rsid w:val="00E65121"/>
    <w:rsid w:val="00E65E3B"/>
    <w:rsid w:val="00E66367"/>
    <w:rsid w:val="00E670EE"/>
    <w:rsid w:val="00E67DC5"/>
    <w:rsid w:val="00E70F89"/>
    <w:rsid w:val="00E72E64"/>
    <w:rsid w:val="00E733B6"/>
    <w:rsid w:val="00E736FF"/>
    <w:rsid w:val="00E74731"/>
    <w:rsid w:val="00E74863"/>
    <w:rsid w:val="00E74A37"/>
    <w:rsid w:val="00E75D4A"/>
    <w:rsid w:val="00E75DBB"/>
    <w:rsid w:val="00E76969"/>
    <w:rsid w:val="00E76A80"/>
    <w:rsid w:val="00E76DC7"/>
    <w:rsid w:val="00E76E07"/>
    <w:rsid w:val="00E77543"/>
    <w:rsid w:val="00E801D2"/>
    <w:rsid w:val="00E816F6"/>
    <w:rsid w:val="00E817A9"/>
    <w:rsid w:val="00E81820"/>
    <w:rsid w:val="00E8211D"/>
    <w:rsid w:val="00E824D6"/>
    <w:rsid w:val="00E8288A"/>
    <w:rsid w:val="00E82D05"/>
    <w:rsid w:val="00E83FC5"/>
    <w:rsid w:val="00E84B65"/>
    <w:rsid w:val="00E856C5"/>
    <w:rsid w:val="00E85C14"/>
    <w:rsid w:val="00E85EDC"/>
    <w:rsid w:val="00E861BF"/>
    <w:rsid w:val="00E86567"/>
    <w:rsid w:val="00E867E8"/>
    <w:rsid w:val="00E870FF"/>
    <w:rsid w:val="00E90883"/>
    <w:rsid w:val="00E91E5B"/>
    <w:rsid w:val="00E9343E"/>
    <w:rsid w:val="00E934D5"/>
    <w:rsid w:val="00E941C2"/>
    <w:rsid w:val="00E942FF"/>
    <w:rsid w:val="00E94876"/>
    <w:rsid w:val="00E94ECE"/>
    <w:rsid w:val="00E9637A"/>
    <w:rsid w:val="00E966EF"/>
    <w:rsid w:val="00E97D13"/>
    <w:rsid w:val="00E97D78"/>
    <w:rsid w:val="00EA01E8"/>
    <w:rsid w:val="00EA042A"/>
    <w:rsid w:val="00EA2BA8"/>
    <w:rsid w:val="00EA3ACE"/>
    <w:rsid w:val="00EA4164"/>
    <w:rsid w:val="00EA5781"/>
    <w:rsid w:val="00EA60BF"/>
    <w:rsid w:val="00EA70EB"/>
    <w:rsid w:val="00EA76FF"/>
    <w:rsid w:val="00EA7DD4"/>
    <w:rsid w:val="00EB030C"/>
    <w:rsid w:val="00EB13BD"/>
    <w:rsid w:val="00EB2457"/>
    <w:rsid w:val="00EB324F"/>
    <w:rsid w:val="00EB346A"/>
    <w:rsid w:val="00EB491A"/>
    <w:rsid w:val="00EB5D74"/>
    <w:rsid w:val="00EB6151"/>
    <w:rsid w:val="00EB6192"/>
    <w:rsid w:val="00EB712A"/>
    <w:rsid w:val="00EB7405"/>
    <w:rsid w:val="00EB7520"/>
    <w:rsid w:val="00EB7839"/>
    <w:rsid w:val="00EB7D90"/>
    <w:rsid w:val="00EB7EFB"/>
    <w:rsid w:val="00EC0169"/>
    <w:rsid w:val="00EC11BB"/>
    <w:rsid w:val="00EC12A2"/>
    <w:rsid w:val="00EC1674"/>
    <w:rsid w:val="00EC19E8"/>
    <w:rsid w:val="00EC21DC"/>
    <w:rsid w:val="00EC283C"/>
    <w:rsid w:val="00EC4759"/>
    <w:rsid w:val="00EC4B9B"/>
    <w:rsid w:val="00EC54E5"/>
    <w:rsid w:val="00EC5893"/>
    <w:rsid w:val="00EC693F"/>
    <w:rsid w:val="00EC6E74"/>
    <w:rsid w:val="00EC71B1"/>
    <w:rsid w:val="00EC7456"/>
    <w:rsid w:val="00ED0B0A"/>
    <w:rsid w:val="00ED0B23"/>
    <w:rsid w:val="00ED0C7B"/>
    <w:rsid w:val="00ED1396"/>
    <w:rsid w:val="00ED1679"/>
    <w:rsid w:val="00ED1DEB"/>
    <w:rsid w:val="00ED2326"/>
    <w:rsid w:val="00ED241B"/>
    <w:rsid w:val="00ED2E67"/>
    <w:rsid w:val="00ED33E6"/>
    <w:rsid w:val="00ED3936"/>
    <w:rsid w:val="00ED3B3F"/>
    <w:rsid w:val="00ED5A96"/>
    <w:rsid w:val="00ED5B22"/>
    <w:rsid w:val="00ED650F"/>
    <w:rsid w:val="00ED6E62"/>
    <w:rsid w:val="00ED72B7"/>
    <w:rsid w:val="00ED763D"/>
    <w:rsid w:val="00ED7F63"/>
    <w:rsid w:val="00EE005C"/>
    <w:rsid w:val="00EE07B9"/>
    <w:rsid w:val="00EE0CF0"/>
    <w:rsid w:val="00EE10F8"/>
    <w:rsid w:val="00EE122C"/>
    <w:rsid w:val="00EE2251"/>
    <w:rsid w:val="00EE3434"/>
    <w:rsid w:val="00EE3672"/>
    <w:rsid w:val="00EE37C6"/>
    <w:rsid w:val="00EE3F43"/>
    <w:rsid w:val="00EE432E"/>
    <w:rsid w:val="00EE5727"/>
    <w:rsid w:val="00EE5761"/>
    <w:rsid w:val="00EE5B55"/>
    <w:rsid w:val="00EE62A7"/>
    <w:rsid w:val="00EE6C37"/>
    <w:rsid w:val="00EE712C"/>
    <w:rsid w:val="00EF04DE"/>
    <w:rsid w:val="00EF0680"/>
    <w:rsid w:val="00EF0AED"/>
    <w:rsid w:val="00EF1639"/>
    <w:rsid w:val="00EF1709"/>
    <w:rsid w:val="00EF1BFC"/>
    <w:rsid w:val="00EF30D3"/>
    <w:rsid w:val="00EF3192"/>
    <w:rsid w:val="00EF41A6"/>
    <w:rsid w:val="00EF4ED9"/>
    <w:rsid w:val="00EF4F15"/>
    <w:rsid w:val="00EF5CEE"/>
    <w:rsid w:val="00EF6033"/>
    <w:rsid w:val="00EF6376"/>
    <w:rsid w:val="00EF6C7C"/>
    <w:rsid w:val="00EF74ED"/>
    <w:rsid w:val="00EF784C"/>
    <w:rsid w:val="00F00617"/>
    <w:rsid w:val="00F01B70"/>
    <w:rsid w:val="00F01D92"/>
    <w:rsid w:val="00F0231E"/>
    <w:rsid w:val="00F041AB"/>
    <w:rsid w:val="00F04600"/>
    <w:rsid w:val="00F05813"/>
    <w:rsid w:val="00F06245"/>
    <w:rsid w:val="00F07150"/>
    <w:rsid w:val="00F07493"/>
    <w:rsid w:val="00F07B1C"/>
    <w:rsid w:val="00F10127"/>
    <w:rsid w:val="00F1119C"/>
    <w:rsid w:val="00F11814"/>
    <w:rsid w:val="00F12140"/>
    <w:rsid w:val="00F12B22"/>
    <w:rsid w:val="00F1343B"/>
    <w:rsid w:val="00F138CE"/>
    <w:rsid w:val="00F15510"/>
    <w:rsid w:val="00F16DD7"/>
    <w:rsid w:val="00F179D2"/>
    <w:rsid w:val="00F20594"/>
    <w:rsid w:val="00F20606"/>
    <w:rsid w:val="00F209D5"/>
    <w:rsid w:val="00F211F3"/>
    <w:rsid w:val="00F22574"/>
    <w:rsid w:val="00F22A61"/>
    <w:rsid w:val="00F2425B"/>
    <w:rsid w:val="00F243E8"/>
    <w:rsid w:val="00F2450C"/>
    <w:rsid w:val="00F24681"/>
    <w:rsid w:val="00F24FF3"/>
    <w:rsid w:val="00F25640"/>
    <w:rsid w:val="00F257BA"/>
    <w:rsid w:val="00F262B9"/>
    <w:rsid w:val="00F266AA"/>
    <w:rsid w:val="00F27047"/>
    <w:rsid w:val="00F274DB"/>
    <w:rsid w:val="00F27966"/>
    <w:rsid w:val="00F301A8"/>
    <w:rsid w:val="00F30549"/>
    <w:rsid w:val="00F30E11"/>
    <w:rsid w:val="00F30E42"/>
    <w:rsid w:val="00F31B7B"/>
    <w:rsid w:val="00F31F64"/>
    <w:rsid w:val="00F3251B"/>
    <w:rsid w:val="00F32AE9"/>
    <w:rsid w:val="00F331F1"/>
    <w:rsid w:val="00F33716"/>
    <w:rsid w:val="00F33742"/>
    <w:rsid w:val="00F33A13"/>
    <w:rsid w:val="00F34318"/>
    <w:rsid w:val="00F369AB"/>
    <w:rsid w:val="00F372D9"/>
    <w:rsid w:val="00F37BF8"/>
    <w:rsid w:val="00F37F67"/>
    <w:rsid w:val="00F40209"/>
    <w:rsid w:val="00F40F60"/>
    <w:rsid w:val="00F4278C"/>
    <w:rsid w:val="00F431C5"/>
    <w:rsid w:val="00F43E98"/>
    <w:rsid w:val="00F43F1A"/>
    <w:rsid w:val="00F441A9"/>
    <w:rsid w:val="00F448C4"/>
    <w:rsid w:val="00F44FD3"/>
    <w:rsid w:val="00F45E95"/>
    <w:rsid w:val="00F460EF"/>
    <w:rsid w:val="00F46690"/>
    <w:rsid w:val="00F5137E"/>
    <w:rsid w:val="00F5159D"/>
    <w:rsid w:val="00F515E7"/>
    <w:rsid w:val="00F51DF4"/>
    <w:rsid w:val="00F5229F"/>
    <w:rsid w:val="00F5253E"/>
    <w:rsid w:val="00F534A5"/>
    <w:rsid w:val="00F54A09"/>
    <w:rsid w:val="00F55073"/>
    <w:rsid w:val="00F5696D"/>
    <w:rsid w:val="00F573F8"/>
    <w:rsid w:val="00F60C6B"/>
    <w:rsid w:val="00F60DA6"/>
    <w:rsid w:val="00F61CBE"/>
    <w:rsid w:val="00F64F9D"/>
    <w:rsid w:val="00F653D7"/>
    <w:rsid w:val="00F663AA"/>
    <w:rsid w:val="00F664C8"/>
    <w:rsid w:val="00F679A7"/>
    <w:rsid w:val="00F70138"/>
    <w:rsid w:val="00F71774"/>
    <w:rsid w:val="00F71FB6"/>
    <w:rsid w:val="00F722CD"/>
    <w:rsid w:val="00F73B1D"/>
    <w:rsid w:val="00F748D2"/>
    <w:rsid w:val="00F7512C"/>
    <w:rsid w:val="00F75FB8"/>
    <w:rsid w:val="00F76386"/>
    <w:rsid w:val="00F768BB"/>
    <w:rsid w:val="00F76BBD"/>
    <w:rsid w:val="00F80884"/>
    <w:rsid w:val="00F81BD0"/>
    <w:rsid w:val="00F81D2F"/>
    <w:rsid w:val="00F822C5"/>
    <w:rsid w:val="00F837A0"/>
    <w:rsid w:val="00F83D38"/>
    <w:rsid w:val="00F83DC2"/>
    <w:rsid w:val="00F8553C"/>
    <w:rsid w:val="00F86251"/>
    <w:rsid w:val="00F87995"/>
    <w:rsid w:val="00F879F3"/>
    <w:rsid w:val="00F9154B"/>
    <w:rsid w:val="00F915B1"/>
    <w:rsid w:val="00F91DF7"/>
    <w:rsid w:val="00F92221"/>
    <w:rsid w:val="00F92285"/>
    <w:rsid w:val="00F93FD4"/>
    <w:rsid w:val="00F94706"/>
    <w:rsid w:val="00F94ADA"/>
    <w:rsid w:val="00F95518"/>
    <w:rsid w:val="00F95DC2"/>
    <w:rsid w:val="00F96E6C"/>
    <w:rsid w:val="00F97D44"/>
    <w:rsid w:val="00FA13BE"/>
    <w:rsid w:val="00FA1A35"/>
    <w:rsid w:val="00FA2585"/>
    <w:rsid w:val="00FA39D4"/>
    <w:rsid w:val="00FA3E07"/>
    <w:rsid w:val="00FA45AA"/>
    <w:rsid w:val="00FA5FC2"/>
    <w:rsid w:val="00FA6074"/>
    <w:rsid w:val="00FA63BA"/>
    <w:rsid w:val="00FA7B8A"/>
    <w:rsid w:val="00FA7F62"/>
    <w:rsid w:val="00FB1282"/>
    <w:rsid w:val="00FB1A01"/>
    <w:rsid w:val="00FB1E18"/>
    <w:rsid w:val="00FB1ED4"/>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E26"/>
    <w:rsid w:val="00FC34BD"/>
    <w:rsid w:val="00FC3DE2"/>
    <w:rsid w:val="00FC4F04"/>
    <w:rsid w:val="00FC630E"/>
    <w:rsid w:val="00FC6413"/>
    <w:rsid w:val="00FC68A8"/>
    <w:rsid w:val="00FC70E9"/>
    <w:rsid w:val="00FC7A5E"/>
    <w:rsid w:val="00FD0B67"/>
    <w:rsid w:val="00FD0C4B"/>
    <w:rsid w:val="00FD0EFE"/>
    <w:rsid w:val="00FD19CB"/>
    <w:rsid w:val="00FD2A1D"/>
    <w:rsid w:val="00FD3168"/>
    <w:rsid w:val="00FD3ED0"/>
    <w:rsid w:val="00FD43D8"/>
    <w:rsid w:val="00FD5F4F"/>
    <w:rsid w:val="00FD66C4"/>
    <w:rsid w:val="00FD684B"/>
    <w:rsid w:val="00FD77E9"/>
    <w:rsid w:val="00FD7820"/>
    <w:rsid w:val="00FE07C8"/>
    <w:rsid w:val="00FE1546"/>
    <w:rsid w:val="00FE1DBD"/>
    <w:rsid w:val="00FE1E78"/>
    <w:rsid w:val="00FE248B"/>
    <w:rsid w:val="00FE2598"/>
    <w:rsid w:val="00FE2FD8"/>
    <w:rsid w:val="00FE3DC9"/>
    <w:rsid w:val="00FE4A13"/>
    <w:rsid w:val="00FE4B89"/>
    <w:rsid w:val="00FE5838"/>
    <w:rsid w:val="00FE5B1B"/>
    <w:rsid w:val="00FE5E62"/>
    <w:rsid w:val="00FE64DD"/>
    <w:rsid w:val="00FE6B9E"/>
    <w:rsid w:val="00FE72FE"/>
    <w:rsid w:val="00FE7D37"/>
    <w:rsid w:val="00FF078B"/>
    <w:rsid w:val="00FF167E"/>
    <w:rsid w:val="00FF2C2C"/>
    <w:rsid w:val="00FF2D96"/>
    <w:rsid w:val="00FF4781"/>
    <w:rsid w:val="00FF4790"/>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agwater.extension.wisc.edu/articles/managing-manure-to-reduce-negative-water-quality-impacts-composting-on-wisconsin-fa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44</Pages>
  <Words>22708</Words>
  <Characters>129438</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75</cp:revision>
  <dcterms:created xsi:type="dcterms:W3CDTF">2023-10-27T13:34:00Z</dcterms:created>
  <dcterms:modified xsi:type="dcterms:W3CDTF">2023-10-2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